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7056" w:rsidRPr="00D47134" w:rsidRDefault="00AF7056" w:rsidP="00C2356F">
      <w:pPr>
        <w:bidi/>
        <w:spacing w:before="120" w:after="120" w:line="276" w:lineRule="auto"/>
        <w:ind w:left="-162"/>
        <w:jc w:val="center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  <w:lang w:bidi="fa-IR"/>
        </w:rPr>
        <w:t>به نام آنکه جان را فکرت آموخت</w:t>
      </w:r>
    </w:p>
    <w:p w:rsidR="0099532E" w:rsidRPr="00D47134" w:rsidRDefault="00F66C5E" w:rsidP="00F66C5E">
      <w:pPr>
        <w:bidi/>
        <w:spacing w:before="120" w:after="120" w:line="276" w:lineRule="auto"/>
        <w:ind w:left="-162"/>
        <w:jc w:val="right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noProof/>
          <w:sz w:val="20"/>
          <w:rtl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36443</wp:posOffset>
            </wp:positionH>
            <wp:positionV relativeFrom="paragraph">
              <wp:posOffset>82467</wp:posOffset>
            </wp:positionV>
            <wp:extent cx="1025718" cy="1359360"/>
            <wp:effectExtent l="0" t="0" r="3175" b="0"/>
            <wp:wrapNone/>
            <wp:docPr id="1" name="Picture 1" descr="D:\My Pictures &amp; Film\Rezaei's Picture\32411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y Pictures &amp; Film\Rezaei's Picture\32411-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5718" cy="1359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64B76" w:rsidRPr="00D47134" w:rsidRDefault="001F2679" w:rsidP="00F66C5E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اطلاعات شخصي:</w:t>
      </w:r>
      <w:r w:rsidRPr="00D47134">
        <w:rPr>
          <w:rFonts w:cs="B Nazanin" w:hint="cs"/>
          <w:b/>
          <w:bCs/>
          <w:sz w:val="20"/>
          <w:rtl/>
        </w:rPr>
        <w:t xml:space="preserve">      </w:t>
      </w:r>
    </w:p>
    <w:p w:rsidR="002350B0" w:rsidRPr="00D47134" w:rsidRDefault="001F2679" w:rsidP="002350B0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 w:hint="cs"/>
          <w:b/>
          <w:bCs/>
          <w:sz w:val="20"/>
          <w:rtl/>
        </w:rPr>
        <w:t xml:space="preserve">   </w:t>
      </w:r>
    </w:p>
    <w:p w:rsidR="001F2679" w:rsidRPr="00D47134" w:rsidRDefault="001F2679" w:rsidP="00FE3449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 w:hint="cs"/>
          <w:b/>
          <w:bCs/>
          <w:sz w:val="20"/>
          <w:rtl/>
        </w:rPr>
        <w:t xml:space="preserve">                  </w:t>
      </w:r>
    </w:p>
    <w:p w:rsidR="001F2679" w:rsidRPr="00D47134" w:rsidRDefault="001F2679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 xml:space="preserve">نام و نام خانوادگي:  </w:t>
      </w:r>
      <w:r w:rsidRPr="00D47134">
        <w:rPr>
          <w:rFonts w:cs="B Nazanin"/>
          <w:sz w:val="22"/>
          <w:szCs w:val="28"/>
          <w:rtl/>
        </w:rPr>
        <w:t>مسعود رضائي</w:t>
      </w:r>
    </w:p>
    <w:p w:rsidR="00424DB7" w:rsidRPr="00D47134" w:rsidRDefault="00424DB7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  <w:r w:rsidRPr="00D47134">
        <w:rPr>
          <w:rFonts w:cs="B Nazanin" w:hint="cs"/>
          <w:sz w:val="20"/>
          <w:rtl/>
          <w:lang w:bidi="fa-IR"/>
        </w:rPr>
        <w:t>استاد</w:t>
      </w:r>
      <w:r w:rsidRPr="00D47134">
        <w:rPr>
          <w:rFonts w:cs="B Nazanin"/>
          <w:sz w:val="20"/>
          <w:rtl/>
        </w:rPr>
        <w:t xml:space="preserve"> گروه </w:t>
      </w:r>
      <w:r w:rsidRPr="00D47134">
        <w:rPr>
          <w:rFonts w:cs="B Nazanin" w:hint="cs"/>
          <w:sz w:val="20"/>
          <w:rtl/>
          <w:lang w:bidi="fa-IR"/>
        </w:rPr>
        <w:t>فرآوری محصولات شیلاتی</w:t>
      </w:r>
      <w:r w:rsidRPr="00D47134">
        <w:rPr>
          <w:rFonts w:cs="B Nazanin"/>
          <w:sz w:val="20"/>
          <w:rtl/>
        </w:rPr>
        <w:t xml:space="preserve"> دانشكده علوم دريائي دانشگاه تربيت مدرس</w:t>
      </w:r>
    </w:p>
    <w:p w:rsidR="00AF7056" w:rsidRPr="00D47134" w:rsidRDefault="00AF7056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  <w:lang w:bidi="fa-IR"/>
        </w:rPr>
      </w:pPr>
    </w:p>
    <w:p w:rsidR="001F2679" w:rsidRPr="00D47134" w:rsidRDefault="001F2679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سابقه تحصيلي:</w:t>
      </w:r>
    </w:p>
    <w:tbl>
      <w:tblPr>
        <w:tblStyle w:val="TableGrid"/>
        <w:bidiVisual/>
        <w:tblW w:w="0" w:type="auto"/>
        <w:tblInd w:w="752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2"/>
        <w:gridCol w:w="1956"/>
        <w:gridCol w:w="2974"/>
        <w:gridCol w:w="1036"/>
      </w:tblGrid>
      <w:tr w:rsidR="00DA51F8" w:rsidRPr="00D47134" w:rsidTr="00DA51F8">
        <w:tc>
          <w:tcPr>
            <w:tcW w:w="1312" w:type="dxa"/>
            <w:tcBorders>
              <w:top w:val="single" w:sz="4" w:space="0" w:color="auto"/>
              <w:bottom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b/>
                <w:bCs/>
                <w:sz w:val="18"/>
                <w:szCs w:val="22"/>
                <w:rtl/>
              </w:rPr>
            </w:pPr>
            <w:r w:rsidRPr="00D47134">
              <w:rPr>
                <w:rFonts w:cs="B Nazanin"/>
                <w:b/>
                <w:bCs/>
                <w:sz w:val="18"/>
                <w:szCs w:val="22"/>
                <w:rtl/>
              </w:rPr>
              <w:t>مدرك</w:t>
            </w:r>
          </w:p>
        </w:tc>
        <w:tc>
          <w:tcPr>
            <w:tcW w:w="1956" w:type="dxa"/>
            <w:tcBorders>
              <w:top w:val="single" w:sz="4" w:space="0" w:color="auto"/>
              <w:bottom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b/>
                <w:bCs/>
                <w:sz w:val="18"/>
                <w:szCs w:val="22"/>
                <w:rtl/>
              </w:rPr>
            </w:pPr>
            <w:r w:rsidRPr="00D47134">
              <w:rPr>
                <w:rFonts w:cs="B Nazanin"/>
                <w:b/>
                <w:bCs/>
                <w:sz w:val="18"/>
                <w:szCs w:val="22"/>
                <w:rtl/>
              </w:rPr>
              <w:t>دانشگاه</w:t>
            </w:r>
          </w:p>
        </w:tc>
        <w:tc>
          <w:tcPr>
            <w:tcW w:w="2974" w:type="dxa"/>
            <w:tcBorders>
              <w:top w:val="single" w:sz="4" w:space="0" w:color="auto"/>
              <w:bottom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b/>
                <w:bCs/>
                <w:sz w:val="18"/>
                <w:szCs w:val="22"/>
                <w:rtl/>
              </w:rPr>
            </w:pPr>
            <w:r w:rsidRPr="00D47134">
              <w:rPr>
                <w:rFonts w:cs="B Nazanin"/>
                <w:b/>
                <w:bCs/>
                <w:sz w:val="18"/>
                <w:szCs w:val="22"/>
                <w:rtl/>
              </w:rPr>
              <w:t>رشته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b/>
                <w:bCs/>
                <w:sz w:val="18"/>
                <w:szCs w:val="22"/>
                <w:rtl/>
                <w:lang w:bidi="fa-IR"/>
              </w:rPr>
            </w:pPr>
            <w:r w:rsidRPr="00D47134">
              <w:rPr>
                <w:rFonts w:cs="B Nazanin" w:hint="cs"/>
                <w:b/>
                <w:bCs/>
                <w:sz w:val="18"/>
                <w:szCs w:val="22"/>
                <w:rtl/>
                <w:lang w:bidi="fa-IR"/>
              </w:rPr>
              <w:t>تاریخ اخذ</w:t>
            </w:r>
          </w:p>
        </w:tc>
      </w:tr>
      <w:tr w:rsidR="00DA51F8" w:rsidRPr="00D47134" w:rsidTr="00DA51F8">
        <w:tc>
          <w:tcPr>
            <w:tcW w:w="1312" w:type="dxa"/>
            <w:tcBorders>
              <w:top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  <w:lang w:bidi="fa-IR"/>
              </w:rPr>
              <w:t>ليسانس</w:t>
            </w:r>
          </w:p>
        </w:tc>
        <w:tc>
          <w:tcPr>
            <w:tcW w:w="1956" w:type="dxa"/>
            <w:tcBorders>
              <w:top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دانشگاه تهران</w:t>
            </w:r>
          </w:p>
        </w:tc>
        <w:tc>
          <w:tcPr>
            <w:tcW w:w="2974" w:type="dxa"/>
            <w:tcBorders>
              <w:top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شيلات و محيط زيست</w:t>
            </w:r>
          </w:p>
        </w:tc>
        <w:tc>
          <w:tcPr>
            <w:tcW w:w="1036" w:type="dxa"/>
            <w:tcBorders>
              <w:top w:val="single" w:sz="4" w:space="0" w:color="auto"/>
            </w:tcBorders>
          </w:tcPr>
          <w:p w:rsidR="00DA51F8" w:rsidRPr="00D47134" w:rsidRDefault="00DA51F8" w:rsidP="00E6148C">
            <w:pPr>
              <w:bidi/>
              <w:spacing w:line="276" w:lineRule="auto"/>
              <w:jc w:val="center"/>
              <w:rPr>
                <w:rFonts w:cs="B Nazanin"/>
                <w:sz w:val="20"/>
                <w:rtl/>
              </w:rPr>
            </w:pPr>
            <w:r w:rsidRPr="00D47134">
              <w:rPr>
                <w:rFonts w:cs="B Nazanin" w:hint="cs"/>
                <w:sz w:val="20"/>
                <w:rtl/>
              </w:rPr>
              <w:t>1372</w:t>
            </w:r>
          </w:p>
        </w:tc>
      </w:tr>
      <w:tr w:rsidR="00DA51F8" w:rsidRPr="00D47134" w:rsidTr="00DA51F8">
        <w:tc>
          <w:tcPr>
            <w:tcW w:w="1312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فوق ليسانس</w:t>
            </w:r>
          </w:p>
        </w:tc>
        <w:tc>
          <w:tcPr>
            <w:tcW w:w="1956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دانشگاه تربيت مدرس</w:t>
            </w:r>
          </w:p>
        </w:tc>
        <w:tc>
          <w:tcPr>
            <w:tcW w:w="2974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شيلات</w:t>
            </w:r>
          </w:p>
        </w:tc>
        <w:tc>
          <w:tcPr>
            <w:tcW w:w="1036" w:type="dxa"/>
          </w:tcPr>
          <w:p w:rsidR="00DA51F8" w:rsidRPr="00D47134" w:rsidRDefault="00DA51F8" w:rsidP="00E6148C">
            <w:pPr>
              <w:bidi/>
              <w:spacing w:line="276" w:lineRule="auto"/>
              <w:jc w:val="center"/>
              <w:rPr>
                <w:rFonts w:cs="B Nazanin"/>
                <w:sz w:val="20"/>
                <w:rtl/>
              </w:rPr>
            </w:pPr>
            <w:r w:rsidRPr="00D47134">
              <w:rPr>
                <w:rFonts w:cs="B Nazanin" w:hint="cs"/>
                <w:sz w:val="20"/>
                <w:rtl/>
              </w:rPr>
              <w:t>1375</w:t>
            </w:r>
          </w:p>
        </w:tc>
      </w:tr>
      <w:tr w:rsidR="00DA51F8" w:rsidRPr="00D47134" w:rsidTr="00DA51F8">
        <w:tc>
          <w:tcPr>
            <w:tcW w:w="1312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دكتري</w:t>
            </w:r>
          </w:p>
        </w:tc>
        <w:tc>
          <w:tcPr>
            <w:tcW w:w="1956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دانشگاه تربيت مدرس</w:t>
            </w:r>
          </w:p>
        </w:tc>
        <w:tc>
          <w:tcPr>
            <w:tcW w:w="2974" w:type="dxa"/>
          </w:tcPr>
          <w:p w:rsidR="00DA51F8" w:rsidRPr="00D47134" w:rsidRDefault="00DA51F8" w:rsidP="00E6148C">
            <w:pPr>
              <w:bidi/>
              <w:spacing w:line="276" w:lineRule="auto"/>
              <w:jc w:val="both"/>
              <w:rPr>
                <w:rFonts w:cs="B Nazanin"/>
                <w:sz w:val="20"/>
                <w:rtl/>
              </w:rPr>
            </w:pPr>
            <w:r w:rsidRPr="00D47134">
              <w:rPr>
                <w:rFonts w:cs="B Nazanin"/>
                <w:sz w:val="20"/>
                <w:rtl/>
              </w:rPr>
              <w:t>شيلات</w:t>
            </w:r>
            <w:r w:rsidRPr="00D47134">
              <w:rPr>
                <w:rFonts w:cs="B Nazanin" w:hint="cs"/>
                <w:sz w:val="20"/>
                <w:rtl/>
              </w:rPr>
              <w:t xml:space="preserve"> (</w:t>
            </w:r>
            <w:r w:rsidRPr="00D47134">
              <w:rPr>
                <w:rFonts w:cs="B Nazanin"/>
                <w:sz w:val="20"/>
                <w:rtl/>
              </w:rPr>
              <w:t>فرآور</w:t>
            </w:r>
            <w:r w:rsidRPr="00D47134">
              <w:rPr>
                <w:rFonts w:cs="B Nazanin"/>
                <w:sz w:val="20"/>
                <w:rtl/>
                <w:lang w:bidi="fa-IR"/>
              </w:rPr>
              <w:t>ي محصولات</w:t>
            </w:r>
            <w:r w:rsidRPr="00D47134">
              <w:rPr>
                <w:rFonts w:cs="B Nazanin"/>
                <w:sz w:val="20"/>
                <w:rtl/>
              </w:rPr>
              <w:t xml:space="preserve"> </w:t>
            </w:r>
            <w:r w:rsidRPr="00D47134">
              <w:rPr>
                <w:rFonts w:cs="B Nazanin" w:hint="cs"/>
                <w:sz w:val="20"/>
                <w:rtl/>
              </w:rPr>
              <w:t>شیلاتی)</w:t>
            </w:r>
          </w:p>
        </w:tc>
        <w:tc>
          <w:tcPr>
            <w:tcW w:w="1036" w:type="dxa"/>
          </w:tcPr>
          <w:p w:rsidR="00DA51F8" w:rsidRPr="00D47134" w:rsidRDefault="00DA51F8" w:rsidP="00E6148C">
            <w:pPr>
              <w:bidi/>
              <w:spacing w:line="276" w:lineRule="auto"/>
              <w:jc w:val="center"/>
              <w:rPr>
                <w:rFonts w:cs="B Nazanin"/>
                <w:sz w:val="20"/>
                <w:rtl/>
              </w:rPr>
            </w:pPr>
            <w:r w:rsidRPr="00D47134">
              <w:rPr>
                <w:rFonts w:cs="B Nazanin" w:hint="cs"/>
                <w:sz w:val="20"/>
                <w:rtl/>
              </w:rPr>
              <w:t>1382</w:t>
            </w:r>
          </w:p>
        </w:tc>
      </w:tr>
    </w:tbl>
    <w:p w:rsidR="00DA51F8" w:rsidRPr="00D47134" w:rsidRDefault="00DA51F8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</w:p>
    <w:p w:rsidR="00424DB7" w:rsidRPr="00D47134" w:rsidRDefault="00424DB7" w:rsidP="00E6148C">
      <w:pPr>
        <w:bidi/>
        <w:spacing w:line="276" w:lineRule="auto"/>
        <w:ind w:left="-162"/>
        <w:jc w:val="both"/>
        <w:rPr>
          <w:rFonts w:cs="B Nazanin"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</w:rPr>
        <w:t>آدرس:</w:t>
      </w:r>
    </w:p>
    <w:p w:rsidR="00424DB7" w:rsidRPr="00D47134" w:rsidRDefault="00424DB7" w:rsidP="00E6148C">
      <w:pPr>
        <w:bidi/>
        <w:spacing w:line="276" w:lineRule="auto"/>
        <w:ind w:left="-162"/>
        <w:jc w:val="both"/>
        <w:rPr>
          <w:rFonts w:cs="B Nazanin"/>
          <w:sz w:val="20"/>
          <w:rtl/>
          <w:lang w:bidi="fa-IR"/>
        </w:rPr>
      </w:pPr>
      <w:r w:rsidRPr="00D47134">
        <w:rPr>
          <w:rFonts w:cs="B Nazanin"/>
          <w:sz w:val="20"/>
          <w:rtl/>
        </w:rPr>
        <w:t xml:space="preserve"> مازندران ـ نور ـ دانشكده منابع طبيعي و علوم دري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ي تربيت مدرس ـ گروه </w:t>
      </w:r>
      <w:r w:rsidRPr="00D47134">
        <w:rPr>
          <w:rFonts w:cs="B Nazanin" w:hint="cs"/>
          <w:sz w:val="20"/>
          <w:rtl/>
          <w:lang w:bidi="fa-IR"/>
        </w:rPr>
        <w:t>فرآوری محصولات شیلاتی</w:t>
      </w:r>
    </w:p>
    <w:p w:rsidR="00424DB7" w:rsidRPr="00D47134" w:rsidRDefault="00424DB7" w:rsidP="00E6148C">
      <w:pPr>
        <w:bidi/>
        <w:spacing w:line="276" w:lineRule="auto"/>
        <w:ind w:left="-162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 xml:space="preserve">تلفن : </w:t>
      </w:r>
      <w:r w:rsidRPr="00D47134">
        <w:rPr>
          <w:rFonts w:cs="B Nazanin" w:hint="cs"/>
          <w:sz w:val="20"/>
          <w:rtl/>
        </w:rPr>
        <w:t>44</w:t>
      </w:r>
      <w:r w:rsidRPr="00D47134">
        <w:rPr>
          <w:rFonts w:cs="B Nazanin"/>
          <w:sz w:val="20"/>
          <w:rtl/>
        </w:rPr>
        <w:t>5</w:t>
      </w:r>
      <w:r w:rsidRPr="00D47134">
        <w:rPr>
          <w:rFonts w:cs="B Nazanin" w:hint="cs"/>
          <w:sz w:val="20"/>
          <w:rtl/>
        </w:rPr>
        <w:t>5</w:t>
      </w:r>
      <w:r w:rsidRPr="00D47134">
        <w:rPr>
          <w:rFonts w:cs="B Nazanin"/>
          <w:sz w:val="20"/>
          <w:rtl/>
        </w:rPr>
        <w:t>3</w:t>
      </w:r>
      <w:r w:rsidRPr="00D47134">
        <w:rPr>
          <w:rFonts w:cs="B Nazanin" w:hint="cs"/>
          <w:sz w:val="20"/>
          <w:rtl/>
        </w:rPr>
        <w:t>366</w:t>
      </w:r>
      <w:r w:rsidRPr="00D47134">
        <w:rPr>
          <w:rFonts w:cs="B Nazanin"/>
          <w:sz w:val="20"/>
          <w:rtl/>
        </w:rPr>
        <w:t xml:space="preserve"> ـ01</w:t>
      </w:r>
      <w:r w:rsidRPr="00D47134">
        <w:rPr>
          <w:rFonts w:cs="B Nazanin" w:hint="cs"/>
          <w:sz w:val="20"/>
          <w:rtl/>
        </w:rPr>
        <w:t>1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 xml:space="preserve">    </w:t>
      </w:r>
      <w:r w:rsidRPr="00D47134">
        <w:rPr>
          <w:rFonts w:cs="B Nazanin"/>
          <w:sz w:val="20"/>
          <w:rtl/>
        </w:rPr>
        <w:t xml:space="preserve">نمابر :  </w:t>
      </w:r>
      <w:r w:rsidRPr="00D47134">
        <w:rPr>
          <w:rFonts w:cs="B Nazanin" w:hint="cs"/>
          <w:sz w:val="20"/>
          <w:rtl/>
        </w:rPr>
        <w:t>445</w:t>
      </w:r>
      <w:r w:rsidRPr="00D47134">
        <w:rPr>
          <w:rFonts w:cs="B Nazanin"/>
          <w:sz w:val="20"/>
          <w:rtl/>
        </w:rPr>
        <w:t>53499 ـ 01</w:t>
      </w:r>
      <w:r w:rsidRPr="00D47134">
        <w:rPr>
          <w:rFonts w:cs="B Nazanin" w:hint="cs"/>
          <w:sz w:val="20"/>
          <w:rtl/>
        </w:rPr>
        <w:t>1</w:t>
      </w:r>
      <w:r w:rsidRPr="00D47134">
        <w:rPr>
          <w:rFonts w:cs="B Nazanin"/>
          <w:sz w:val="20"/>
          <w:rtl/>
        </w:rPr>
        <w:t xml:space="preserve">  </w:t>
      </w:r>
    </w:p>
    <w:p w:rsidR="00424DB7" w:rsidRPr="00D47134" w:rsidRDefault="00424DB7" w:rsidP="00E6148C">
      <w:pPr>
        <w:bidi/>
        <w:spacing w:line="276" w:lineRule="auto"/>
        <w:ind w:left="-162"/>
        <w:jc w:val="both"/>
        <w:rPr>
          <w:rFonts w:cs="B Nazanin"/>
          <w:sz w:val="20"/>
          <w:rtl/>
          <w:lang w:bidi="fa-IR"/>
        </w:rPr>
      </w:pPr>
      <w:r w:rsidRPr="00D47134">
        <w:rPr>
          <w:rFonts w:cs="B Nazanin"/>
          <w:sz w:val="20"/>
          <w:rtl/>
        </w:rPr>
        <w:t xml:space="preserve">آدرس الكترونيكي: </w:t>
      </w:r>
      <w:r w:rsidRPr="00D47134">
        <w:rPr>
          <w:rFonts w:cs="B Nazanin"/>
          <w:sz w:val="20"/>
        </w:rPr>
        <w:t xml:space="preserve"> </w:t>
      </w:r>
      <w:hyperlink r:id="rId10" w:history="1">
        <w:r w:rsidRPr="00D47134">
          <w:rPr>
            <w:rStyle w:val="Hyperlink"/>
            <w:rFonts w:cs="B Nazanin"/>
            <w:sz w:val="20"/>
            <w:lang w:bidi="fa-IR"/>
          </w:rPr>
          <w:t>rezai_ma@modares.ac.ir</w:t>
        </w:r>
      </w:hyperlink>
      <w:r w:rsidRPr="00D47134">
        <w:rPr>
          <w:rFonts w:cs="B Nazanin"/>
          <w:sz w:val="20"/>
          <w:lang w:bidi="fa-IR"/>
        </w:rPr>
        <w:t xml:space="preserve"> </w:t>
      </w:r>
    </w:p>
    <w:p w:rsidR="00AF7056" w:rsidRPr="00D47134" w:rsidRDefault="00AF7056" w:rsidP="00C2356F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  <w:lang w:bidi="fa-IR"/>
        </w:rPr>
      </w:pPr>
    </w:p>
    <w:p w:rsidR="001F2679" w:rsidRPr="00D47134" w:rsidRDefault="001F2679" w:rsidP="00C2356F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زمينه هاي علمي مورد علاقه:</w:t>
      </w:r>
    </w:p>
    <w:p w:rsidR="001F2679" w:rsidRDefault="00C1009D" w:rsidP="00C2356F">
      <w:pPr>
        <w:numPr>
          <w:ilvl w:val="0"/>
          <w:numId w:val="1"/>
        </w:num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فناوری های نوین در فرآوری آبزیان</w:t>
      </w:r>
    </w:p>
    <w:p w:rsidR="00241412" w:rsidRPr="00225170" w:rsidRDefault="00241412" w:rsidP="00241412">
      <w:pPr>
        <w:numPr>
          <w:ilvl w:val="0"/>
          <w:numId w:val="1"/>
        </w:num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  <w:r w:rsidRPr="00225170">
        <w:rPr>
          <w:rFonts w:cs="B Nazanin" w:hint="cs"/>
          <w:sz w:val="20"/>
          <w:rtl/>
        </w:rPr>
        <w:t>نگهداری محصولات شیلاتی</w:t>
      </w:r>
      <w:r w:rsidRPr="00225170">
        <w:rPr>
          <w:rFonts w:cs="B Nazanin"/>
          <w:sz w:val="20"/>
          <w:rtl/>
        </w:rPr>
        <w:t xml:space="preserve"> </w:t>
      </w:r>
    </w:p>
    <w:p w:rsidR="00241412" w:rsidRPr="00D47134" w:rsidRDefault="00241412" w:rsidP="00241412">
      <w:p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</w:p>
    <w:p w:rsidR="002350B0" w:rsidRPr="00D47134" w:rsidRDefault="002350B0" w:rsidP="002350B0">
      <w:p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</w:p>
    <w:p w:rsidR="00926D0C" w:rsidRPr="00D47134" w:rsidRDefault="00926D0C" w:rsidP="00926D0C">
      <w:p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</w:p>
    <w:p w:rsidR="00926D0C" w:rsidRPr="00D47134" w:rsidRDefault="00926D0C" w:rsidP="00926D0C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</w:p>
    <w:p w:rsidR="002350B0" w:rsidRPr="00D47134" w:rsidRDefault="002350B0" w:rsidP="002350B0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</w:p>
    <w:p w:rsidR="00C1009D" w:rsidRPr="00D47134" w:rsidRDefault="00C1009D" w:rsidP="00C1009D">
      <w:pPr>
        <w:bidi/>
        <w:spacing w:before="120" w:after="120" w:line="276" w:lineRule="auto"/>
        <w:ind w:left="-162"/>
        <w:jc w:val="both"/>
        <w:rPr>
          <w:rFonts w:cs="B Nazanin"/>
          <w:sz w:val="20"/>
          <w:rtl/>
        </w:rPr>
      </w:pPr>
    </w:p>
    <w:p w:rsidR="002350B0" w:rsidRPr="00D47134" w:rsidRDefault="002350B0" w:rsidP="002350B0">
      <w:pPr>
        <w:bidi/>
        <w:spacing w:before="120" w:after="120" w:line="276" w:lineRule="auto"/>
        <w:ind w:left="-162"/>
        <w:jc w:val="both"/>
        <w:rPr>
          <w:rFonts w:cs="B Nazanin"/>
          <w:sz w:val="20"/>
        </w:rPr>
      </w:pPr>
    </w:p>
    <w:p w:rsidR="001F2679" w:rsidRPr="00D47134" w:rsidRDefault="001F2679" w:rsidP="00C2356F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</w:rPr>
        <w:t>انتشارات علمي:</w:t>
      </w:r>
    </w:p>
    <w:p w:rsidR="00FC4656" w:rsidRDefault="00FC4656" w:rsidP="00F65CA4">
      <w:pPr>
        <w:bidi/>
        <w:spacing w:before="120" w:after="120" w:line="276" w:lineRule="auto"/>
        <w:ind w:left="-162"/>
        <w:jc w:val="both"/>
        <w:rPr>
          <w:rFonts w:cs="B Nazanin"/>
          <w:b/>
          <w:bCs/>
          <w:sz w:val="20"/>
          <w:lang w:bidi="fa-IR"/>
        </w:rPr>
      </w:pPr>
      <w:r w:rsidRPr="00F65CA4">
        <w:rPr>
          <w:rFonts w:cs="B Nazanin" w:hint="cs"/>
          <w:b/>
          <w:bCs/>
          <w:sz w:val="20"/>
          <w:rtl/>
          <w:lang w:bidi="fa-IR"/>
        </w:rPr>
        <w:t>مجلات بین المللی</w:t>
      </w:r>
      <w:r w:rsidR="00615879">
        <w:rPr>
          <w:rFonts w:cs="B Nazanin"/>
          <w:b/>
          <w:bCs/>
          <w:sz w:val="20"/>
          <w:lang w:bidi="fa-IR"/>
        </w:rPr>
        <w:t xml:space="preserve"> </w:t>
      </w:r>
    </w:p>
    <w:p w:rsidR="00A36E37" w:rsidRDefault="00A36E37" w:rsidP="00087307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A36E37">
        <w:rPr>
          <w:rFonts w:cs="B Nazanin"/>
          <w:sz w:val="22"/>
          <w:szCs w:val="22"/>
        </w:rPr>
        <w:t>Tabars</w:t>
      </w:r>
      <w:r>
        <w:rPr>
          <w:rFonts w:cs="B Nazanin"/>
          <w:sz w:val="22"/>
          <w:szCs w:val="22"/>
        </w:rPr>
        <w:t>a</w:t>
      </w:r>
      <w:r w:rsidRPr="00A36E37">
        <w:rPr>
          <w:rFonts w:cs="B Nazanin"/>
          <w:sz w:val="22"/>
          <w:szCs w:val="22"/>
        </w:rPr>
        <w:t xml:space="preserve">, M., Dabaghian, E.H., You, S., Yelithao, K., Cao, R., </w:t>
      </w:r>
      <w:r w:rsidRPr="00087307">
        <w:rPr>
          <w:rFonts w:cs="B Nazanin"/>
          <w:b/>
          <w:bCs/>
          <w:sz w:val="22"/>
          <w:szCs w:val="22"/>
        </w:rPr>
        <w:t>Rezaei, M</w:t>
      </w:r>
      <w:r w:rsidRPr="00A36E37">
        <w:rPr>
          <w:rFonts w:cs="B Nazanin"/>
          <w:sz w:val="22"/>
          <w:szCs w:val="22"/>
        </w:rPr>
        <w:t>., Alboofetileh, M., Bita, S.(2020)</w:t>
      </w:r>
      <w:r>
        <w:rPr>
          <w:rFonts w:cs="B Nazanin"/>
          <w:sz w:val="22"/>
          <w:szCs w:val="22"/>
        </w:rPr>
        <w:t>.</w:t>
      </w:r>
      <w:r w:rsidRPr="00A36E37">
        <w:rPr>
          <w:rFonts w:cs="B Nazanin"/>
          <w:sz w:val="22"/>
          <w:szCs w:val="22"/>
        </w:rPr>
        <w:t xml:space="preserve">The activation of NF-κB and MAPKs signaling pathways of RAW264.7 murine macrophages and natural killer cells by fucoidan from </w:t>
      </w:r>
      <w:r w:rsidRPr="00087307">
        <w:rPr>
          <w:rFonts w:cs="B Nazanin"/>
          <w:i/>
          <w:iCs/>
          <w:sz w:val="22"/>
          <w:szCs w:val="22"/>
        </w:rPr>
        <w:t>Nizamuddinia zanardinii</w:t>
      </w:r>
      <w:r w:rsidR="00087307">
        <w:rPr>
          <w:rFonts w:cs="B Nazanin"/>
          <w:i/>
          <w:iCs/>
          <w:sz w:val="22"/>
          <w:szCs w:val="22"/>
        </w:rPr>
        <w:t>.</w:t>
      </w:r>
      <w:r w:rsidRPr="00A36E37">
        <w:rPr>
          <w:rFonts w:cs="B Nazanin"/>
          <w:sz w:val="22"/>
          <w:szCs w:val="22"/>
        </w:rPr>
        <w:t xml:space="preserve"> International Journal of Biological Macromolecules</w:t>
      </w:r>
      <w:r>
        <w:rPr>
          <w:rFonts w:cs="B Nazanin"/>
          <w:sz w:val="22"/>
          <w:szCs w:val="22"/>
        </w:rPr>
        <w:t>.</w:t>
      </w:r>
      <w:r w:rsidRPr="00A36E37">
        <w:rPr>
          <w:rFonts w:cs="B Nazanin"/>
          <w:sz w:val="22"/>
          <w:szCs w:val="22"/>
        </w:rPr>
        <w:t>148</w:t>
      </w:r>
      <w:r>
        <w:rPr>
          <w:rFonts w:cs="B Nazanin"/>
          <w:sz w:val="22"/>
          <w:szCs w:val="22"/>
        </w:rPr>
        <w:t xml:space="preserve"> (1): </w:t>
      </w:r>
      <w:r w:rsidRPr="00A36E37">
        <w:rPr>
          <w:rFonts w:cs="B Nazanin"/>
          <w:sz w:val="22"/>
          <w:szCs w:val="22"/>
        </w:rPr>
        <w:t>56-67</w:t>
      </w:r>
      <w:r>
        <w:rPr>
          <w:rFonts w:cs="B Nazanin"/>
          <w:sz w:val="22"/>
          <w:szCs w:val="22"/>
        </w:rPr>
        <w:t>.</w:t>
      </w:r>
    </w:p>
    <w:p w:rsidR="008B6BFE" w:rsidRPr="008B6BFE" w:rsidRDefault="008B6BFE" w:rsidP="008B6BFE">
      <w:pPr>
        <w:rPr>
          <w:rFonts w:cs="B Nazanin"/>
          <w:sz w:val="22"/>
          <w:szCs w:val="22"/>
        </w:rPr>
      </w:pPr>
    </w:p>
    <w:p w:rsidR="008B6BFE" w:rsidRDefault="008B6BFE" w:rsidP="008B6BFE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4C61B8">
        <w:rPr>
          <w:rFonts w:cs="B Nazanin"/>
          <w:sz w:val="22"/>
          <w:szCs w:val="22"/>
        </w:rPr>
        <w:t xml:space="preserve">Khezri M., </w:t>
      </w:r>
      <w:r w:rsidRPr="008B6BFE">
        <w:rPr>
          <w:rFonts w:cs="B Nazanin"/>
          <w:sz w:val="22"/>
          <w:szCs w:val="22"/>
        </w:rPr>
        <w:t>Rezaei M.,</w:t>
      </w:r>
      <w:r w:rsidRPr="004C61B8">
        <w:rPr>
          <w:rFonts w:cs="B Nazanin"/>
          <w:sz w:val="22"/>
          <w:szCs w:val="22"/>
        </w:rPr>
        <w:t xml:space="preserve"> Mohabbati Mobarez A., Zolfaghari M. (2019). The change in heat inactivation of Escherichia coli O157:H7 after entering into the viable but nonculturable state in salted silver carp. Caspian Journal of Environmental Science. </w:t>
      </w:r>
      <w:r w:rsidRPr="008B6BFE">
        <w:rPr>
          <w:rFonts w:cs="B Nazanin"/>
          <w:sz w:val="22"/>
          <w:szCs w:val="22"/>
        </w:rPr>
        <w:t>Final Acceptrance.</w:t>
      </w:r>
    </w:p>
    <w:p w:rsidR="00A36E37" w:rsidRPr="00A36E37" w:rsidRDefault="00A36E37" w:rsidP="00A36E37">
      <w:pPr>
        <w:rPr>
          <w:rFonts w:cs="B Nazanin"/>
          <w:sz w:val="22"/>
          <w:szCs w:val="22"/>
        </w:rPr>
      </w:pPr>
    </w:p>
    <w:p w:rsidR="008E1946" w:rsidRPr="008B6BFE" w:rsidRDefault="00CA4E11" w:rsidP="008E1946">
      <w:pPr>
        <w:pStyle w:val="ListParagraph"/>
        <w:numPr>
          <w:ilvl w:val="0"/>
          <w:numId w:val="2"/>
        </w:numPr>
        <w:ind w:left="0" w:hanging="360"/>
        <w:rPr>
          <w:rFonts w:cs="B Nazanin"/>
          <w:b/>
          <w:bCs/>
          <w:sz w:val="22"/>
          <w:szCs w:val="22"/>
        </w:rPr>
      </w:pPr>
      <w:r w:rsidRPr="008E1946">
        <w:rPr>
          <w:rFonts w:cs="B Nazanin"/>
          <w:sz w:val="22"/>
          <w:szCs w:val="22"/>
        </w:rPr>
        <w:t xml:space="preserve">Hamzeh, A., </w:t>
      </w:r>
      <w:r w:rsidRPr="008E1946">
        <w:rPr>
          <w:rFonts w:cs="B Nazanin"/>
          <w:b/>
          <w:bCs/>
          <w:sz w:val="22"/>
          <w:szCs w:val="22"/>
        </w:rPr>
        <w:t>Rezaei, M</w:t>
      </w:r>
      <w:r w:rsidRPr="008E1946">
        <w:rPr>
          <w:rFonts w:cs="B Nazanin"/>
          <w:sz w:val="22"/>
          <w:szCs w:val="22"/>
        </w:rPr>
        <w:t>., Motamedzadegan, A., Khodabandeh, S.</w:t>
      </w:r>
      <w:proofErr w:type="gramStart"/>
      <w:r w:rsidRPr="008E1946">
        <w:rPr>
          <w:rFonts w:cs="B Nazanin"/>
          <w:sz w:val="22"/>
          <w:szCs w:val="22"/>
        </w:rPr>
        <w:t>,  Noruzinia</w:t>
      </w:r>
      <w:proofErr w:type="gramEnd"/>
      <w:r w:rsidRPr="008E1946">
        <w:rPr>
          <w:rFonts w:cs="B Nazanin"/>
          <w:sz w:val="22"/>
          <w:szCs w:val="22"/>
        </w:rPr>
        <w:t>, M. (2019).Optimization of Antioxidant Peptides Production from the Mantle of Cuttlefish (</w:t>
      </w:r>
      <w:r w:rsidRPr="008E1946">
        <w:rPr>
          <w:rFonts w:cs="B Nazanin"/>
          <w:i/>
          <w:iCs/>
          <w:sz w:val="22"/>
          <w:szCs w:val="22"/>
        </w:rPr>
        <w:t>Sepia pharaonis</w:t>
      </w:r>
      <w:r w:rsidRPr="008E1946">
        <w:rPr>
          <w:rFonts w:cs="B Nazanin"/>
          <w:sz w:val="22"/>
          <w:szCs w:val="22"/>
        </w:rPr>
        <w:t>) Using RSM and Fractionation.</w:t>
      </w:r>
      <w:r w:rsidRPr="008E1946"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</w:t>
      </w:r>
      <w:r w:rsidRPr="008E1946">
        <w:rPr>
          <w:rFonts w:cs="B Nazanin"/>
          <w:sz w:val="22"/>
          <w:szCs w:val="22"/>
        </w:rPr>
        <w:t xml:space="preserve">Journal of Aquatic Food Product Technology. </w:t>
      </w:r>
      <w:r w:rsidR="008E1946" w:rsidRPr="008E1946">
        <w:rPr>
          <w:rFonts w:cs="B Nazanin"/>
          <w:sz w:val="22"/>
          <w:szCs w:val="22"/>
        </w:rPr>
        <w:t>28(4)</w:t>
      </w:r>
      <w:r w:rsidR="008E1946">
        <w:rPr>
          <w:rFonts w:cs="B Nazanin"/>
          <w:sz w:val="22"/>
          <w:szCs w:val="22"/>
        </w:rPr>
        <w:t>:</w:t>
      </w:r>
      <w:r w:rsidR="008E1946" w:rsidRPr="008E1946">
        <w:rPr>
          <w:rFonts w:cs="B Nazanin"/>
          <w:sz w:val="22"/>
          <w:szCs w:val="22"/>
        </w:rPr>
        <w:t xml:space="preserve"> 392-401</w:t>
      </w:r>
      <w:r w:rsidR="008E1946">
        <w:rPr>
          <w:rFonts w:cs="B Nazanin"/>
          <w:sz w:val="22"/>
          <w:szCs w:val="22"/>
        </w:rPr>
        <w:t>.</w:t>
      </w:r>
    </w:p>
    <w:p w:rsidR="008B6BFE" w:rsidRPr="008B6BFE" w:rsidRDefault="008B6BFE" w:rsidP="008B6BFE">
      <w:pPr>
        <w:pStyle w:val="ListParagraph"/>
        <w:rPr>
          <w:rFonts w:cs="B Nazanin"/>
          <w:b/>
          <w:bCs/>
          <w:sz w:val="22"/>
          <w:szCs w:val="22"/>
        </w:rPr>
      </w:pPr>
    </w:p>
    <w:p w:rsidR="008B6BFE" w:rsidRPr="008B6BFE" w:rsidRDefault="008B6BFE" w:rsidP="008B6BFE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8B6BFE">
        <w:rPr>
          <w:rFonts w:cs="B Nazanin"/>
          <w:sz w:val="22"/>
          <w:szCs w:val="22"/>
        </w:rPr>
        <w:t>Khalili, M. A.,   Abedian Kenari, M.</w:t>
      </w:r>
      <w:proofErr w:type="gramStart"/>
      <w:r w:rsidRPr="008B6BFE">
        <w:rPr>
          <w:rFonts w:cs="B Nazanin"/>
          <w:sz w:val="22"/>
          <w:szCs w:val="22"/>
        </w:rPr>
        <w:t>,  Rezaei</w:t>
      </w:r>
      <w:proofErr w:type="gramEnd"/>
      <w:r w:rsidRPr="008B6BFE">
        <w:rPr>
          <w:rFonts w:cs="B Nazanin"/>
          <w:sz w:val="22"/>
          <w:szCs w:val="22"/>
        </w:rPr>
        <w:t>, M.,  Mirzakhani, M. K. (2019). Antioxidant and Antibacterial Effects of Vitamins C and E Alone or a Combination on Microalgae (Nannochloropsis oculata) Paste Quality during Cold Storage. Journal of Aquatic Food Product Technology. 28 (19)</w:t>
      </w:r>
      <w:proofErr w:type="gramStart"/>
      <w:r w:rsidRPr="008B6BFE">
        <w:rPr>
          <w:rFonts w:cs="B Nazanin"/>
          <w:sz w:val="22"/>
          <w:szCs w:val="22"/>
        </w:rPr>
        <w:t>: ..</w:t>
      </w:r>
      <w:proofErr w:type="gramEnd"/>
    </w:p>
    <w:p w:rsidR="00A36E37" w:rsidRPr="00A36E37" w:rsidRDefault="00A36E37" w:rsidP="00A36E37">
      <w:pPr>
        <w:rPr>
          <w:rFonts w:cs="B Nazanin"/>
          <w:b/>
          <w:bCs/>
          <w:sz w:val="22"/>
          <w:szCs w:val="22"/>
        </w:rPr>
      </w:pPr>
    </w:p>
    <w:p w:rsidR="001D0EF5" w:rsidRPr="001D0EF5" w:rsidRDefault="001D0EF5" w:rsidP="00087307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1D0EF5">
        <w:rPr>
          <w:rFonts w:cs="B Nazanin"/>
          <w:sz w:val="22"/>
          <w:szCs w:val="22"/>
        </w:rPr>
        <w:t xml:space="preserve">Rezanejad, R., Heidarieh, M., Ojagh, S.M., </w:t>
      </w:r>
      <w:r w:rsidR="00087307" w:rsidRPr="00087307">
        <w:rPr>
          <w:rFonts w:cs="B Nazanin"/>
          <w:b/>
          <w:bCs/>
          <w:sz w:val="22"/>
          <w:szCs w:val="22"/>
        </w:rPr>
        <w:t>R</w:t>
      </w:r>
      <w:r w:rsidRPr="00087307">
        <w:rPr>
          <w:rFonts w:cs="B Nazanin"/>
          <w:b/>
          <w:bCs/>
          <w:sz w:val="22"/>
          <w:szCs w:val="22"/>
        </w:rPr>
        <w:t>ezaei, M</w:t>
      </w:r>
      <w:r w:rsidRPr="001D0EF5">
        <w:rPr>
          <w:rFonts w:cs="B Nazanin"/>
          <w:sz w:val="22"/>
          <w:szCs w:val="22"/>
        </w:rPr>
        <w:t>., Raeisi, M., Alishahi, A</w:t>
      </w:r>
      <w:r>
        <w:rPr>
          <w:rFonts w:cs="B Nazanin"/>
          <w:sz w:val="22"/>
          <w:szCs w:val="22"/>
        </w:rPr>
        <w:t>. (2019).</w:t>
      </w:r>
      <w:r w:rsidRPr="001D0EF5">
        <w:rPr>
          <w:rFonts w:cs="B Nazanin"/>
          <w:sz w:val="22"/>
          <w:szCs w:val="22"/>
        </w:rPr>
        <w:t>Values of antioxidant activities (ABTS and DPPH) and ferric reducing and chelating powers of gamma-irradiated rosemary extract.</w:t>
      </w:r>
      <w:r>
        <w:rPr>
          <w:rFonts w:cs="B Nazanin"/>
          <w:sz w:val="22"/>
          <w:szCs w:val="22"/>
        </w:rPr>
        <w:t xml:space="preserve"> </w:t>
      </w:r>
      <w:r w:rsidRPr="001D0EF5">
        <w:rPr>
          <w:rFonts w:cs="B Nazanin"/>
          <w:sz w:val="22"/>
          <w:szCs w:val="22"/>
        </w:rPr>
        <w:t>Radiochimica Acta</w:t>
      </w:r>
      <w:r>
        <w:rPr>
          <w:rFonts w:cs="B Nazanin"/>
          <w:sz w:val="22"/>
          <w:szCs w:val="22"/>
        </w:rPr>
        <w:t xml:space="preserve">. </w:t>
      </w:r>
      <w:r w:rsidRPr="001D0EF5">
        <w:rPr>
          <w:rFonts w:cs="B Nazanin"/>
          <w:sz w:val="22"/>
          <w:szCs w:val="22"/>
        </w:rPr>
        <w:t>Article in Press</w:t>
      </w:r>
      <w:r>
        <w:rPr>
          <w:rFonts w:cs="B Nazanin"/>
          <w:sz w:val="22"/>
          <w:szCs w:val="22"/>
        </w:rPr>
        <w:t>.</w:t>
      </w:r>
    </w:p>
    <w:p w:rsidR="00CA4E11" w:rsidRPr="001D0EF5" w:rsidRDefault="00CA4E11" w:rsidP="001D0EF5">
      <w:pPr>
        <w:rPr>
          <w:rFonts w:cs="B Nazanin"/>
          <w:sz w:val="22"/>
          <w:szCs w:val="22"/>
          <w:rtl/>
          <w:lang w:bidi="fa-IR"/>
        </w:rPr>
      </w:pPr>
    </w:p>
    <w:p w:rsidR="00D22C00" w:rsidRDefault="00D22C00" w:rsidP="00DC1512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Jannat Alipour, H., </w:t>
      </w:r>
      <w:r w:rsidRPr="00087307">
        <w:rPr>
          <w:rFonts w:cs="B Nazanin"/>
          <w:b/>
          <w:bCs/>
          <w:sz w:val="22"/>
          <w:szCs w:val="22"/>
        </w:rPr>
        <w:t>Rezaei, M</w:t>
      </w:r>
      <w:r w:rsidRPr="00D47134">
        <w:rPr>
          <w:rFonts w:cs="B Nazanin"/>
          <w:sz w:val="22"/>
          <w:szCs w:val="22"/>
        </w:rPr>
        <w:t xml:space="preserve">., Bahareh Shabanpour, B., Tabarsa, M (2019). Edible green seaweed, Ulva intestinalis as an ingredient in surimi-based product: Chemical composition and physicochemical properties. Journal of Applied Phycology. </w:t>
      </w:r>
      <w:r w:rsidR="00DC1512">
        <w:rPr>
          <w:rFonts w:cs="B Nazanin"/>
          <w:sz w:val="22"/>
          <w:szCs w:val="22"/>
        </w:rPr>
        <w:t>(</w:t>
      </w:r>
      <w:r w:rsidR="00DC1512" w:rsidRPr="00DC1512">
        <w:rPr>
          <w:rFonts w:cs="B Nazanin"/>
          <w:sz w:val="22"/>
          <w:szCs w:val="22"/>
        </w:rPr>
        <w:t>31)</w:t>
      </w:r>
      <w:r w:rsidR="00DC1512">
        <w:rPr>
          <w:rFonts w:cs="B Nazanin"/>
          <w:sz w:val="22"/>
          <w:szCs w:val="22"/>
        </w:rPr>
        <w:t>:</w:t>
      </w:r>
      <w:r w:rsidR="00DC1512" w:rsidRPr="00DC1512">
        <w:rPr>
          <w:rFonts w:cs="B Nazanin"/>
          <w:sz w:val="22"/>
          <w:szCs w:val="22"/>
        </w:rPr>
        <w:t xml:space="preserve"> 2529–2539</w:t>
      </w:r>
      <w:r w:rsidRPr="00D47134">
        <w:rPr>
          <w:rFonts w:cs="B Nazanin"/>
          <w:sz w:val="22"/>
          <w:szCs w:val="22"/>
        </w:rPr>
        <w:t>.</w:t>
      </w:r>
    </w:p>
    <w:p w:rsidR="0096484D" w:rsidRPr="0096484D" w:rsidRDefault="0096484D" w:rsidP="0096484D">
      <w:pPr>
        <w:pStyle w:val="ListParagraph"/>
        <w:rPr>
          <w:rFonts w:cs="B Nazanin"/>
          <w:sz w:val="22"/>
          <w:szCs w:val="22"/>
        </w:rPr>
      </w:pPr>
    </w:p>
    <w:p w:rsidR="0096484D" w:rsidRPr="0096484D" w:rsidRDefault="0096484D" w:rsidP="0096484D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  <w:highlight w:val="yellow"/>
        </w:rPr>
      </w:pPr>
      <w:r w:rsidRPr="0096484D">
        <w:rPr>
          <w:rFonts w:cs="B Nazanin"/>
          <w:sz w:val="22"/>
          <w:szCs w:val="22"/>
          <w:highlight w:val="yellow"/>
        </w:rPr>
        <w:t xml:space="preserve">Jannat Alipour, H., </w:t>
      </w:r>
      <w:r w:rsidRPr="00087307">
        <w:rPr>
          <w:rFonts w:cs="B Nazanin"/>
          <w:b/>
          <w:bCs/>
          <w:sz w:val="22"/>
          <w:szCs w:val="22"/>
          <w:highlight w:val="yellow"/>
        </w:rPr>
        <w:t>Rezaei, M.,</w:t>
      </w:r>
      <w:r w:rsidRPr="0096484D">
        <w:rPr>
          <w:rFonts w:cs="B Nazanin"/>
          <w:sz w:val="22"/>
          <w:szCs w:val="22"/>
          <w:highlight w:val="yellow"/>
        </w:rPr>
        <w:t xml:space="preserve"> Bahareh Shabanpour, B., Tabarsa, M</w:t>
      </w:r>
      <w:r w:rsidR="00C76FA4">
        <w:rPr>
          <w:rFonts w:cs="B Nazanin"/>
          <w:sz w:val="22"/>
          <w:szCs w:val="22"/>
          <w:highlight w:val="yellow"/>
        </w:rPr>
        <w:t>., Rafipour, F.</w:t>
      </w:r>
      <w:r w:rsidRPr="0096484D">
        <w:rPr>
          <w:rFonts w:cs="B Nazanin"/>
          <w:sz w:val="22"/>
          <w:szCs w:val="22"/>
          <w:highlight w:val="yellow"/>
        </w:rPr>
        <w:t xml:space="preserve"> (2019). Addition of seaweed powder and sulphated polysaccharide on shelf_life extension of functional fish surimi restructured product.</w:t>
      </w:r>
      <w:r w:rsidRPr="0096484D">
        <w:rPr>
          <w:rStyle w:val="Heading1Char"/>
          <w:rFonts w:ascii="Helvetica" w:hAnsi="Helvetica"/>
          <w:b/>
          <w:bCs/>
          <w:color w:val="494949"/>
          <w:sz w:val="21"/>
          <w:szCs w:val="21"/>
          <w:highlight w:val="yellow"/>
          <w:bdr w:val="none" w:sz="0" w:space="0" w:color="auto" w:frame="1"/>
          <w:shd w:val="clear" w:color="auto" w:fill="FFFFFF"/>
        </w:rPr>
        <w:t xml:space="preserve"> </w:t>
      </w:r>
      <w:r w:rsidRPr="0096484D">
        <w:rPr>
          <w:rFonts w:cs="B Nazanin"/>
          <w:sz w:val="22"/>
          <w:szCs w:val="22"/>
          <w:highlight w:val="yellow"/>
        </w:rPr>
        <w:t>Journal of Food Science and Technology, 56(8):3777-3789.</w:t>
      </w:r>
    </w:p>
    <w:p w:rsidR="00D22C00" w:rsidRPr="00D47134" w:rsidRDefault="00D22C00" w:rsidP="00D22C00">
      <w:pPr>
        <w:pStyle w:val="ListParagraph"/>
        <w:ind w:left="0"/>
        <w:rPr>
          <w:rFonts w:cs="B Nazanin"/>
          <w:sz w:val="22"/>
          <w:szCs w:val="22"/>
        </w:rPr>
      </w:pPr>
    </w:p>
    <w:p w:rsidR="00D22C00" w:rsidRPr="00D47134" w:rsidRDefault="00D22C00" w:rsidP="0017601D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lboofetileh, M., </w:t>
      </w:r>
      <w:r w:rsidRPr="00087307">
        <w:rPr>
          <w:rFonts w:cs="B Nazanin"/>
          <w:b/>
          <w:bCs/>
          <w:sz w:val="22"/>
          <w:szCs w:val="22"/>
        </w:rPr>
        <w:t>Rezaei, M</w:t>
      </w:r>
      <w:r w:rsidRPr="00D47134">
        <w:rPr>
          <w:rFonts w:cs="B Nazanin"/>
          <w:sz w:val="22"/>
          <w:szCs w:val="22"/>
        </w:rPr>
        <w:t>., Tabarsa, M.,</w:t>
      </w:r>
      <w:r w:rsidR="00934410" w:rsidRPr="00D47134">
        <w:rPr>
          <w:rFonts w:cs="B Nazanin"/>
          <w:sz w:val="22"/>
          <w:szCs w:val="22"/>
        </w:rPr>
        <w:t xml:space="preserve"> You</w:t>
      </w:r>
      <w:proofErr w:type="gramStart"/>
      <w:r w:rsidR="00934410" w:rsidRPr="00D47134">
        <w:rPr>
          <w:rFonts w:cs="B Nazanin"/>
          <w:sz w:val="22"/>
          <w:szCs w:val="22"/>
        </w:rPr>
        <w:t>,  S</w:t>
      </w:r>
      <w:proofErr w:type="gramEnd"/>
      <w:r w:rsidR="00934410" w:rsidRPr="00D47134">
        <w:rPr>
          <w:rFonts w:cs="B Nazanin"/>
          <w:sz w:val="22"/>
          <w:szCs w:val="22"/>
        </w:rPr>
        <w:t xml:space="preserve">. G., </w:t>
      </w:r>
      <w:r w:rsidRPr="00D47134">
        <w:rPr>
          <w:rFonts w:cs="B Nazanin"/>
          <w:sz w:val="22"/>
          <w:szCs w:val="22"/>
        </w:rPr>
        <w:t xml:space="preserve"> Mariatti, F., Cravotto, G. (2019). Subcritical water extraction as an efficient technique to isolate </w:t>
      </w:r>
      <w:proofErr w:type="gramStart"/>
      <w:r w:rsidRPr="00D47134">
        <w:rPr>
          <w:rFonts w:cs="B Nazanin"/>
          <w:sz w:val="22"/>
          <w:szCs w:val="22"/>
        </w:rPr>
        <w:t>biologically-active</w:t>
      </w:r>
      <w:proofErr w:type="gramEnd"/>
      <w:r w:rsidRPr="00D47134">
        <w:rPr>
          <w:rFonts w:cs="B Nazanin"/>
          <w:sz w:val="22"/>
          <w:szCs w:val="22"/>
        </w:rPr>
        <w:t xml:space="preserve"> fucoidans from Nizamuddinia zanardinii</w:t>
      </w:r>
      <w:r w:rsidR="00934410" w:rsidRPr="00D47134">
        <w:rPr>
          <w:rFonts w:cs="B Nazanin"/>
          <w:sz w:val="22"/>
          <w:szCs w:val="22"/>
        </w:rPr>
        <w:t>. International Jour</w:t>
      </w:r>
      <w:r w:rsidR="0017601D" w:rsidRPr="00D47134">
        <w:rPr>
          <w:rFonts w:cs="B Nazanin"/>
          <w:sz w:val="22"/>
          <w:szCs w:val="22"/>
        </w:rPr>
        <w:t>nal of Biological Macromolecule</w:t>
      </w:r>
      <w:r w:rsidR="0017601D" w:rsidRPr="00D47134">
        <w:rPr>
          <w:rFonts w:cs="B Nazanin" w:hint="cs"/>
          <w:sz w:val="22"/>
          <w:szCs w:val="22"/>
          <w:rtl/>
        </w:rPr>
        <w:t>.</w:t>
      </w:r>
      <w:r w:rsidR="0017601D" w:rsidRPr="00D47134">
        <w:rPr>
          <w:rFonts w:cs="B Nazanin"/>
          <w:sz w:val="22"/>
          <w:szCs w:val="22"/>
        </w:rPr>
        <w:t xml:space="preserve"> (</w:t>
      </w:r>
      <w:r w:rsidR="0017601D" w:rsidRPr="00D47134">
        <w:t>128): 244–253</w:t>
      </w:r>
    </w:p>
    <w:p w:rsidR="00D22C00" w:rsidRPr="00D47134" w:rsidRDefault="00D22C00" w:rsidP="00D22C00">
      <w:pPr>
        <w:pStyle w:val="ListParagraph"/>
        <w:rPr>
          <w:rFonts w:cs="B Nazanin"/>
          <w:sz w:val="22"/>
          <w:szCs w:val="22"/>
        </w:rPr>
      </w:pPr>
    </w:p>
    <w:p w:rsidR="00B264EF" w:rsidRPr="00D47134" w:rsidRDefault="00B264EF" w:rsidP="0017601D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Taghizadeh Andevari, Gh.</w:t>
      </w:r>
      <w:proofErr w:type="gramStart"/>
      <w:r w:rsidRPr="00D47134">
        <w:rPr>
          <w:rFonts w:cs="B Nazanin"/>
          <w:sz w:val="22"/>
          <w:szCs w:val="22"/>
        </w:rPr>
        <w:t xml:space="preserve">,  </w:t>
      </w:r>
      <w:r w:rsidRPr="00D47134">
        <w:rPr>
          <w:rFonts w:cs="B Nazanin"/>
          <w:b/>
          <w:bCs/>
          <w:sz w:val="22"/>
          <w:szCs w:val="22"/>
        </w:rPr>
        <w:t>Rezaei</w:t>
      </w:r>
      <w:proofErr w:type="gramEnd"/>
      <w:r w:rsidRPr="00D47134">
        <w:rPr>
          <w:rFonts w:cs="B Nazanin"/>
          <w:b/>
          <w:bCs/>
          <w:sz w:val="22"/>
          <w:szCs w:val="22"/>
        </w:rPr>
        <w:t>, M</w:t>
      </w:r>
      <w:r w:rsidRPr="00D47134">
        <w:rPr>
          <w:rFonts w:cs="B Nazanin"/>
          <w:sz w:val="22"/>
          <w:szCs w:val="22"/>
        </w:rPr>
        <w:t>., Tabarsa, M., Rustad, T. (2019).Extraction, Partial Purification and Characterization of Alkaline Protease from Rainbow Trout (</w:t>
      </w:r>
      <w:r w:rsidRPr="00D47134">
        <w:rPr>
          <w:rFonts w:cs="B Nazanin"/>
          <w:i/>
          <w:iCs/>
          <w:sz w:val="22"/>
          <w:szCs w:val="22"/>
        </w:rPr>
        <w:t>Oncorhynchus Mykiss</w:t>
      </w:r>
      <w:r w:rsidRPr="00D47134">
        <w:rPr>
          <w:rFonts w:cs="B Nazanin"/>
          <w:sz w:val="22"/>
          <w:szCs w:val="22"/>
        </w:rPr>
        <w:t>) Viscera. Aquacultre. (500): 458-463.</w:t>
      </w:r>
    </w:p>
    <w:p w:rsidR="009A1AB4" w:rsidRPr="00D47134" w:rsidRDefault="009A1AB4" w:rsidP="009A1AB4">
      <w:pPr>
        <w:pStyle w:val="ListParagraph"/>
        <w:ind w:left="0"/>
        <w:rPr>
          <w:rFonts w:cs="B Nazanin"/>
          <w:sz w:val="22"/>
          <w:szCs w:val="22"/>
        </w:rPr>
      </w:pPr>
    </w:p>
    <w:p w:rsidR="009A1AB4" w:rsidRPr="00D47134" w:rsidRDefault="009A1AB4" w:rsidP="009A1AB4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Alboofetileh, M</w:t>
      </w:r>
      <w:r w:rsidRPr="00D47134">
        <w:rPr>
          <w:rFonts w:cs="B Nazanin"/>
          <w:b/>
          <w:bCs/>
          <w:sz w:val="22"/>
          <w:szCs w:val="22"/>
        </w:rPr>
        <w:t>., Rezaei, M</w:t>
      </w:r>
      <w:r w:rsidRPr="00D47134">
        <w:rPr>
          <w:rFonts w:cs="B Nazanin"/>
          <w:sz w:val="22"/>
          <w:szCs w:val="22"/>
        </w:rPr>
        <w:t xml:space="preserve">., Tabarsa, M. You.S. </w:t>
      </w:r>
      <w:proofErr w:type="gramStart"/>
      <w:r w:rsidRPr="00D47134">
        <w:rPr>
          <w:rFonts w:cs="B Nazanin"/>
          <w:sz w:val="22"/>
          <w:szCs w:val="22"/>
        </w:rPr>
        <w:t>G.(</w:t>
      </w:r>
      <w:proofErr w:type="gramEnd"/>
      <w:r w:rsidRPr="00D47134">
        <w:rPr>
          <w:rFonts w:cs="B Nazanin"/>
          <w:sz w:val="22"/>
          <w:szCs w:val="22"/>
        </w:rPr>
        <w:t>2018). Ultrasound-assisted extraction of sulfated polysaccharide from Nizamuddinia zanardinii: Process optimization, structural characterization and biological properties. Journal of Food Process Engineering. DOI: 10.1111/jfpe.12979</w:t>
      </w:r>
    </w:p>
    <w:p w:rsidR="000517FF" w:rsidRPr="00D47134" w:rsidRDefault="000517FF" w:rsidP="000517FF">
      <w:pPr>
        <w:pStyle w:val="ListParagraph"/>
        <w:rPr>
          <w:rFonts w:cs="B Nazanin"/>
          <w:sz w:val="22"/>
          <w:szCs w:val="22"/>
        </w:rPr>
      </w:pPr>
    </w:p>
    <w:p w:rsidR="000517FF" w:rsidRPr="00D47134" w:rsidRDefault="000517FF" w:rsidP="00FF31CA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Alboofetileh, M., Rezaei, M., Tabarsa, M</w:t>
      </w:r>
      <w:proofErr w:type="gramStart"/>
      <w:r w:rsidRPr="00D47134">
        <w:rPr>
          <w:rFonts w:cs="B Nazanin"/>
          <w:sz w:val="22"/>
          <w:szCs w:val="22"/>
        </w:rPr>
        <w:t>.(</w:t>
      </w:r>
      <w:proofErr w:type="gramEnd"/>
      <w:r w:rsidRPr="00D47134">
        <w:rPr>
          <w:rFonts w:cs="B Nazanin"/>
          <w:sz w:val="22"/>
          <w:szCs w:val="22"/>
        </w:rPr>
        <w:t>2019). Bioactivities of Nizamuddinia zanardinii sulfated polysaccharides extracted by enzyme, ultrasound and enzyme-ultrasound methods. Journal of Food Science and Technology.</w:t>
      </w:r>
      <w:r w:rsidR="00FF31CA">
        <w:rPr>
          <w:rFonts w:cs="B Nazanin"/>
          <w:sz w:val="22"/>
          <w:szCs w:val="22"/>
        </w:rPr>
        <w:t>56 (3): 1212-1220.</w:t>
      </w:r>
    </w:p>
    <w:p w:rsidR="007D1568" w:rsidRPr="00D47134" w:rsidRDefault="007D1568" w:rsidP="007D1568">
      <w:pPr>
        <w:rPr>
          <w:rFonts w:cs="B Nazanin"/>
          <w:sz w:val="22"/>
          <w:szCs w:val="22"/>
        </w:rPr>
      </w:pPr>
    </w:p>
    <w:p w:rsidR="008D3F90" w:rsidRDefault="007D1568" w:rsidP="008D3F90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8D3F90">
        <w:rPr>
          <w:rFonts w:cs="B Nazanin"/>
          <w:sz w:val="22"/>
          <w:szCs w:val="22"/>
        </w:rPr>
        <w:t xml:space="preserve">Rabiei, S., Nikoo, M., </w:t>
      </w:r>
      <w:r w:rsidRPr="008D3F90">
        <w:rPr>
          <w:rFonts w:cs="B Nazanin"/>
          <w:b/>
          <w:bCs/>
          <w:sz w:val="22"/>
          <w:szCs w:val="22"/>
        </w:rPr>
        <w:t>Rezaei, M.,</w:t>
      </w:r>
      <w:r w:rsidRPr="008D3F90">
        <w:rPr>
          <w:rFonts w:cs="B Nazanin"/>
          <w:sz w:val="22"/>
          <w:szCs w:val="22"/>
        </w:rPr>
        <w:t xml:space="preserve"> Rafieian-kopaei, M</w:t>
      </w:r>
      <w:proofErr w:type="gramStart"/>
      <w:r w:rsidRPr="008D3F90">
        <w:rPr>
          <w:rFonts w:cs="B Nazanin"/>
          <w:sz w:val="22"/>
          <w:szCs w:val="22"/>
        </w:rPr>
        <w:t>.(</w:t>
      </w:r>
      <w:proofErr w:type="gramEnd"/>
      <w:r w:rsidRPr="008D3F90">
        <w:rPr>
          <w:rFonts w:cs="B Nazanin"/>
          <w:sz w:val="22"/>
          <w:szCs w:val="22"/>
        </w:rPr>
        <w:t>201</w:t>
      </w:r>
      <w:r w:rsidR="008D3F90" w:rsidRPr="008D3F90">
        <w:rPr>
          <w:rFonts w:cs="B Nazanin"/>
          <w:sz w:val="22"/>
          <w:szCs w:val="22"/>
        </w:rPr>
        <w:t>9</w:t>
      </w:r>
      <w:r w:rsidRPr="008D3F90">
        <w:rPr>
          <w:rFonts w:cs="B Nazanin"/>
          <w:sz w:val="22"/>
          <w:szCs w:val="22"/>
        </w:rPr>
        <w:t>).  Antioxidant and cytotoxic properties of protein hydrolysates obtained from enzymatic hydrolysis of Klunzinger's mullet (</w:t>
      </w:r>
      <w:r w:rsidRPr="008D3F90">
        <w:rPr>
          <w:rFonts w:cs="B Nazanin"/>
          <w:i/>
          <w:iCs/>
          <w:sz w:val="22"/>
          <w:szCs w:val="22"/>
        </w:rPr>
        <w:t>Liza klunzingeri</w:t>
      </w:r>
      <w:r w:rsidRPr="008D3F90">
        <w:rPr>
          <w:rFonts w:cs="B Nazanin"/>
          <w:sz w:val="22"/>
          <w:szCs w:val="22"/>
        </w:rPr>
        <w:t xml:space="preserve">) muscle.  Brazilian Journal of Pharmaceutical Science. </w:t>
      </w:r>
      <w:r w:rsidR="008D3F90">
        <w:rPr>
          <w:rFonts w:cs="B Nazanin"/>
          <w:sz w:val="22"/>
          <w:szCs w:val="22"/>
        </w:rPr>
        <w:t>55.</w:t>
      </w:r>
      <w:r w:rsidR="008D3F90" w:rsidRPr="008D3F90">
        <w:rPr>
          <w:rFonts w:ascii="Verdana" w:hAnsi="Verdana"/>
          <w:i/>
          <w:iCs/>
          <w:color w:val="800000"/>
          <w:sz w:val="16"/>
          <w:szCs w:val="16"/>
        </w:rPr>
        <w:t xml:space="preserve"> </w:t>
      </w:r>
      <w:hyperlink r:id="rId11" w:history="1">
        <w:r w:rsidR="008D3F90" w:rsidRPr="00E26168">
          <w:rPr>
            <w:rStyle w:val="Hyperlink"/>
            <w:rFonts w:cs="B Nazanin"/>
            <w:sz w:val="22"/>
            <w:szCs w:val="22"/>
          </w:rPr>
          <w:t>http://dx.doi.org/10.1590/s2175-97902019000218304</w:t>
        </w:r>
      </w:hyperlink>
    </w:p>
    <w:p w:rsidR="008D3F90" w:rsidRPr="008D3F90" w:rsidRDefault="008D3F90" w:rsidP="008D3F90">
      <w:pPr>
        <w:pStyle w:val="ListParagraph"/>
        <w:rPr>
          <w:rFonts w:cs="B Nazanin"/>
          <w:sz w:val="22"/>
          <w:szCs w:val="22"/>
        </w:rPr>
      </w:pPr>
    </w:p>
    <w:p w:rsidR="008D3F90" w:rsidRPr="008D3F90" w:rsidRDefault="008D3F90" w:rsidP="00234C69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8D3F90">
        <w:rPr>
          <w:rFonts w:cs="B Nazanin"/>
          <w:sz w:val="22"/>
          <w:szCs w:val="22"/>
        </w:rPr>
        <w:t xml:space="preserve">Rabiei, S., </w:t>
      </w:r>
      <w:r w:rsidRPr="00234C69">
        <w:rPr>
          <w:rFonts w:cs="B Nazanin"/>
          <w:sz w:val="22"/>
          <w:szCs w:val="22"/>
        </w:rPr>
        <w:t>Rezaei, M</w:t>
      </w:r>
      <w:r w:rsidRPr="008D3F90">
        <w:rPr>
          <w:rFonts w:cs="B Nazanin"/>
          <w:sz w:val="22"/>
          <w:szCs w:val="22"/>
        </w:rPr>
        <w:t xml:space="preserve">., </w:t>
      </w:r>
      <w:hyperlink r:id="rId12" w:history="1">
        <w:r w:rsidRPr="008D3F90">
          <w:rPr>
            <w:rFonts w:cs="B Nazanin"/>
            <w:sz w:val="22"/>
            <w:szCs w:val="22"/>
          </w:rPr>
          <w:t xml:space="preserve"> Abasian</w:t>
        </w:r>
      </w:hyperlink>
      <w:r w:rsidRPr="008D3F90">
        <w:rPr>
          <w:rFonts w:cs="B Nazanin"/>
          <w:sz w:val="22"/>
          <w:szCs w:val="22"/>
        </w:rPr>
        <w:t>, Z., Khezri, M.</w:t>
      </w:r>
      <w:proofErr w:type="gramStart"/>
      <w:r w:rsidRPr="008D3F90">
        <w:rPr>
          <w:rFonts w:cs="B Nazanin"/>
          <w:sz w:val="22"/>
          <w:szCs w:val="22"/>
        </w:rPr>
        <w:t>,Nikoo</w:t>
      </w:r>
      <w:proofErr w:type="gramEnd"/>
      <w:r w:rsidRPr="008D3F90">
        <w:rPr>
          <w:rFonts w:cs="B Nazanin"/>
          <w:sz w:val="22"/>
          <w:szCs w:val="22"/>
        </w:rPr>
        <w:t>, M., Rafieian-kopaei, M.</w:t>
      </w:r>
      <w:r w:rsidR="00234C69">
        <w:rPr>
          <w:rFonts w:cs="B Nazanin"/>
          <w:sz w:val="22"/>
          <w:szCs w:val="22"/>
        </w:rPr>
        <w:t>,</w:t>
      </w:r>
      <w:r w:rsidRPr="008D3F90">
        <w:rPr>
          <w:rFonts w:cs="B Nazanin"/>
          <w:sz w:val="22"/>
          <w:szCs w:val="22"/>
        </w:rPr>
        <w:t xml:space="preserve"> </w:t>
      </w:r>
      <w:hyperlink r:id="rId13" w:history="1">
        <w:r w:rsidRPr="00234C69">
          <w:rPr>
            <w:rFonts w:cs="B Nazanin"/>
            <w:sz w:val="22"/>
            <w:szCs w:val="22"/>
          </w:rPr>
          <w:t>Anjomshoaa</w:t>
        </w:r>
      </w:hyperlink>
      <w:r w:rsidR="00234C69">
        <w:rPr>
          <w:rFonts w:cs="B Nazanin"/>
          <w:sz w:val="22"/>
          <w:szCs w:val="22"/>
        </w:rPr>
        <w:t>, M.</w:t>
      </w:r>
      <w:r w:rsidRPr="008D3F90">
        <w:rPr>
          <w:rFonts w:cs="B Nazanin"/>
          <w:sz w:val="22"/>
          <w:szCs w:val="22"/>
        </w:rPr>
        <w:t xml:space="preserve"> (2019).  </w:t>
      </w:r>
      <w:r w:rsidR="00234C69" w:rsidRPr="00234C69">
        <w:rPr>
          <w:rFonts w:cs="B Nazanin"/>
          <w:sz w:val="22"/>
          <w:szCs w:val="22"/>
        </w:rPr>
        <w:t>The protective effect of Liza klunzingeri protein hydrolysate on carbon tetrachloride-induced oxidative stress and toxicity in male rats</w:t>
      </w:r>
      <w:r w:rsidR="00234C69">
        <w:rPr>
          <w:rFonts w:cs="B Nazanin"/>
          <w:sz w:val="22"/>
          <w:szCs w:val="22"/>
        </w:rPr>
        <w:t>.</w:t>
      </w:r>
      <w:r w:rsidR="00234C69" w:rsidRPr="00234C69">
        <w:rPr>
          <w:rFonts w:cs="B Nazanin"/>
          <w:sz w:val="22"/>
          <w:szCs w:val="22"/>
        </w:rPr>
        <w:t xml:space="preserve"> Iranian Journal of Basic Medical Sciences</w:t>
      </w:r>
      <w:r w:rsidR="00234C69">
        <w:rPr>
          <w:rFonts w:cs="B Nazanin"/>
          <w:sz w:val="22"/>
          <w:szCs w:val="22"/>
        </w:rPr>
        <w:t xml:space="preserve">. </w:t>
      </w:r>
      <w:proofErr w:type="gramStart"/>
      <w:r w:rsidR="00234C69">
        <w:rPr>
          <w:rFonts w:cs="B Nazanin"/>
          <w:sz w:val="22"/>
          <w:szCs w:val="22"/>
        </w:rPr>
        <w:t>22</w:t>
      </w:r>
      <w:proofErr w:type="gramEnd"/>
      <w:r w:rsidR="00234C69">
        <w:rPr>
          <w:rFonts w:cs="B Nazanin"/>
          <w:sz w:val="22"/>
          <w:szCs w:val="22"/>
        </w:rPr>
        <w:t xml:space="preserve"> (10):1203-1210.</w:t>
      </w:r>
    </w:p>
    <w:p w:rsidR="006157B9" w:rsidRPr="008D3F90" w:rsidRDefault="008D3F90" w:rsidP="0062380D">
      <w:pPr>
        <w:rPr>
          <w:rFonts w:cs="B Nazanin"/>
          <w:sz w:val="22"/>
          <w:szCs w:val="22"/>
        </w:rPr>
      </w:pPr>
      <w:r w:rsidRPr="008D3F90">
        <w:rPr>
          <w:rFonts w:cs="B Nazanin"/>
          <w:sz w:val="22"/>
          <w:szCs w:val="22"/>
        </w:rPr>
        <w:t>  </w:t>
      </w:r>
    </w:p>
    <w:p w:rsidR="006157B9" w:rsidRPr="00D47134" w:rsidRDefault="006157B9" w:rsidP="00FF31CA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bookmarkStart w:id="0" w:name="bau0005"/>
      <w:r w:rsidRPr="00D47134">
        <w:rPr>
          <w:rFonts w:cs="B Nazanin"/>
          <w:sz w:val="22"/>
          <w:szCs w:val="22"/>
        </w:rPr>
        <w:t>Abdollahi</w:t>
      </w:r>
      <w:bookmarkStart w:id="1" w:name="bau0010"/>
      <w:bookmarkEnd w:id="0"/>
      <w:r w:rsidRPr="00D47134">
        <w:rPr>
          <w:rFonts w:cs="B Nazanin"/>
          <w:sz w:val="22"/>
          <w:szCs w:val="22"/>
        </w:rPr>
        <w:t xml:space="preserve">, M., </w:t>
      </w:r>
      <w:hyperlink r:id="rId14" w:anchor="%21" w:history="1">
        <w:r w:rsidRPr="00D47134">
          <w:t>Damirchi</w:t>
        </w:r>
      </w:hyperlink>
      <w:bookmarkStart w:id="2" w:name="bau0015"/>
      <w:bookmarkEnd w:id="1"/>
      <w:r w:rsidRPr="00D47134">
        <w:rPr>
          <w:rFonts w:cs="B Nazanin"/>
          <w:sz w:val="22"/>
          <w:szCs w:val="22"/>
        </w:rPr>
        <w:t xml:space="preserve">, S., </w:t>
      </w:r>
      <w:hyperlink r:id="rId15" w:anchor="%21" w:history="1">
        <w:r w:rsidRPr="00D47134">
          <w:t>Shafafi</w:t>
        </w:r>
      </w:hyperlink>
      <w:bookmarkStart w:id="3" w:name="bau0020"/>
      <w:bookmarkEnd w:id="2"/>
      <w:r w:rsidRPr="00D47134">
        <w:rPr>
          <w:rFonts w:cs="B Nazanin"/>
          <w:sz w:val="22"/>
          <w:szCs w:val="22"/>
        </w:rPr>
        <w:t xml:space="preserve">, M., </w:t>
      </w:r>
      <w:hyperlink r:id="rId16" w:anchor="%21" w:history="1">
        <w:r w:rsidRPr="00D47134">
          <w:rPr>
            <w:b/>
            <w:bCs/>
          </w:rPr>
          <w:t>Rezaei</w:t>
        </w:r>
      </w:hyperlink>
      <w:bookmarkStart w:id="4" w:name="bau0025"/>
      <w:bookmarkEnd w:id="3"/>
      <w:r w:rsidRPr="00D47134">
        <w:rPr>
          <w:rFonts w:cs="B Nazanin"/>
          <w:b/>
          <w:bCs/>
          <w:sz w:val="22"/>
          <w:szCs w:val="22"/>
        </w:rPr>
        <w:t>, M.,</w:t>
      </w:r>
      <w:r w:rsidRPr="00D47134">
        <w:rPr>
          <w:rFonts w:cs="B Nazanin"/>
          <w:sz w:val="22"/>
          <w:szCs w:val="22"/>
        </w:rPr>
        <w:t xml:space="preserve"> </w:t>
      </w:r>
      <w:hyperlink r:id="rId17" w:anchor="%21" w:history="1">
        <w:r w:rsidRPr="00D47134">
          <w:t>Ariaii</w:t>
        </w:r>
      </w:hyperlink>
      <w:bookmarkEnd w:id="4"/>
      <w:r w:rsidRPr="00D47134">
        <w:rPr>
          <w:rFonts w:cs="B Nazanin"/>
          <w:sz w:val="22"/>
          <w:szCs w:val="22"/>
        </w:rPr>
        <w:t>, P. (201</w:t>
      </w:r>
      <w:r w:rsidR="00FF31CA">
        <w:rPr>
          <w:rFonts w:cs="B Nazanin"/>
          <w:sz w:val="22"/>
          <w:szCs w:val="22"/>
        </w:rPr>
        <w:t>9</w:t>
      </w:r>
      <w:r w:rsidRPr="00D47134">
        <w:rPr>
          <w:rFonts w:cs="B Nazanin"/>
          <w:sz w:val="22"/>
          <w:szCs w:val="22"/>
        </w:rPr>
        <w:t xml:space="preserve">). Carboxymethyl cellulose-agar biocomposite film activated with summer savory essential oil as an antimicrobial agent. </w:t>
      </w:r>
      <w:hyperlink r:id="rId18" w:tooltip="Go to International Journal of Biological Macromolecules on ScienceDirect" w:history="1">
        <w:r w:rsidRPr="00D47134">
          <w:t>International Journal of Biological Macromolecules</w:t>
        </w:r>
      </w:hyperlink>
      <w:proofErr w:type="gramStart"/>
      <w:r w:rsidRPr="00D47134">
        <w:rPr>
          <w:rFonts w:cs="B Nazanin"/>
          <w:sz w:val="22"/>
          <w:szCs w:val="22"/>
        </w:rPr>
        <w:t>.</w:t>
      </w:r>
      <w:r w:rsidR="00FF31CA">
        <w:rPr>
          <w:rFonts w:cs="B Nazanin"/>
          <w:sz w:val="22"/>
          <w:szCs w:val="22"/>
        </w:rPr>
        <w:t>(</w:t>
      </w:r>
      <w:proofErr w:type="gramEnd"/>
      <w:r w:rsidR="00FF31CA">
        <w:rPr>
          <w:rFonts w:cs="B Nazanin"/>
          <w:sz w:val="22"/>
          <w:szCs w:val="22"/>
        </w:rPr>
        <w:t>1</w:t>
      </w:r>
      <w:r w:rsidR="00FF31CA" w:rsidRPr="00FF31CA">
        <w:rPr>
          <w:rFonts w:cs="B Nazanin"/>
          <w:sz w:val="22"/>
          <w:szCs w:val="22"/>
        </w:rPr>
        <w:t>26):561-568.</w:t>
      </w:r>
      <w:r w:rsidR="00594844" w:rsidRPr="00D47134">
        <w:rPr>
          <w:rFonts w:cs="B Nazanin"/>
          <w:sz w:val="22"/>
          <w:szCs w:val="22"/>
        </w:rPr>
        <w:t xml:space="preserve"> </w:t>
      </w:r>
    </w:p>
    <w:p w:rsidR="00ED710C" w:rsidRPr="00D47134" w:rsidRDefault="00ED710C" w:rsidP="00594844">
      <w:pPr>
        <w:rPr>
          <w:rFonts w:cs="B Nazanin"/>
          <w:sz w:val="22"/>
          <w:szCs w:val="22"/>
        </w:rPr>
      </w:pPr>
    </w:p>
    <w:p w:rsidR="00ED710C" w:rsidRPr="00D47134" w:rsidRDefault="00ED710C" w:rsidP="00151426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lboofetileh, M., </w:t>
      </w:r>
      <w:r w:rsidRPr="00D47134">
        <w:rPr>
          <w:rFonts w:cs="B Nazanin"/>
          <w:b/>
          <w:bCs/>
          <w:sz w:val="22"/>
          <w:szCs w:val="22"/>
        </w:rPr>
        <w:t>Rezaei, M</w:t>
      </w:r>
      <w:r w:rsidRPr="00D47134">
        <w:rPr>
          <w:rFonts w:cs="B Nazanin"/>
          <w:sz w:val="22"/>
          <w:szCs w:val="22"/>
        </w:rPr>
        <w:t>., Tabarsa, M., Rittà, M.</w:t>
      </w:r>
      <w:proofErr w:type="gramStart"/>
      <w:r w:rsidRPr="00D47134">
        <w:rPr>
          <w:rFonts w:cs="B Nazanin"/>
          <w:sz w:val="22"/>
          <w:szCs w:val="22"/>
        </w:rPr>
        <w:t>,  Donalisio</w:t>
      </w:r>
      <w:proofErr w:type="gramEnd"/>
      <w:r w:rsidRPr="00D47134">
        <w:rPr>
          <w:rFonts w:cs="B Nazanin"/>
          <w:sz w:val="22"/>
          <w:szCs w:val="22"/>
        </w:rPr>
        <w:t>, M., Mariatti, F., You,  S. G., Lembo, D.,  Cravotto, G. (201</w:t>
      </w:r>
      <w:r w:rsidR="00151426" w:rsidRPr="00D47134">
        <w:rPr>
          <w:rFonts w:cs="B Nazanin"/>
          <w:sz w:val="22"/>
          <w:szCs w:val="22"/>
        </w:rPr>
        <w:t>9</w:t>
      </w:r>
      <w:r w:rsidRPr="00D47134">
        <w:rPr>
          <w:rFonts w:cs="B Nazanin"/>
          <w:sz w:val="22"/>
          <w:szCs w:val="22"/>
        </w:rPr>
        <w:t>). Effect of different non-conventional extraction methods on the antibacterial and antiviral activity of fucoidans extracted from Nizimuddinia zanardinii.</w:t>
      </w:r>
      <w:r w:rsidRPr="00D47134">
        <w:t xml:space="preserve"> </w:t>
      </w:r>
      <w:hyperlink r:id="rId19" w:tooltip="name" w:history="1">
        <w:r w:rsidRPr="00D47134">
          <w:rPr>
            <w:rFonts w:cs="B Nazanin"/>
            <w:sz w:val="22"/>
            <w:szCs w:val="22"/>
          </w:rPr>
          <w:t>International Journal of Biological Macromolecules</w:t>
        </w:r>
      </w:hyperlink>
      <w:r w:rsidR="00151426" w:rsidRPr="00D47134">
        <w:rPr>
          <w:rFonts w:cs="B Nazanin"/>
          <w:sz w:val="22"/>
          <w:szCs w:val="22"/>
        </w:rPr>
        <w:t>.</w:t>
      </w:r>
      <w:r w:rsidR="00151426" w:rsidRPr="00D47134">
        <w:t xml:space="preserve"> (124): 131-137.</w:t>
      </w:r>
    </w:p>
    <w:p w:rsidR="00B264EF" w:rsidRPr="00D47134" w:rsidRDefault="00B264EF" w:rsidP="00B264EF">
      <w:pPr>
        <w:rPr>
          <w:rFonts w:cs="B Nazanin"/>
          <w:sz w:val="22"/>
          <w:szCs w:val="22"/>
        </w:rPr>
      </w:pPr>
    </w:p>
    <w:p w:rsidR="00B264EF" w:rsidRPr="00D47134" w:rsidRDefault="00B264EF" w:rsidP="00FF31CA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bdollahi, M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Jafarpour, A., Undeland, I. (201</w:t>
      </w:r>
      <w:r w:rsidR="00FF31CA">
        <w:rPr>
          <w:rFonts w:cs="B Nazanin"/>
          <w:sz w:val="22"/>
          <w:szCs w:val="22"/>
        </w:rPr>
        <w:t>9</w:t>
      </w:r>
      <w:r w:rsidRPr="00D47134">
        <w:rPr>
          <w:rFonts w:cs="B Nazanin"/>
          <w:sz w:val="22"/>
          <w:szCs w:val="22"/>
        </w:rPr>
        <w:t>). Effect of microbial transglutaminase and setting condition on gel properties of blend fish protein isolate recovered by alkaline solubilisation/isoelectric precipitation.</w:t>
      </w:r>
      <w:r w:rsidRPr="00D47134">
        <w:rPr>
          <w:sz w:val="22"/>
          <w:szCs w:val="22"/>
        </w:rPr>
        <w:t xml:space="preserve"> International Journal of Food Science &amp; Technology</w:t>
      </w:r>
      <w:r w:rsidR="00151426" w:rsidRPr="00D47134">
        <w:t xml:space="preserve"> </w:t>
      </w:r>
      <w:r w:rsidR="00FF31CA" w:rsidRPr="00FF31CA">
        <w:rPr>
          <w:sz w:val="22"/>
          <w:szCs w:val="22"/>
        </w:rPr>
        <w:t>54(3), 762-770</w:t>
      </w:r>
      <w:r w:rsidR="00FF31CA">
        <w:rPr>
          <w:sz w:val="22"/>
          <w:szCs w:val="22"/>
        </w:rPr>
        <w:t>.</w:t>
      </w:r>
    </w:p>
    <w:p w:rsidR="00CB7563" w:rsidRPr="00D47134" w:rsidRDefault="00CB7563" w:rsidP="00CB7563">
      <w:pPr>
        <w:pStyle w:val="ListParagraph"/>
        <w:rPr>
          <w:rFonts w:cs="B Nazanin"/>
          <w:sz w:val="22"/>
          <w:szCs w:val="22"/>
        </w:rPr>
      </w:pPr>
    </w:p>
    <w:p w:rsidR="008E1946" w:rsidRPr="008E1946" w:rsidRDefault="00CB7563" w:rsidP="008E1946">
      <w:pPr>
        <w:pStyle w:val="ListParagraph"/>
        <w:numPr>
          <w:ilvl w:val="0"/>
          <w:numId w:val="2"/>
        </w:numPr>
        <w:ind w:left="0"/>
        <w:rPr>
          <w:rFonts w:cs="B Nazanin"/>
          <w:b/>
          <w:bCs/>
          <w:sz w:val="22"/>
          <w:szCs w:val="22"/>
        </w:rPr>
      </w:pPr>
      <w:r w:rsidRPr="008E1946">
        <w:rPr>
          <w:rFonts w:cs="B Nazanin"/>
          <w:sz w:val="22"/>
          <w:szCs w:val="22"/>
        </w:rPr>
        <w:t xml:space="preserve">Pezeshk, S., </w:t>
      </w:r>
      <w:proofErr w:type="gramStart"/>
      <w:r w:rsidRPr="008E1946">
        <w:rPr>
          <w:rFonts w:cs="B Nazanin"/>
          <w:sz w:val="22"/>
          <w:szCs w:val="22"/>
        </w:rPr>
        <w:t>Ojagh.,</w:t>
      </w:r>
      <w:proofErr w:type="gramEnd"/>
      <w:r w:rsidRPr="008E1946">
        <w:rPr>
          <w:rFonts w:cs="B Nazanin"/>
          <w:sz w:val="22"/>
          <w:szCs w:val="22"/>
        </w:rPr>
        <w:t xml:space="preserve"> S.M., Rezaei, M., Shabanpour, B.(201</w:t>
      </w:r>
      <w:r w:rsidR="008E1946" w:rsidRPr="008E1946">
        <w:rPr>
          <w:rFonts w:cs="B Nazanin"/>
          <w:sz w:val="22"/>
          <w:szCs w:val="22"/>
        </w:rPr>
        <w:t>9</w:t>
      </w:r>
      <w:r w:rsidRPr="008E1946">
        <w:rPr>
          <w:rFonts w:cs="B Nazanin"/>
          <w:sz w:val="22"/>
          <w:szCs w:val="22"/>
        </w:rPr>
        <w:t xml:space="preserve">). Fractionation of Protein Hydrolysates of Fish Waste Using Membrane Ultrafiltration: Investigation of Antibacterial and Antioxidant Activities. Probiotics and Antimicrobial Proteins. </w:t>
      </w:r>
      <w:r w:rsidR="008E1946">
        <w:rPr>
          <w:rFonts w:cs="B Nazanin"/>
          <w:sz w:val="22"/>
          <w:szCs w:val="22"/>
        </w:rPr>
        <w:t>11(3):</w:t>
      </w:r>
      <w:r w:rsidR="008E1946" w:rsidRPr="008E1946">
        <w:rPr>
          <w:rFonts w:cs="B Nazanin"/>
          <w:sz w:val="22"/>
          <w:szCs w:val="22"/>
        </w:rPr>
        <w:t>1015-1022</w:t>
      </w:r>
      <w:r w:rsidR="008E1946">
        <w:rPr>
          <w:rFonts w:cs="B Nazanin"/>
          <w:sz w:val="22"/>
          <w:szCs w:val="22"/>
        </w:rPr>
        <w:t>.</w:t>
      </w:r>
    </w:p>
    <w:p w:rsidR="00B264EF" w:rsidRPr="008E1946" w:rsidRDefault="00B264EF" w:rsidP="008E1946">
      <w:pPr>
        <w:rPr>
          <w:rFonts w:cs="B Nazanin"/>
          <w:sz w:val="22"/>
          <w:szCs w:val="22"/>
        </w:rPr>
      </w:pPr>
    </w:p>
    <w:p w:rsidR="00B264EF" w:rsidRPr="00D47134" w:rsidRDefault="00967535" w:rsidP="00B264EF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Abdollahi, M., Rezaei, M., Jafarpour, A., Undeland, I. (2018). Sequential extraction of gel-forming proteins, collagen and collagen hydrolysate from gutted silver carp (Hypophthalmichthys molitrix), a biorefinery approach. Food Chemistry. (242): 568-578.</w:t>
      </w:r>
    </w:p>
    <w:p w:rsidR="00B264EF" w:rsidRPr="00D47134" w:rsidRDefault="00B264EF" w:rsidP="00B264EF">
      <w:pPr>
        <w:rPr>
          <w:rFonts w:cs="B Nazanin"/>
          <w:sz w:val="22"/>
          <w:szCs w:val="22"/>
        </w:rPr>
      </w:pPr>
    </w:p>
    <w:p w:rsidR="00713EA9" w:rsidRPr="00713EA9" w:rsidRDefault="00691194" w:rsidP="00713EA9">
      <w:pPr>
        <w:pStyle w:val="ListParagraph"/>
        <w:numPr>
          <w:ilvl w:val="0"/>
          <w:numId w:val="2"/>
        </w:numPr>
        <w:ind w:left="0"/>
        <w:rPr>
          <w:rStyle w:val="articlecitationpages"/>
          <w:rFonts w:cs="B Nazanin"/>
          <w:sz w:val="22"/>
          <w:szCs w:val="22"/>
        </w:rPr>
      </w:pPr>
      <w:r w:rsidRPr="00713EA9">
        <w:rPr>
          <w:rFonts w:cs="B Nazanin"/>
          <w:sz w:val="22"/>
          <w:szCs w:val="22"/>
        </w:rPr>
        <w:t xml:space="preserve"> Alboofetileh, M., </w:t>
      </w:r>
      <w:r w:rsidRPr="00713EA9">
        <w:rPr>
          <w:rFonts w:cs="B Nazanin"/>
          <w:b/>
          <w:bCs/>
          <w:sz w:val="22"/>
          <w:szCs w:val="22"/>
        </w:rPr>
        <w:t>Rezaei, M.</w:t>
      </w:r>
      <w:r w:rsidRPr="00713EA9">
        <w:rPr>
          <w:rFonts w:cs="B Nazanin"/>
          <w:sz w:val="22"/>
          <w:szCs w:val="22"/>
        </w:rPr>
        <w:t>, Tabarsa, M. (201</w:t>
      </w:r>
      <w:r w:rsidR="00713EA9">
        <w:rPr>
          <w:rFonts w:cs="B Nazanin"/>
          <w:sz w:val="22"/>
          <w:szCs w:val="22"/>
        </w:rPr>
        <w:t>9</w:t>
      </w:r>
      <w:r w:rsidRPr="00713EA9">
        <w:rPr>
          <w:rFonts w:cs="B Nazanin"/>
          <w:sz w:val="22"/>
          <w:szCs w:val="22"/>
        </w:rPr>
        <w:t>). Enzyme-assisted extraction of Nizamuddinia zanardinii for the recovery of sulfated polysaccharides with anticancer and immune-enhancing activities. Journal of Applied Phycology</w:t>
      </w:r>
      <w:r w:rsidR="00713EA9">
        <w:rPr>
          <w:rFonts w:cs="B Nazanin"/>
          <w:sz w:val="22"/>
          <w:szCs w:val="22"/>
        </w:rPr>
        <w:t>.</w:t>
      </w:r>
      <w:r w:rsidR="00713EA9" w:rsidRPr="00713EA9">
        <w:rPr>
          <w:rFonts w:cs="B Nazanin"/>
          <w:sz w:val="22"/>
          <w:szCs w:val="22"/>
        </w:rPr>
        <w:t xml:space="preserve"> 31(2):1391–1402.</w:t>
      </w:r>
    </w:p>
    <w:p w:rsidR="00713EA9" w:rsidRPr="00713EA9" w:rsidRDefault="00713EA9" w:rsidP="00713EA9">
      <w:pPr>
        <w:pStyle w:val="ListParagraph"/>
        <w:rPr>
          <w:rFonts w:ascii="Arial" w:hAnsi="Arial" w:cs="Arial"/>
          <w:color w:val="888888"/>
          <w:sz w:val="18"/>
          <w:szCs w:val="18"/>
        </w:rPr>
      </w:pPr>
    </w:p>
    <w:p w:rsidR="000A2988" w:rsidRPr="00D47134" w:rsidRDefault="000A2988" w:rsidP="000A2988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Rostami, Z.</w:t>
      </w:r>
      <w:proofErr w:type="gramStart"/>
      <w:r w:rsidRPr="00D47134">
        <w:rPr>
          <w:rFonts w:cs="B Nazanin"/>
          <w:sz w:val="22"/>
          <w:szCs w:val="22"/>
        </w:rPr>
        <w:t>,  Tabarsa</w:t>
      </w:r>
      <w:proofErr w:type="gramEnd"/>
      <w:r w:rsidRPr="00D47134">
        <w:rPr>
          <w:rFonts w:cs="B Nazanin"/>
          <w:sz w:val="22"/>
          <w:szCs w:val="22"/>
        </w:rPr>
        <w:t xml:space="preserve">, M., You, S., 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8). Structural characterization and RAW264.7 murine macrophage stimulating activity of a fucogalactoglucan from Colpomenia peregrine. Journal of Food Science and Technology.</w:t>
      </w:r>
      <w:r w:rsidRPr="00D47134">
        <w:t xml:space="preserve"> </w:t>
      </w:r>
      <w:proofErr w:type="gramStart"/>
      <w:r w:rsidRPr="00D47134">
        <w:t>55</w:t>
      </w:r>
      <w:proofErr w:type="gramEnd"/>
      <w:r w:rsidRPr="00D47134">
        <w:t>(11):4650–4660.</w:t>
      </w:r>
    </w:p>
    <w:p w:rsidR="000A2988" w:rsidRPr="00D47134" w:rsidRDefault="000A2988" w:rsidP="000A2988">
      <w:pPr>
        <w:pStyle w:val="ListParagraph"/>
        <w:rPr>
          <w:rFonts w:cs="B Nazanin"/>
          <w:sz w:val="22"/>
          <w:szCs w:val="22"/>
        </w:rPr>
      </w:pPr>
    </w:p>
    <w:p w:rsidR="000A2988" w:rsidRPr="00D47134" w:rsidRDefault="00EA3634" w:rsidP="008479F3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hyperlink r:id="rId20" w:history="1">
        <w:r w:rsidR="000A2988" w:rsidRPr="00D47134">
          <w:rPr>
            <w:rFonts w:cs="B Nazanin"/>
            <w:sz w:val="22"/>
            <w:szCs w:val="22"/>
          </w:rPr>
          <w:t>Salehi, M</w:t>
        </w:r>
      </w:hyperlink>
      <w:r w:rsidR="008479F3" w:rsidRPr="00D47134">
        <w:rPr>
          <w:rFonts w:cs="B Nazanin"/>
          <w:sz w:val="22"/>
          <w:szCs w:val="22"/>
        </w:rPr>
        <w:t>.</w:t>
      </w:r>
      <w:r w:rsidR="000A2988" w:rsidRPr="00D47134">
        <w:rPr>
          <w:rFonts w:cs="B Nazanin"/>
          <w:sz w:val="22"/>
          <w:szCs w:val="22"/>
        </w:rPr>
        <w:t>, </w:t>
      </w:r>
      <w:hyperlink r:id="rId21" w:history="1">
        <w:r w:rsidR="000A2988" w:rsidRPr="00D47134">
          <w:rPr>
            <w:rFonts w:cs="B Nazanin"/>
            <w:sz w:val="22"/>
            <w:szCs w:val="22"/>
          </w:rPr>
          <w:t>Tabarsa</w:t>
        </w:r>
        <w:r w:rsidR="008479F3" w:rsidRPr="00D47134">
          <w:rPr>
            <w:rFonts w:cs="B Nazanin"/>
            <w:sz w:val="22"/>
            <w:szCs w:val="22"/>
          </w:rPr>
          <w:t xml:space="preserve">, </w:t>
        </w:r>
        <w:r w:rsidR="000A2988" w:rsidRPr="00D47134">
          <w:rPr>
            <w:rFonts w:cs="B Nazanin"/>
            <w:sz w:val="22"/>
            <w:szCs w:val="22"/>
          </w:rPr>
          <w:t xml:space="preserve"> M</w:t>
        </w:r>
      </w:hyperlink>
      <w:r w:rsidR="008479F3" w:rsidRPr="00D47134">
        <w:rPr>
          <w:rFonts w:cs="B Nazanin"/>
          <w:sz w:val="22"/>
          <w:szCs w:val="22"/>
        </w:rPr>
        <w:t>.</w:t>
      </w:r>
      <w:r w:rsidR="000A2988" w:rsidRPr="00D47134">
        <w:rPr>
          <w:rFonts w:cs="B Nazanin"/>
          <w:sz w:val="22"/>
          <w:szCs w:val="22"/>
        </w:rPr>
        <w:t>, </w:t>
      </w:r>
      <w:hyperlink r:id="rId22" w:history="1">
        <w:r w:rsidR="000A2988" w:rsidRPr="00D47134">
          <w:rPr>
            <w:rFonts w:cs="B Nazanin"/>
            <w:sz w:val="22"/>
            <w:szCs w:val="22"/>
          </w:rPr>
          <w:t>Amraie</w:t>
        </w:r>
        <w:r w:rsidR="008479F3" w:rsidRPr="00D47134">
          <w:rPr>
            <w:rFonts w:cs="B Nazanin"/>
            <w:sz w:val="22"/>
            <w:szCs w:val="22"/>
          </w:rPr>
          <w:t xml:space="preserve">, </w:t>
        </w:r>
        <w:r w:rsidR="000A2988" w:rsidRPr="00D47134">
          <w:rPr>
            <w:rFonts w:cs="B Nazanin"/>
            <w:sz w:val="22"/>
            <w:szCs w:val="22"/>
          </w:rPr>
          <w:t xml:space="preserve"> M</w:t>
        </w:r>
      </w:hyperlink>
      <w:r w:rsidR="008479F3" w:rsidRPr="00D47134">
        <w:rPr>
          <w:rFonts w:cs="B Nazanin"/>
          <w:sz w:val="22"/>
          <w:szCs w:val="22"/>
        </w:rPr>
        <w:t>.</w:t>
      </w:r>
      <w:r w:rsidR="000A2988" w:rsidRPr="00D47134">
        <w:rPr>
          <w:rFonts w:cs="B Nazanin"/>
          <w:sz w:val="22"/>
          <w:szCs w:val="22"/>
        </w:rPr>
        <w:t>, </w:t>
      </w:r>
      <w:r w:rsidR="008479F3" w:rsidRPr="00D47134">
        <w:rPr>
          <w:rFonts w:cs="B Nazanin"/>
          <w:sz w:val="22"/>
          <w:szCs w:val="22"/>
        </w:rPr>
        <w:t xml:space="preserve"> </w:t>
      </w:r>
      <w:hyperlink r:id="rId23" w:history="1">
        <w:r w:rsidR="000A2988" w:rsidRPr="00D47134">
          <w:rPr>
            <w:rFonts w:cs="B Nazanin"/>
            <w:sz w:val="22"/>
            <w:szCs w:val="22"/>
          </w:rPr>
          <w:t>Anvari</w:t>
        </w:r>
        <w:r w:rsidR="008479F3" w:rsidRPr="00D47134">
          <w:rPr>
            <w:rFonts w:cs="B Nazanin"/>
            <w:sz w:val="22"/>
            <w:szCs w:val="22"/>
          </w:rPr>
          <w:t xml:space="preserve">, </w:t>
        </w:r>
        <w:r w:rsidR="000A2988" w:rsidRPr="00D47134">
          <w:rPr>
            <w:rFonts w:cs="B Nazanin"/>
            <w:sz w:val="22"/>
            <w:szCs w:val="22"/>
          </w:rPr>
          <w:t xml:space="preserve"> M</w:t>
        </w:r>
      </w:hyperlink>
      <w:r w:rsidR="008479F3" w:rsidRPr="00D47134">
        <w:rPr>
          <w:rFonts w:cs="B Nazanin"/>
          <w:sz w:val="22"/>
          <w:szCs w:val="22"/>
        </w:rPr>
        <w:t>.</w:t>
      </w:r>
      <w:r w:rsidR="000A2988" w:rsidRPr="00D47134">
        <w:rPr>
          <w:rFonts w:cs="B Nazanin"/>
          <w:sz w:val="22"/>
          <w:szCs w:val="22"/>
        </w:rPr>
        <w:t>, </w:t>
      </w:r>
      <w:hyperlink r:id="rId24" w:history="1">
        <w:r w:rsidR="000A2988" w:rsidRPr="00D47134">
          <w:rPr>
            <w:rFonts w:cs="B Nazanin"/>
            <w:sz w:val="22"/>
            <w:szCs w:val="22"/>
          </w:rPr>
          <w:t>Rezaei</w:t>
        </w:r>
        <w:r w:rsidR="008479F3" w:rsidRPr="00D47134">
          <w:rPr>
            <w:rFonts w:cs="B Nazanin"/>
            <w:sz w:val="22"/>
            <w:szCs w:val="22"/>
          </w:rPr>
          <w:t xml:space="preserve">, </w:t>
        </w:r>
        <w:r w:rsidR="000A2988" w:rsidRPr="00D47134">
          <w:rPr>
            <w:rFonts w:cs="B Nazanin"/>
            <w:sz w:val="22"/>
            <w:szCs w:val="22"/>
          </w:rPr>
          <w:t xml:space="preserve"> M</w:t>
        </w:r>
      </w:hyperlink>
      <w:r w:rsidR="008479F3" w:rsidRPr="00D47134">
        <w:rPr>
          <w:rFonts w:cs="B Nazanin"/>
          <w:sz w:val="22"/>
          <w:szCs w:val="22"/>
        </w:rPr>
        <w:t>.</w:t>
      </w:r>
      <w:r w:rsidR="000A2988" w:rsidRPr="00D47134">
        <w:rPr>
          <w:rFonts w:cs="B Nazanin"/>
          <w:sz w:val="22"/>
          <w:szCs w:val="22"/>
        </w:rPr>
        <w:t>, </w:t>
      </w:r>
      <w:hyperlink r:id="rId25" w:history="1">
        <w:r w:rsidR="000A2988" w:rsidRPr="00D47134">
          <w:rPr>
            <w:rFonts w:cs="B Nazanin"/>
            <w:sz w:val="22"/>
            <w:szCs w:val="22"/>
          </w:rPr>
          <w:t>Smith</w:t>
        </w:r>
        <w:r w:rsidR="008479F3" w:rsidRPr="00D47134">
          <w:rPr>
            <w:rFonts w:cs="B Nazanin"/>
            <w:sz w:val="22"/>
            <w:szCs w:val="22"/>
          </w:rPr>
          <w:t xml:space="preserve">, </w:t>
        </w:r>
        <w:r w:rsidR="000A2988" w:rsidRPr="00D47134">
          <w:rPr>
            <w:rFonts w:cs="B Nazanin"/>
            <w:sz w:val="22"/>
            <w:szCs w:val="22"/>
          </w:rPr>
          <w:t xml:space="preserve"> BM</w:t>
        </w:r>
      </w:hyperlink>
      <w:r w:rsidR="000A2988" w:rsidRPr="00D47134">
        <w:rPr>
          <w:rFonts w:cs="B Nazanin"/>
          <w:sz w:val="22"/>
          <w:szCs w:val="22"/>
        </w:rPr>
        <w:t>.</w:t>
      </w:r>
      <w:r w:rsidR="008479F3" w:rsidRPr="00D47134">
        <w:rPr>
          <w:rFonts w:cs="B Nazanin"/>
          <w:sz w:val="22"/>
          <w:szCs w:val="22"/>
        </w:rPr>
        <w:t xml:space="preserve"> (2018). Characterization of rheological and structural properties of a gum from Balangu seeds. </w:t>
      </w:r>
      <w:hyperlink r:id="rId26" w:tooltip="name" w:history="1">
        <w:r w:rsidR="008479F3" w:rsidRPr="00D47134">
          <w:rPr>
            <w:rFonts w:cs="B Nazanin"/>
            <w:sz w:val="22"/>
            <w:szCs w:val="22"/>
          </w:rPr>
          <w:t>International Journal of Biological Macromolecules</w:t>
        </w:r>
      </w:hyperlink>
      <w:r w:rsidR="008479F3" w:rsidRPr="00D47134">
        <w:rPr>
          <w:rFonts w:cs="B Nazanin"/>
          <w:sz w:val="22"/>
          <w:szCs w:val="22"/>
        </w:rPr>
        <w:t>. 117:294-300.</w:t>
      </w:r>
    </w:p>
    <w:p w:rsidR="008E6009" w:rsidRPr="00D47134" w:rsidRDefault="008E6009" w:rsidP="008E6009">
      <w:pPr>
        <w:rPr>
          <w:rFonts w:cs="B Nazanin"/>
          <w:sz w:val="22"/>
          <w:szCs w:val="22"/>
        </w:rPr>
      </w:pPr>
    </w:p>
    <w:p w:rsidR="008E6009" w:rsidRPr="00D47134" w:rsidRDefault="008E6009" w:rsidP="00713EA9">
      <w:pPr>
        <w:pStyle w:val="ListParagraph"/>
        <w:numPr>
          <w:ilvl w:val="0"/>
          <w:numId w:val="2"/>
        </w:numPr>
        <w:ind w:left="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lboofetileh, M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Hosseini, H., Abdollahi, M</w:t>
      </w:r>
      <w:proofErr w:type="gramStart"/>
      <w:r w:rsidRPr="00D47134">
        <w:rPr>
          <w:rFonts w:cs="B Nazanin"/>
          <w:sz w:val="22"/>
          <w:szCs w:val="22"/>
        </w:rPr>
        <w:t>.</w:t>
      </w:r>
      <w:r w:rsidRPr="00D47134">
        <w:rPr>
          <w:rFonts w:cs="B Nazanin"/>
          <w:b/>
          <w:bCs/>
          <w:sz w:val="22"/>
          <w:szCs w:val="22"/>
        </w:rPr>
        <w:t>(</w:t>
      </w:r>
      <w:proofErr w:type="gramEnd"/>
      <w:r w:rsidRPr="00D47134">
        <w:rPr>
          <w:rFonts w:cs="B Nazanin"/>
          <w:b/>
          <w:bCs/>
          <w:sz w:val="22"/>
          <w:szCs w:val="22"/>
        </w:rPr>
        <w:t>2018)</w:t>
      </w:r>
      <w:r w:rsidRPr="00D47134">
        <w:rPr>
          <w:rFonts w:cs="B Nazanin"/>
          <w:sz w:val="22"/>
          <w:szCs w:val="22"/>
        </w:rPr>
        <w:t>. Morphological, physico-mechanical, and antimicrobial properties of sodium alginate–montmorillonite nanocomposite films incorporated with marjoram essential oil. Journal of Food Processing and Preservation</w:t>
      </w:r>
      <w:r w:rsidRPr="0062380D">
        <w:rPr>
          <w:rFonts w:cs="B Nazanin"/>
          <w:sz w:val="22"/>
          <w:szCs w:val="22"/>
          <w:highlight w:val="yellow"/>
        </w:rPr>
        <w:t>.</w:t>
      </w:r>
      <w:r w:rsidR="00691194" w:rsidRPr="0062380D">
        <w:rPr>
          <w:highlight w:val="yellow"/>
        </w:rPr>
        <w:t xml:space="preserve"> </w:t>
      </w:r>
      <w:proofErr w:type="gramStart"/>
      <w:r w:rsidR="00691194" w:rsidRPr="0062380D">
        <w:rPr>
          <w:rFonts w:cs="B Nazanin"/>
          <w:sz w:val="22"/>
          <w:szCs w:val="22"/>
          <w:highlight w:val="yellow"/>
        </w:rPr>
        <w:t>42</w:t>
      </w:r>
      <w:proofErr w:type="gramEnd"/>
      <w:r w:rsidR="00713EA9" w:rsidRPr="0062380D">
        <w:rPr>
          <w:rFonts w:cs="B Nazanin"/>
          <w:sz w:val="22"/>
          <w:szCs w:val="22"/>
          <w:highlight w:val="yellow"/>
        </w:rPr>
        <w:t xml:space="preserve"> (</w:t>
      </w:r>
      <w:r w:rsidR="00691194" w:rsidRPr="0062380D">
        <w:rPr>
          <w:rFonts w:cs="B Nazanin"/>
          <w:sz w:val="22"/>
          <w:szCs w:val="22"/>
          <w:highlight w:val="yellow"/>
        </w:rPr>
        <w:t>5</w:t>
      </w:r>
      <w:r w:rsidR="00713EA9" w:rsidRPr="0062380D">
        <w:rPr>
          <w:rFonts w:cs="B Nazanin"/>
          <w:sz w:val="22"/>
          <w:szCs w:val="22"/>
          <w:highlight w:val="yellow"/>
        </w:rPr>
        <w:t>)</w:t>
      </w:r>
      <w:r w:rsidR="000A0430" w:rsidRPr="0062380D">
        <w:rPr>
          <w:rFonts w:cs="B Nazanin"/>
          <w:sz w:val="22"/>
          <w:szCs w:val="22"/>
          <w:highlight w:val="yellow"/>
        </w:rPr>
        <w:t>. DOI: 10.1111/jfpp.13596</w:t>
      </w:r>
    </w:p>
    <w:p w:rsidR="00F66C5E" w:rsidRPr="00D47134" w:rsidRDefault="00F66C5E" w:rsidP="00F66C5E">
      <w:pPr>
        <w:rPr>
          <w:rFonts w:cs="B Nazanin"/>
          <w:sz w:val="22"/>
          <w:szCs w:val="22"/>
        </w:rPr>
      </w:pPr>
    </w:p>
    <w:p w:rsidR="009E1F92" w:rsidRPr="00D47134" w:rsidRDefault="009E1F92" w:rsidP="00194D22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Hamzeh, A., </w:t>
      </w:r>
      <w:r w:rsidRPr="00D47134">
        <w:rPr>
          <w:rFonts w:cs="B Nazanin"/>
          <w:b/>
          <w:bCs/>
          <w:sz w:val="22"/>
          <w:szCs w:val="22"/>
        </w:rPr>
        <w:t>Rezaei, M</w:t>
      </w:r>
      <w:r w:rsidRPr="00D47134">
        <w:rPr>
          <w:rFonts w:cs="B Nazanin"/>
          <w:sz w:val="22"/>
          <w:szCs w:val="22"/>
        </w:rPr>
        <w:t>., Motamedzadegan, A., Khodabandeh, S.</w:t>
      </w:r>
      <w:proofErr w:type="gramStart"/>
      <w:r w:rsidRPr="00D47134">
        <w:rPr>
          <w:rFonts w:cs="B Nazanin"/>
          <w:sz w:val="22"/>
          <w:szCs w:val="22"/>
        </w:rPr>
        <w:t>,  Noruzinia</w:t>
      </w:r>
      <w:proofErr w:type="gramEnd"/>
      <w:r w:rsidRPr="00D47134">
        <w:rPr>
          <w:rFonts w:cs="B Nazanin"/>
          <w:sz w:val="22"/>
          <w:szCs w:val="22"/>
        </w:rPr>
        <w:t>, M. (201</w:t>
      </w:r>
      <w:r w:rsidR="00194D22" w:rsidRPr="00D47134">
        <w:rPr>
          <w:rFonts w:cs="B Nazanin"/>
          <w:sz w:val="22"/>
          <w:szCs w:val="22"/>
        </w:rPr>
        <w:t>8</w:t>
      </w:r>
      <w:r w:rsidRPr="00D47134">
        <w:rPr>
          <w:rFonts w:cs="B Nazanin"/>
          <w:sz w:val="22"/>
          <w:szCs w:val="22"/>
        </w:rPr>
        <w:t>).Anti-proliferative and Anti-oxidative Activities of Cuttlefish (</w:t>
      </w:r>
      <w:r w:rsidRPr="00D47134">
        <w:rPr>
          <w:rFonts w:cs="B Nazanin"/>
          <w:i/>
          <w:iCs/>
          <w:sz w:val="22"/>
          <w:szCs w:val="22"/>
        </w:rPr>
        <w:t>Sepia pharaonis</w:t>
      </w:r>
      <w:r w:rsidRPr="00D47134">
        <w:rPr>
          <w:rFonts w:cs="B Nazanin"/>
          <w:sz w:val="22"/>
          <w:szCs w:val="22"/>
        </w:rPr>
        <w:t>) Protein Hydrolysates as Affected by Degree of Hydrolysis.</w:t>
      </w:r>
      <w:r w:rsidRPr="00D47134">
        <w:rPr>
          <w:rFonts w:ascii="Verdana" w:hAnsi="Verdana"/>
          <w:color w:val="000033"/>
          <w:sz w:val="18"/>
          <w:szCs w:val="18"/>
        </w:rPr>
        <w:t xml:space="preserve"> </w:t>
      </w:r>
      <w:r w:rsidRPr="00D47134">
        <w:rPr>
          <w:rFonts w:cs="B Nazanin"/>
          <w:sz w:val="22"/>
          <w:szCs w:val="22"/>
        </w:rPr>
        <w:t>Journal of Food Measurement and Characterization.</w:t>
      </w:r>
      <w:r w:rsidR="00541498" w:rsidRPr="00D47134">
        <w:rPr>
          <w:rFonts w:ascii="XwlqjmMyriadPro-SemiCn" w:hAnsi="XwlqjmMyriadPro-SemiCn"/>
          <w:color w:val="000000"/>
          <w:sz w:val="18"/>
          <w:szCs w:val="18"/>
        </w:rPr>
        <w:t xml:space="preserve"> </w:t>
      </w:r>
      <w:proofErr w:type="gramStart"/>
      <w:r w:rsidR="00194D22" w:rsidRPr="00D47134">
        <w:rPr>
          <w:rFonts w:cs="B Nazanin"/>
          <w:sz w:val="22"/>
          <w:szCs w:val="22"/>
        </w:rPr>
        <w:t>12</w:t>
      </w:r>
      <w:proofErr w:type="gramEnd"/>
      <w:r w:rsidR="00194D22" w:rsidRPr="00D47134">
        <w:rPr>
          <w:rFonts w:cs="B Nazanin"/>
          <w:sz w:val="22"/>
          <w:szCs w:val="22"/>
        </w:rPr>
        <w:t xml:space="preserve"> (2): 721-727.</w:t>
      </w:r>
    </w:p>
    <w:p w:rsidR="00520F22" w:rsidRPr="00D47134" w:rsidRDefault="00520F22" w:rsidP="00520F22">
      <w:pPr>
        <w:pStyle w:val="ListParagraph"/>
        <w:rPr>
          <w:rFonts w:cs="B Nazanin"/>
          <w:sz w:val="22"/>
          <w:szCs w:val="22"/>
        </w:rPr>
      </w:pPr>
    </w:p>
    <w:p w:rsidR="00520F22" w:rsidRPr="00D47134" w:rsidRDefault="00520F22" w:rsidP="000A2988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Rabiei, S., Nikoo, M., Rezaei, M., Rafieian-kopaei, M</w:t>
      </w:r>
      <w:proofErr w:type="gramStart"/>
      <w:r w:rsidRPr="00D47134">
        <w:rPr>
          <w:rFonts w:cs="B Nazanin"/>
          <w:sz w:val="22"/>
          <w:szCs w:val="22"/>
        </w:rPr>
        <w:t>.(</w:t>
      </w:r>
      <w:proofErr w:type="gramEnd"/>
      <w:r w:rsidRPr="00D47134">
        <w:rPr>
          <w:rFonts w:cs="B Nazanin"/>
          <w:sz w:val="22"/>
          <w:szCs w:val="22"/>
        </w:rPr>
        <w:t xml:space="preserve">2017).  Marine-Derived Bioactive Peptides with Pharmacological Activities- </w:t>
      </w:r>
      <w:r w:rsidRPr="0062380D">
        <w:rPr>
          <w:rFonts w:cs="B Nazanin"/>
          <w:sz w:val="22"/>
          <w:szCs w:val="22"/>
          <w:highlight w:val="yellow"/>
        </w:rPr>
        <w:t>A Review. Vol-11(10): KE01-KE06.</w:t>
      </w:r>
      <w:r w:rsidR="000A44A0" w:rsidRPr="0062380D">
        <w:rPr>
          <w:rFonts w:ascii="HelveticaNeue-Light" w:hAnsi="HelveticaNeue-Light"/>
          <w:color w:val="242021"/>
          <w:sz w:val="12"/>
          <w:szCs w:val="12"/>
          <w:highlight w:val="yellow"/>
        </w:rPr>
        <w:t xml:space="preserve"> </w:t>
      </w:r>
      <w:r w:rsidR="000A44A0" w:rsidRPr="0062380D">
        <w:rPr>
          <w:rFonts w:cs="B Nazanin"/>
          <w:sz w:val="22"/>
          <w:szCs w:val="22"/>
          <w:highlight w:val="yellow"/>
        </w:rPr>
        <w:t>DOI: 10.7860/JCDR/2017/28672.10753</w:t>
      </w:r>
      <w:r w:rsidR="000A44A0" w:rsidRPr="00D47134">
        <w:rPr>
          <w:rFonts w:cs="B Nazanin"/>
          <w:sz w:val="22"/>
          <w:szCs w:val="22"/>
        </w:rPr>
        <w:t>.</w:t>
      </w:r>
    </w:p>
    <w:p w:rsidR="009164F9" w:rsidRPr="00D47134" w:rsidRDefault="009164F9" w:rsidP="009164F9">
      <w:pPr>
        <w:rPr>
          <w:rFonts w:cs="B Nazanin"/>
          <w:sz w:val="22"/>
          <w:szCs w:val="22"/>
        </w:rPr>
      </w:pPr>
    </w:p>
    <w:p w:rsidR="009164F9" w:rsidRPr="00D47134" w:rsidRDefault="009164F9" w:rsidP="000B0AC9">
      <w:pPr>
        <w:pStyle w:val="ListParagraph"/>
        <w:numPr>
          <w:ilvl w:val="0"/>
          <w:numId w:val="2"/>
        </w:numPr>
        <w:ind w:left="0" w:hanging="360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lastRenderedPageBreak/>
        <w:t xml:space="preserve">Jannat Alipour, H., </w:t>
      </w:r>
      <w:r w:rsidR="000B0AC9" w:rsidRPr="00D47134">
        <w:rPr>
          <w:rFonts w:cs="B Nazanin"/>
          <w:b/>
          <w:bCs/>
          <w:sz w:val="22"/>
          <w:szCs w:val="22"/>
        </w:rPr>
        <w:t>Rezaei, M.,</w:t>
      </w:r>
      <w:r w:rsidR="000B0AC9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 xml:space="preserve">Bahareh Shabanpour, B., Tabarsa, M </w:t>
      </w:r>
      <w:r w:rsidRPr="00D47134">
        <w:rPr>
          <w:rFonts w:cs="B Nazanin"/>
          <w:b/>
          <w:bCs/>
          <w:sz w:val="22"/>
          <w:szCs w:val="22"/>
        </w:rPr>
        <w:t>(2018)</w:t>
      </w:r>
      <w:r w:rsidRPr="00D47134">
        <w:rPr>
          <w:rFonts w:cs="B Nazanin"/>
          <w:sz w:val="22"/>
          <w:szCs w:val="22"/>
        </w:rPr>
        <w:t>. Effects of sulfated polysaccharides from green alga Ulva intestinalis on physicochemical properties and microstructure of silver carp surimi. Food Hydrocolloids (74) 87-96.</w:t>
      </w:r>
    </w:p>
    <w:p w:rsidR="00D4230A" w:rsidRPr="00D47134" w:rsidRDefault="00D4230A" w:rsidP="00337EB1">
      <w:pPr>
        <w:pStyle w:val="ListParagraph"/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Jokar Borazjani, N., Tabarsa, M., you, S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7). Effects of extraction methods on molecular characteristics, antioxidant properties and immunomodulation of alginates from </w:t>
      </w:r>
      <w:r w:rsidRPr="00D47134">
        <w:rPr>
          <w:rFonts w:cs="B Nazanin"/>
          <w:i/>
          <w:iCs/>
          <w:sz w:val="22"/>
          <w:szCs w:val="22"/>
        </w:rPr>
        <w:t>Sargassum angustifolium.</w:t>
      </w:r>
      <w:r w:rsidRPr="00D47134">
        <w:rPr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 xml:space="preserve">International Journal of Biological </w:t>
      </w:r>
      <w:proofErr w:type="gramStart"/>
      <w:r w:rsidRPr="00D47134">
        <w:rPr>
          <w:rFonts w:cs="B Nazanin"/>
          <w:sz w:val="22"/>
          <w:szCs w:val="22"/>
        </w:rPr>
        <w:t>Macromolecules  (</w:t>
      </w:r>
      <w:proofErr w:type="gramEnd"/>
      <w:r w:rsidRPr="00D47134">
        <w:rPr>
          <w:rFonts w:cs="B Nazanin"/>
          <w:sz w:val="22"/>
          <w:szCs w:val="22"/>
        </w:rPr>
        <w:t>101) 703–711.</w:t>
      </w:r>
    </w:p>
    <w:p w:rsidR="00337EB1" w:rsidRPr="00D47134" w:rsidRDefault="00337EB1" w:rsidP="00B956DD">
      <w:pPr>
        <w:pStyle w:val="ListParagraph"/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Jokar Borazjani, N., Tabarsa, M., you, S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</w:t>
      </w:r>
      <w:r w:rsidR="00B956DD" w:rsidRPr="00D47134">
        <w:rPr>
          <w:rFonts w:cs="B Nazanin"/>
          <w:sz w:val="22"/>
          <w:szCs w:val="22"/>
        </w:rPr>
        <w:t>8</w:t>
      </w:r>
      <w:r w:rsidRPr="00D47134">
        <w:rPr>
          <w:rFonts w:cs="B Nazanin"/>
          <w:sz w:val="22"/>
          <w:szCs w:val="22"/>
        </w:rPr>
        <w:t>). Purification</w:t>
      </w:r>
      <w:proofErr w:type="gramStart"/>
      <w:r w:rsidRPr="00D47134">
        <w:rPr>
          <w:rFonts w:cs="B Nazanin"/>
          <w:sz w:val="22"/>
          <w:szCs w:val="22"/>
        </w:rPr>
        <w:t>,molecular</w:t>
      </w:r>
      <w:proofErr w:type="gramEnd"/>
      <w:r w:rsidRPr="00D47134">
        <w:rPr>
          <w:rFonts w:cs="B Nazanin"/>
          <w:sz w:val="22"/>
          <w:szCs w:val="22"/>
        </w:rPr>
        <w:t xml:space="preserve"> properties, structural characterization, and immunomodulatory activities of water soluble polysaccharides from </w:t>
      </w:r>
      <w:r w:rsidRPr="00D47134">
        <w:rPr>
          <w:rFonts w:cs="B Nazanin"/>
          <w:i/>
          <w:iCs/>
          <w:sz w:val="22"/>
          <w:szCs w:val="22"/>
        </w:rPr>
        <w:t>Sargassum  angustifolium</w:t>
      </w:r>
      <w:r w:rsidRPr="00D47134">
        <w:rPr>
          <w:rFonts w:cs="B Nazanin"/>
          <w:sz w:val="22"/>
          <w:szCs w:val="22"/>
        </w:rPr>
        <w:t xml:space="preserve">. International Journal of Biological </w:t>
      </w:r>
      <w:proofErr w:type="gramStart"/>
      <w:r w:rsidRPr="00D47134">
        <w:rPr>
          <w:rFonts w:cs="B Nazanin"/>
          <w:sz w:val="22"/>
          <w:szCs w:val="22"/>
        </w:rPr>
        <w:t>Macromolecules .</w:t>
      </w:r>
      <w:proofErr w:type="gramEnd"/>
      <w:r w:rsidRPr="00D47134">
        <w:rPr>
          <w:rFonts w:cs="B Nazanin"/>
          <w:sz w:val="22"/>
          <w:szCs w:val="22"/>
        </w:rPr>
        <w:t xml:space="preserve"> </w:t>
      </w:r>
      <w:r w:rsidR="00B956DD" w:rsidRPr="00D47134">
        <w:rPr>
          <w:rFonts w:cs="B Nazanin"/>
          <w:sz w:val="22"/>
          <w:szCs w:val="22"/>
        </w:rPr>
        <w:t>(109) 793-802</w:t>
      </w:r>
    </w:p>
    <w:p w:rsidR="0066162C" w:rsidRPr="00D47134" w:rsidRDefault="0066162C" w:rsidP="008735F5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Jokar Borazjani, N., Tabarsa, M., you, S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7). Improved immunomodulatory and antioxidant properties of unrefined fucoidans from Sargassum angustifolium by hydrolysis. Journal of Food Science and Technology</w:t>
      </w:r>
      <w:r w:rsidR="008735F5" w:rsidRPr="00D47134">
        <w:rPr>
          <w:rFonts w:cs="B Nazanin"/>
          <w:sz w:val="22"/>
          <w:szCs w:val="22"/>
        </w:rPr>
        <w:t xml:space="preserve">. </w:t>
      </w:r>
      <w:proofErr w:type="gramStart"/>
      <w:r w:rsidR="008735F5" w:rsidRPr="00D47134">
        <w:rPr>
          <w:rFonts w:ascii="AdvPTimes" w:hAnsi="AdvPTimes"/>
          <w:color w:val="000000"/>
          <w:sz w:val="22"/>
          <w:szCs w:val="22"/>
        </w:rPr>
        <w:t>54</w:t>
      </w:r>
      <w:proofErr w:type="gramEnd"/>
      <w:r w:rsidR="008735F5" w:rsidRPr="00D47134">
        <w:rPr>
          <w:rFonts w:ascii="AdvPTimes" w:hAnsi="AdvPTimes"/>
          <w:color w:val="000000"/>
          <w:sz w:val="22"/>
          <w:szCs w:val="22"/>
        </w:rPr>
        <w:t>(12):4016–4025.</w:t>
      </w:r>
    </w:p>
    <w:p w:rsidR="00C161C4" w:rsidRPr="00D47134" w:rsidRDefault="00A2447D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Rostami, Z.</w:t>
      </w:r>
      <w:proofErr w:type="gramStart"/>
      <w:r w:rsidRPr="00D47134">
        <w:rPr>
          <w:rFonts w:cs="B Nazanin"/>
          <w:sz w:val="22"/>
          <w:szCs w:val="22"/>
        </w:rPr>
        <w:t>,  Tabarsa</w:t>
      </w:r>
      <w:proofErr w:type="gramEnd"/>
      <w:r w:rsidRPr="00D47134">
        <w:rPr>
          <w:rFonts w:cs="B Nazanin"/>
          <w:sz w:val="22"/>
          <w:szCs w:val="22"/>
        </w:rPr>
        <w:t xml:space="preserve">, M., 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7). </w:t>
      </w:r>
      <w:r w:rsidR="00C161C4" w:rsidRPr="00D47134">
        <w:rPr>
          <w:rFonts w:cs="B Nazanin"/>
          <w:sz w:val="22"/>
          <w:szCs w:val="22"/>
        </w:rPr>
        <w:t xml:space="preserve">Relationship between molecular weights and biological properties of alginates extracted by different methods from </w:t>
      </w:r>
      <w:r w:rsidR="00C161C4" w:rsidRPr="00D47134">
        <w:rPr>
          <w:rFonts w:cs="B Nazanin"/>
          <w:i/>
          <w:iCs/>
          <w:sz w:val="22"/>
          <w:szCs w:val="22"/>
        </w:rPr>
        <w:t>Colpomenia peregrine</w:t>
      </w:r>
      <w:r w:rsidR="00C161C4" w:rsidRPr="00D47134">
        <w:rPr>
          <w:rFonts w:cs="B Nazanin"/>
          <w:sz w:val="22"/>
          <w:szCs w:val="22"/>
        </w:rPr>
        <w:t xml:space="preserve">. </w:t>
      </w:r>
      <w:r w:rsidR="00E13993" w:rsidRPr="00D47134">
        <w:rPr>
          <w:rFonts w:cs="B Nazanin"/>
          <w:sz w:val="22"/>
          <w:szCs w:val="22"/>
        </w:rPr>
        <w:t>Process Biochemistry. (58) 289-297.</w:t>
      </w:r>
    </w:p>
    <w:p w:rsidR="00A31113" w:rsidRPr="00D47134" w:rsidRDefault="00FD5767" w:rsidP="005E639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bdollahi, M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>, Jafarpour, A., Undeland, I. (2017). Dynamic rheological, microstructural and physicochemical properties of blend fish protein recovered from kilka (</w:t>
      </w:r>
      <w:r w:rsidRPr="00D47134">
        <w:rPr>
          <w:rFonts w:cs="B Nazanin"/>
          <w:i/>
          <w:iCs/>
          <w:sz w:val="22"/>
          <w:szCs w:val="22"/>
        </w:rPr>
        <w:t>Clupeonella cultriventris</w:t>
      </w:r>
      <w:r w:rsidRPr="00D47134">
        <w:rPr>
          <w:rFonts w:cs="B Nazanin"/>
          <w:sz w:val="22"/>
          <w:szCs w:val="22"/>
        </w:rPr>
        <w:t>) and silver carp (</w:t>
      </w:r>
      <w:r w:rsidRPr="00D47134">
        <w:rPr>
          <w:rFonts w:cs="B Nazanin"/>
          <w:i/>
          <w:iCs/>
          <w:sz w:val="22"/>
          <w:szCs w:val="22"/>
        </w:rPr>
        <w:t>Hypophthalmichthys molitrix</w:t>
      </w:r>
      <w:r w:rsidRPr="00D47134">
        <w:rPr>
          <w:rFonts w:cs="B Nazanin"/>
          <w:sz w:val="22"/>
          <w:szCs w:val="22"/>
        </w:rPr>
        <w:t>) by the pH-shift process or washing-based technology. Food Chemistry</w:t>
      </w:r>
      <w:r w:rsidR="006D7BAC" w:rsidRPr="00D47134">
        <w:rPr>
          <w:rFonts w:cs="B Nazanin"/>
          <w:sz w:val="22"/>
          <w:szCs w:val="22"/>
        </w:rPr>
        <w:t>. (229): 695-709.</w:t>
      </w:r>
    </w:p>
    <w:p w:rsidR="00CA2B0C" w:rsidRPr="00D47134" w:rsidRDefault="001D3ADB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fldChar w:fldCharType="begin" w:fldLock="1"/>
      </w:r>
      <w:r w:rsidRPr="00D47134">
        <w:rPr>
          <w:rFonts w:cs="B Nazanin"/>
          <w:sz w:val="22"/>
          <w:szCs w:val="22"/>
        </w:rPr>
        <w:instrText xml:space="preserve">ADDIN Mendeley Bibliography CSL_BIBLIOGRAPHY </w:instrText>
      </w:r>
      <w:r w:rsidRPr="00D47134">
        <w:rPr>
          <w:rFonts w:cs="B Nazanin"/>
          <w:sz w:val="22"/>
          <w:szCs w:val="22"/>
        </w:rPr>
        <w:fldChar w:fldCharType="separate"/>
      </w:r>
      <w:r w:rsidRPr="00D47134">
        <w:rPr>
          <w:rFonts w:cs="B Nazanin"/>
          <w:sz w:val="22"/>
          <w:szCs w:val="22"/>
        </w:rPr>
        <w:t xml:space="preserve">Alinejad, M., Motamedzadegan, A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&amp; Regenstein, J. Mac. (2017). The Impact of Drying Method on the Functional and Antioxidant Properties of Whitecheek Shark (</w:t>
      </w:r>
      <w:r w:rsidRPr="00D47134">
        <w:rPr>
          <w:rFonts w:cs="B Nazanin"/>
          <w:i/>
          <w:iCs/>
          <w:sz w:val="22"/>
          <w:szCs w:val="22"/>
        </w:rPr>
        <w:t>Carcharhinus dussumieri</w:t>
      </w:r>
      <w:r w:rsidRPr="00D47134">
        <w:rPr>
          <w:rFonts w:cs="B Nazanin"/>
          <w:sz w:val="22"/>
          <w:szCs w:val="22"/>
        </w:rPr>
        <w:t xml:space="preserve">) Protein Hydrolysates. </w:t>
      </w:r>
      <w:r w:rsidRPr="00D47134">
        <w:rPr>
          <w:rFonts w:cs="B Nazanin"/>
          <w:i/>
          <w:iCs/>
          <w:sz w:val="22"/>
          <w:szCs w:val="22"/>
        </w:rPr>
        <w:t>Journal of Food Processing and Preservation</w:t>
      </w:r>
      <w:r w:rsidRPr="00D47134">
        <w:rPr>
          <w:rFonts w:cs="B Nazanin"/>
          <w:sz w:val="22"/>
          <w:szCs w:val="22"/>
        </w:rPr>
        <w:t xml:space="preserve">, </w:t>
      </w:r>
      <w:r w:rsidRPr="00D47134">
        <w:rPr>
          <w:rFonts w:cs="B Nazanin"/>
          <w:i/>
          <w:iCs/>
          <w:sz w:val="22"/>
          <w:szCs w:val="22"/>
        </w:rPr>
        <w:t>41</w:t>
      </w:r>
      <w:r w:rsidRPr="00D47134">
        <w:rPr>
          <w:rFonts w:cs="B Nazanin"/>
          <w:sz w:val="22"/>
          <w:szCs w:val="22"/>
        </w:rPr>
        <w:t xml:space="preserve">(1), e12972. </w:t>
      </w:r>
      <w:r w:rsidRPr="00D47134">
        <w:rPr>
          <w:rFonts w:cs="B Nazanin"/>
          <w:sz w:val="22"/>
          <w:szCs w:val="22"/>
        </w:rPr>
        <w:fldChar w:fldCharType="end"/>
      </w:r>
    </w:p>
    <w:p w:rsidR="00064A09" w:rsidRPr="00D47134" w:rsidRDefault="00064A09" w:rsidP="00064A09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Aalinejad, M., Motamedzadegan, A., Rezaei, M.</w:t>
      </w:r>
      <w:proofErr w:type="gramStart"/>
      <w:r w:rsidRPr="00D47134">
        <w:rPr>
          <w:rFonts w:cs="B Nazanin"/>
          <w:sz w:val="22"/>
          <w:szCs w:val="22"/>
        </w:rPr>
        <w:t>,  Regenstein</w:t>
      </w:r>
      <w:proofErr w:type="gramEnd"/>
      <w:r w:rsidRPr="00D47134">
        <w:rPr>
          <w:rFonts w:cs="B Nazanin"/>
          <w:sz w:val="22"/>
          <w:szCs w:val="22"/>
        </w:rPr>
        <w:t>, J. M. (2017). Gelatin films containing hydrolysates from whitecheek shark (Carcharhinus dussumieri) meat. Journal of Aquatic Food Product Technology.  26 (4</w:t>
      </w:r>
      <w:proofErr w:type="gramStart"/>
      <w:r w:rsidRPr="00D47134">
        <w:rPr>
          <w:rFonts w:cs="B Nazanin"/>
          <w:sz w:val="22"/>
          <w:szCs w:val="22"/>
        </w:rPr>
        <w:t>)  420</w:t>
      </w:r>
      <w:proofErr w:type="gramEnd"/>
      <w:r w:rsidRPr="00D47134">
        <w:rPr>
          <w:rFonts w:cs="B Nazanin"/>
          <w:sz w:val="22"/>
          <w:szCs w:val="22"/>
        </w:rPr>
        <w:t>-430.</w:t>
      </w:r>
    </w:p>
    <w:p w:rsidR="00064A09" w:rsidRPr="00D47134" w:rsidRDefault="00064A09" w:rsidP="00064A09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Zamani, A., Madani, R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&amp; Benjakul, S. (2017). Antioxidative Activitiy of Protein Hydrolysate from the Muscle of Common Kilka </w:t>
      </w:r>
      <w:proofErr w:type="gramStart"/>
      <w:r w:rsidRPr="00D47134">
        <w:rPr>
          <w:rFonts w:cs="B Nazanin"/>
          <w:sz w:val="22"/>
          <w:szCs w:val="22"/>
        </w:rPr>
        <w:t xml:space="preserve">( </w:t>
      </w:r>
      <w:r w:rsidRPr="00D47134">
        <w:rPr>
          <w:rFonts w:cs="B Nazanin"/>
          <w:i/>
          <w:iCs/>
          <w:sz w:val="22"/>
          <w:szCs w:val="22"/>
        </w:rPr>
        <w:t>Clupeonella</w:t>
      </w:r>
      <w:proofErr w:type="gramEnd"/>
      <w:r w:rsidRPr="00D47134">
        <w:rPr>
          <w:rFonts w:cs="B Nazanin"/>
          <w:i/>
          <w:iCs/>
          <w:sz w:val="22"/>
          <w:szCs w:val="22"/>
        </w:rPr>
        <w:t xml:space="preserve"> cultriventris caspia</w:t>
      </w:r>
      <w:r w:rsidRPr="00D47134">
        <w:rPr>
          <w:rFonts w:cs="B Nazanin"/>
          <w:sz w:val="22"/>
          <w:szCs w:val="22"/>
        </w:rPr>
        <w:t xml:space="preserve"> ) Prepared Using the Purified Trypsin from Common Kilka Intestine. </w:t>
      </w:r>
      <w:r w:rsidRPr="00D47134">
        <w:rPr>
          <w:rFonts w:cs="B Nazanin"/>
          <w:i/>
          <w:iCs/>
          <w:sz w:val="22"/>
          <w:szCs w:val="22"/>
        </w:rPr>
        <w:t>Journal of Aquatic Food Product Technology</w:t>
      </w:r>
      <w:r w:rsidRPr="00D47134">
        <w:rPr>
          <w:rFonts w:cs="B Nazanin"/>
          <w:sz w:val="22"/>
          <w:szCs w:val="22"/>
        </w:rPr>
        <w:t xml:space="preserve">, </w:t>
      </w:r>
      <w:r w:rsidRPr="00D47134">
        <w:rPr>
          <w:rFonts w:cs="B Nazanin"/>
          <w:i/>
          <w:iCs/>
          <w:sz w:val="22"/>
          <w:szCs w:val="22"/>
        </w:rPr>
        <w:t>26</w:t>
      </w:r>
      <w:r w:rsidRPr="00D47134">
        <w:rPr>
          <w:rFonts w:cs="B Nazanin"/>
          <w:sz w:val="22"/>
          <w:szCs w:val="22"/>
        </w:rPr>
        <w:t>(1), 2–16.</w:t>
      </w:r>
    </w:p>
    <w:p w:rsidR="003012B1" w:rsidRPr="00D47134" w:rsidRDefault="003012B1" w:rsidP="00405357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Karimian-Khosroshahi, N.</w:t>
      </w:r>
      <w:proofErr w:type="gramStart"/>
      <w:r w:rsidRPr="00D47134">
        <w:rPr>
          <w:rFonts w:cs="B Nazanin"/>
          <w:sz w:val="22"/>
          <w:szCs w:val="22"/>
        </w:rPr>
        <w:t>,Hosseini</w:t>
      </w:r>
      <w:proofErr w:type="gramEnd"/>
      <w:r w:rsidRPr="00D47134">
        <w:rPr>
          <w:rFonts w:cs="B Nazanin"/>
          <w:sz w:val="22"/>
          <w:szCs w:val="22"/>
        </w:rPr>
        <w:t>, H.,Rezaei, M.,Khaksar, R.,Mahmoudzadeh, M.(2016). Effect of Different Cooking Methods on Minerals, Vitamins, and Nutritional Quality Indices of Rainbow Trout (</w:t>
      </w:r>
      <w:r w:rsidRPr="00D47134">
        <w:rPr>
          <w:rFonts w:cs="B Nazanin"/>
          <w:i/>
          <w:iCs/>
          <w:sz w:val="22"/>
          <w:szCs w:val="22"/>
        </w:rPr>
        <w:t>Oncorhynchus mykiss</w:t>
      </w:r>
      <w:r w:rsidRPr="00D47134">
        <w:rPr>
          <w:rFonts w:cs="B Nazanin"/>
          <w:sz w:val="22"/>
          <w:szCs w:val="22"/>
        </w:rPr>
        <w:t>). International Journal of Food Properties. (19):2471–2480.</w:t>
      </w:r>
    </w:p>
    <w:p w:rsidR="00BF18B0" w:rsidRPr="00D47134" w:rsidRDefault="00BF18B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Mohajer, S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Hosseini, F. (2016).Physico-chemical and microstructural properties of fish gelatin/agar bio-based blend films. Carbohydrate Polymer. </w:t>
      </w:r>
      <w:proofErr w:type="gramStart"/>
      <w:r w:rsidR="00221667" w:rsidRPr="00D47134">
        <w:rPr>
          <w:rFonts w:cs="B Nazanin"/>
          <w:sz w:val="22"/>
          <w:szCs w:val="22"/>
        </w:rPr>
        <w:t>157</w:t>
      </w:r>
      <w:proofErr w:type="gramEnd"/>
      <w:r w:rsidR="00221667" w:rsidRPr="00D47134">
        <w:rPr>
          <w:rFonts w:cs="B Nazanin"/>
          <w:sz w:val="22"/>
          <w:szCs w:val="22"/>
        </w:rPr>
        <w:t xml:space="preserve"> (2017) 784–793.</w:t>
      </w:r>
    </w:p>
    <w:p w:rsidR="00FC140E" w:rsidRPr="00D47134" w:rsidRDefault="00AB7BC1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>K</w:t>
      </w:r>
      <w:r w:rsidR="00934BBD" w:rsidRPr="00D47134">
        <w:rPr>
          <w:rFonts w:cs="B Nazanin"/>
          <w:sz w:val="22"/>
          <w:szCs w:val="22"/>
        </w:rPr>
        <w:t xml:space="preserve">hezri, M., </w:t>
      </w:r>
      <w:r w:rsidR="00934BBD" w:rsidRPr="00D47134">
        <w:rPr>
          <w:rFonts w:cs="B Nazanin"/>
          <w:b/>
          <w:bCs/>
          <w:sz w:val="22"/>
          <w:szCs w:val="22"/>
        </w:rPr>
        <w:t>Rezaei, M.,</w:t>
      </w:r>
      <w:r w:rsidR="00934BBD" w:rsidRPr="00D47134">
        <w:rPr>
          <w:rFonts w:cs="B Nazanin"/>
          <w:sz w:val="22"/>
          <w:szCs w:val="22"/>
        </w:rPr>
        <w:t xml:space="preserve"> Rabiey, S., Garmsiri, E.</w:t>
      </w:r>
      <w:r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(2016)</w:t>
      </w:r>
      <w:r w:rsidRPr="00D47134">
        <w:rPr>
          <w:rFonts w:cs="B Nazanin"/>
          <w:sz w:val="22"/>
          <w:szCs w:val="22"/>
        </w:rPr>
        <w:t xml:space="preserve">. </w:t>
      </w:r>
      <w:r w:rsidR="00934BBD" w:rsidRPr="00D47134">
        <w:rPr>
          <w:rFonts w:cs="B Nazanin"/>
          <w:sz w:val="22"/>
          <w:szCs w:val="22"/>
        </w:rPr>
        <w:t>Antioxidant and Antibacterial Activity of Three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Algae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from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Persian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Gulf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and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Caspian</w:t>
      </w:r>
      <w:r w:rsidR="0092199F" w:rsidRPr="00D47134">
        <w:rPr>
          <w:rFonts w:cs="B Nazanin"/>
          <w:sz w:val="22"/>
          <w:szCs w:val="22"/>
        </w:rPr>
        <w:t xml:space="preserve"> </w:t>
      </w:r>
      <w:r w:rsidR="00934BBD" w:rsidRPr="00D47134">
        <w:rPr>
          <w:rFonts w:cs="B Nazanin"/>
          <w:sz w:val="22"/>
          <w:szCs w:val="22"/>
        </w:rPr>
        <w:t>Sea. ECOPERSIA</w:t>
      </w:r>
      <w:r w:rsidR="006D3023" w:rsidRPr="00D47134">
        <w:rPr>
          <w:rFonts w:cs="B Nazanin"/>
          <w:sz w:val="22"/>
          <w:szCs w:val="22"/>
        </w:rPr>
        <w:t>. 4(2): 1427-1437.</w:t>
      </w:r>
    </w:p>
    <w:p w:rsidR="00E12730" w:rsidRPr="00D47134" w:rsidRDefault="00E127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Bahram, S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Soltani, M.</w:t>
      </w:r>
      <w:proofErr w:type="gramStart"/>
      <w:r w:rsidRPr="00D47134">
        <w:rPr>
          <w:rFonts w:cs="B Nazanin"/>
          <w:sz w:val="22"/>
          <w:szCs w:val="22"/>
        </w:rPr>
        <w:t>,  Kamali</w:t>
      </w:r>
      <w:proofErr w:type="gramEnd"/>
      <w:r w:rsidRPr="00D47134">
        <w:rPr>
          <w:rFonts w:cs="B Nazanin"/>
          <w:sz w:val="22"/>
          <w:szCs w:val="22"/>
        </w:rPr>
        <w:t>,  A., Ojagh, S.M., Abdollahi, M., Khezri Ahmadabad, M. (2016). Effect of whey protein concentrate coating cinamon oil on quailty and shelf life of refrigrated beluga sturegeon (</w:t>
      </w:r>
      <w:r w:rsidRPr="00D47134">
        <w:rPr>
          <w:rFonts w:cs="B Nazanin"/>
          <w:i/>
          <w:iCs/>
          <w:sz w:val="22"/>
          <w:szCs w:val="22"/>
        </w:rPr>
        <w:t>huso huso</w:t>
      </w:r>
      <w:r w:rsidRPr="00D47134">
        <w:rPr>
          <w:rFonts w:cs="B Nazanin"/>
          <w:sz w:val="22"/>
          <w:szCs w:val="22"/>
        </w:rPr>
        <w:t>)</w:t>
      </w:r>
      <w:proofErr w:type="gramStart"/>
      <w:r w:rsidRPr="00D47134">
        <w:rPr>
          <w:rFonts w:cs="B Nazanin"/>
          <w:sz w:val="22"/>
          <w:szCs w:val="22"/>
        </w:rPr>
        <w:t>" .</w:t>
      </w:r>
      <w:proofErr w:type="gramEnd"/>
      <w:r w:rsidRPr="00D47134">
        <w:rPr>
          <w:rFonts w:cs="B Nazanin"/>
          <w:sz w:val="22"/>
          <w:szCs w:val="22"/>
        </w:rPr>
        <w:t xml:space="preserve"> Journal of Food Quality.</w:t>
      </w:r>
      <w:r w:rsidRPr="00D47134">
        <w:rPr>
          <w:sz w:val="22"/>
          <w:szCs w:val="22"/>
        </w:rPr>
        <w:t xml:space="preserve"> </w:t>
      </w:r>
      <w:proofErr w:type="gramStart"/>
      <w:r w:rsidR="00B61149" w:rsidRPr="00D47134">
        <w:rPr>
          <w:rFonts w:cs="B Nazanin"/>
          <w:sz w:val="22"/>
          <w:szCs w:val="22"/>
        </w:rPr>
        <w:t>39</w:t>
      </w:r>
      <w:proofErr w:type="gramEnd"/>
      <w:r w:rsidR="00B61149" w:rsidRPr="00D47134">
        <w:rPr>
          <w:rFonts w:cs="B Nazanin"/>
          <w:sz w:val="22"/>
          <w:szCs w:val="22"/>
        </w:rPr>
        <w:t xml:space="preserve"> (6):  743–749</w:t>
      </w:r>
      <w:r w:rsidR="00BF18B0" w:rsidRPr="00D47134">
        <w:rPr>
          <w:rFonts w:cs="B Nazanin"/>
          <w:sz w:val="22"/>
          <w:szCs w:val="22"/>
        </w:rPr>
        <w:t>.</w:t>
      </w:r>
    </w:p>
    <w:p w:rsidR="004808DC" w:rsidRPr="00D47134" w:rsidRDefault="004808DC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Javidi, Z., Hosseini, F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6). Development of flexible bactericidal films based on </w:t>
      </w:r>
      <w:proofErr w:type="gramStart"/>
      <w:r w:rsidRPr="00D47134">
        <w:rPr>
          <w:rFonts w:cs="B Nazanin"/>
          <w:sz w:val="22"/>
          <w:szCs w:val="22"/>
        </w:rPr>
        <w:t>poly(</w:t>
      </w:r>
      <w:proofErr w:type="gramEnd"/>
      <w:r w:rsidRPr="00D47134">
        <w:rPr>
          <w:rFonts w:cs="B Nazanin"/>
          <w:sz w:val="22"/>
          <w:szCs w:val="22"/>
        </w:rPr>
        <w:t>lactic acid) and essential oil and its effectiveness to reduce microbial growth of refrigerated rainbow trout.</w:t>
      </w:r>
      <w:r w:rsidRPr="00D47134">
        <w:rPr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LWT - Food Science and Technology.</w:t>
      </w:r>
      <w:r w:rsidR="00162F84" w:rsidRPr="00D47134">
        <w:rPr>
          <w:sz w:val="22"/>
          <w:szCs w:val="22"/>
        </w:rPr>
        <w:t xml:space="preserve"> (</w:t>
      </w:r>
      <w:r w:rsidR="00162F84" w:rsidRPr="00D47134">
        <w:rPr>
          <w:rFonts w:cs="B Nazanin"/>
          <w:sz w:val="22"/>
          <w:szCs w:val="22"/>
        </w:rPr>
        <w:t>72): 251-260.</w:t>
      </w:r>
    </w:p>
    <w:p w:rsidR="007C23BE" w:rsidRPr="00D47134" w:rsidRDefault="007C23BE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lastRenderedPageBreak/>
        <w:t xml:space="preserve">Javidi, Z., Hosseini, F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6). Efficient gas barrier properties of multi-layer films based on</w:t>
      </w:r>
      <w:r w:rsidR="005412A2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poly (lactic acid) and fish gelatin.</w:t>
      </w:r>
      <w:r w:rsidRPr="00D47134">
        <w:rPr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International Journal of Biological Macromolecules</w:t>
      </w:r>
      <w:proofErr w:type="gramStart"/>
      <w:r w:rsidRPr="00D47134">
        <w:rPr>
          <w:rFonts w:cs="B Nazanin"/>
          <w:sz w:val="22"/>
          <w:szCs w:val="22"/>
        </w:rPr>
        <w:t>.(</w:t>
      </w:r>
      <w:proofErr w:type="gramEnd"/>
      <w:r w:rsidRPr="00D47134">
        <w:rPr>
          <w:rFonts w:cs="B Nazanin"/>
          <w:sz w:val="22"/>
          <w:szCs w:val="22"/>
        </w:rPr>
        <w:t>92) 1205–1214.</w:t>
      </w:r>
    </w:p>
    <w:p w:rsidR="00BD2C88" w:rsidRPr="00D47134" w:rsidRDefault="00BD2C88" w:rsidP="00155DE6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Hasanzati Rostami, A., Motamedzadegan, A., </w:t>
      </w:r>
      <w:proofErr w:type="gramStart"/>
      <w:r w:rsidRPr="00D47134">
        <w:rPr>
          <w:rFonts w:cs="B Nazanin"/>
          <w:sz w:val="22"/>
          <w:szCs w:val="22"/>
        </w:rPr>
        <w:t>Hosseini.,</w:t>
      </w:r>
      <w:proofErr w:type="gramEnd"/>
      <w:r w:rsidRPr="00D47134">
        <w:rPr>
          <w:rFonts w:cs="B Nazanin"/>
          <w:sz w:val="22"/>
          <w:szCs w:val="22"/>
        </w:rPr>
        <w:t xml:space="preserve"> S. E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Kamali,  A.(2016).  Evaluation of plasticizing and antioxidant properties of </w:t>
      </w:r>
      <w:proofErr w:type="gramStart"/>
      <w:r w:rsidRPr="00D47134">
        <w:rPr>
          <w:rFonts w:cs="B Nazanin"/>
          <w:sz w:val="22"/>
          <w:szCs w:val="22"/>
        </w:rPr>
        <w:t>silver carp protein hydrolysates</w:t>
      </w:r>
      <w:proofErr w:type="gramEnd"/>
      <w:r w:rsidRPr="00D47134">
        <w:rPr>
          <w:rFonts w:cs="B Nazanin"/>
          <w:sz w:val="22"/>
          <w:szCs w:val="22"/>
        </w:rPr>
        <w:t xml:space="preserve"> in fish gelatin film. Journal of Aquatic Food Product Technology. </w:t>
      </w:r>
      <w:r w:rsidR="0089337B" w:rsidRPr="00D47134">
        <w:rPr>
          <w:rFonts w:cs="B Nazanin"/>
          <w:sz w:val="22"/>
          <w:szCs w:val="22"/>
        </w:rPr>
        <w:t>26 (4)</w:t>
      </w:r>
      <w:proofErr w:type="gramStart"/>
      <w:r w:rsidR="0089337B" w:rsidRPr="00D47134">
        <w:rPr>
          <w:rFonts w:cs="B Nazanin"/>
          <w:sz w:val="22"/>
          <w:szCs w:val="22"/>
        </w:rPr>
        <w:t>  457</w:t>
      </w:r>
      <w:proofErr w:type="gramEnd"/>
      <w:r w:rsidR="0089337B" w:rsidRPr="00D47134">
        <w:rPr>
          <w:rFonts w:cs="B Nazanin"/>
          <w:sz w:val="22"/>
          <w:szCs w:val="22"/>
        </w:rPr>
        <w:t>-467.</w:t>
      </w:r>
    </w:p>
    <w:p w:rsidR="00784581" w:rsidRPr="00D47134" w:rsidRDefault="006F1224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</w:pPr>
      <w:r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>Rahimi, F., Tabarsa, M.</w:t>
      </w:r>
      <w:proofErr w:type="gramStart"/>
      <w:r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 xml:space="preserve">,  </w:t>
      </w:r>
      <w:r w:rsidRPr="00D47134">
        <w:rPr>
          <w:rFonts w:ascii="LqkgxpMkhvvpAdvTTb8864ccf.B" w:eastAsiaTheme="minorHAnsi" w:hAnsi="LqkgxpMkhvvpAdvTTb8864ccf.B" w:cs="LqkgxpMkhvvpAdvTTb8864ccf.B"/>
          <w:b/>
          <w:bCs/>
          <w:color w:val="131413"/>
          <w:sz w:val="22"/>
          <w:szCs w:val="22"/>
        </w:rPr>
        <w:t>Rezaei</w:t>
      </w:r>
      <w:proofErr w:type="gramEnd"/>
      <w:r w:rsidRPr="00D47134">
        <w:rPr>
          <w:rFonts w:ascii="LqkgxpMkhvvpAdvTTb8864ccf.B" w:eastAsiaTheme="minorHAnsi" w:hAnsi="LqkgxpMkhvvpAdvTTb8864ccf.B" w:cs="LqkgxpMkhvvpAdvTTb8864ccf.B"/>
          <w:b/>
          <w:bCs/>
          <w:color w:val="131413"/>
          <w:sz w:val="22"/>
          <w:szCs w:val="22"/>
        </w:rPr>
        <w:t>, M.</w:t>
      </w:r>
      <w:r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 xml:space="preserve"> (2016). Ulvan from green algae Ulva intestinalis: optimization</w:t>
      </w:r>
      <w:r w:rsidR="00C307BC"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 xml:space="preserve"> </w:t>
      </w:r>
      <w:r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 xml:space="preserve">of ultrasound-assisted extraction and antioxidant activity. Journal of Applied Phycology. </w:t>
      </w:r>
      <w:r w:rsidR="003D36FC" w:rsidRPr="00D47134">
        <w:rPr>
          <w:rFonts w:ascii="LqkgxpMkhvvpAdvTTb8864ccf.B" w:eastAsiaTheme="minorHAnsi" w:hAnsi="LqkgxpMkhvvpAdvTTb8864ccf.B" w:cs="LqkgxpMkhvvpAdvTTb8864ccf.B"/>
          <w:color w:val="131413"/>
          <w:sz w:val="22"/>
          <w:szCs w:val="22"/>
        </w:rPr>
        <w:t>(28)2979–2990.</w:t>
      </w:r>
    </w:p>
    <w:p w:rsidR="00BC053E" w:rsidRPr="00D47134" w:rsidRDefault="00BC053E" w:rsidP="00973E30">
      <w:pPr>
        <w:pStyle w:val="ListParagraph"/>
        <w:numPr>
          <w:ilvl w:val="0"/>
          <w:numId w:val="2"/>
        </w:numPr>
        <w:spacing w:before="120" w:after="120" w:line="276" w:lineRule="auto"/>
        <w:ind w:left="0" w:hanging="426"/>
        <w:contextualSpacing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Hosseini, F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Zandi, M., Farahmand Ghavi, F. (2016). Effect of fish gelatin coating enriched with oregano essential oil on the quality of refrigerated rainbow trout fillet. Journal of Aquatic Food Product Technology. </w:t>
      </w:r>
      <w:r w:rsidR="00B03B6E" w:rsidRPr="00D47134">
        <w:rPr>
          <w:rFonts w:cs="B Nazanin"/>
          <w:sz w:val="22"/>
          <w:szCs w:val="22"/>
        </w:rPr>
        <w:t>25(6): 835-842.</w:t>
      </w:r>
    </w:p>
    <w:p w:rsidR="00872503" w:rsidRPr="00D47134" w:rsidRDefault="00192413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Hosseini, F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Zandi, M., Farahmand Ghavi, F. (</w:t>
      </w:r>
      <w:r w:rsidR="006F06E7" w:rsidRPr="00D47134">
        <w:rPr>
          <w:rFonts w:cs="B Nazanin"/>
          <w:sz w:val="22"/>
          <w:szCs w:val="22"/>
        </w:rPr>
        <w:t>2016</w:t>
      </w:r>
      <w:r w:rsidRPr="00D47134">
        <w:rPr>
          <w:rFonts w:cs="B Nazanin"/>
          <w:sz w:val="22"/>
          <w:szCs w:val="22"/>
        </w:rPr>
        <w:t>). Development of bioactive fish gelatin/chitosan nanoparticles composite films with antimicrobial properties. Food Chemistry</w:t>
      </w:r>
      <w:r w:rsidR="00B03B6E" w:rsidRPr="00D47134">
        <w:rPr>
          <w:rFonts w:cs="B Nazanin"/>
          <w:sz w:val="22"/>
          <w:szCs w:val="22"/>
        </w:rPr>
        <w:t xml:space="preserve">. </w:t>
      </w:r>
      <w:proofErr w:type="gramStart"/>
      <w:r w:rsidR="006F06E7" w:rsidRPr="00D47134">
        <w:rPr>
          <w:rFonts w:cs="B Nazanin"/>
          <w:sz w:val="22"/>
          <w:szCs w:val="22"/>
        </w:rPr>
        <w:t>194</w:t>
      </w:r>
      <w:proofErr w:type="gramEnd"/>
      <w:r w:rsidR="00B03B6E" w:rsidRPr="00D47134">
        <w:rPr>
          <w:rFonts w:cs="B Nazanin"/>
          <w:sz w:val="22"/>
          <w:szCs w:val="22"/>
        </w:rPr>
        <w:t>:</w:t>
      </w:r>
      <w:r w:rsidR="00872503" w:rsidRPr="00D47134">
        <w:rPr>
          <w:rFonts w:cs="B Nazanin"/>
          <w:sz w:val="22"/>
          <w:szCs w:val="22"/>
        </w:rPr>
        <w:t xml:space="preserve"> </w:t>
      </w:r>
      <w:r w:rsidR="006F06E7" w:rsidRPr="00D47134">
        <w:rPr>
          <w:rFonts w:cs="B Nazanin"/>
          <w:sz w:val="22"/>
          <w:szCs w:val="22"/>
        </w:rPr>
        <w:t>1266–1274</w:t>
      </w:r>
      <w:r w:rsidR="00CA6AB8" w:rsidRPr="00D47134">
        <w:rPr>
          <w:rFonts w:cs="B Nazanin"/>
          <w:sz w:val="22"/>
          <w:szCs w:val="22"/>
        </w:rPr>
        <w:t>.</w:t>
      </w:r>
    </w:p>
    <w:p w:rsidR="00800561" w:rsidRPr="00D47134" w:rsidRDefault="009E0A25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Alboofetileh, M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  Hosseini, H., Abdollahi, M. (201</w:t>
      </w:r>
      <w:r w:rsidR="00174C85" w:rsidRPr="00D47134">
        <w:rPr>
          <w:rFonts w:cs="B Nazanin"/>
          <w:sz w:val="22"/>
          <w:szCs w:val="22"/>
        </w:rPr>
        <w:t>6</w:t>
      </w:r>
      <w:r w:rsidRPr="00D47134">
        <w:rPr>
          <w:rFonts w:cs="B Nazanin"/>
          <w:sz w:val="22"/>
          <w:szCs w:val="22"/>
        </w:rPr>
        <w:t xml:space="preserve">). </w:t>
      </w:r>
      <w:r w:rsidR="00634458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Efficacy of activated alginate-based</w:t>
      </w:r>
      <w:r w:rsidR="00872503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nanocomposite films to control Listeria monocytogenes and spoilage flora in rainbow trout slice</w:t>
      </w:r>
      <w:r w:rsidR="006F06E7" w:rsidRPr="00D47134">
        <w:rPr>
          <w:rFonts w:cs="B Nazanin"/>
          <w:sz w:val="22"/>
          <w:szCs w:val="22"/>
        </w:rPr>
        <w:t xml:space="preserve">. </w:t>
      </w:r>
      <w:r w:rsidRPr="00D47134">
        <w:rPr>
          <w:rFonts w:cs="B Nazanin"/>
          <w:sz w:val="22"/>
          <w:szCs w:val="22"/>
        </w:rPr>
        <w:t>Journal</w:t>
      </w:r>
      <w:r w:rsidR="00872503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of</w:t>
      </w:r>
      <w:r w:rsidR="006F06E7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 xml:space="preserve">Food Science and Technology. </w:t>
      </w:r>
      <w:r w:rsidR="00174C85" w:rsidRPr="00D47134">
        <w:rPr>
          <w:rFonts w:cs="B Nazanin"/>
          <w:sz w:val="22"/>
          <w:szCs w:val="22"/>
        </w:rPr>
        <w:t>53(1):521–530</w:t>
      </w:r>
    </w:p>
    <w:p w:rsidR="00872503" w:rsidRPr="00D47134" w:rsidRDefault="00634458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ascii="Arial" w:hAnsi="Arial" w:cs="Arial"/>
          <w:color w:val="2E2E2E"/>
          <w:sz w:val="22"/>
          <w:szCs w:val="22"/>
          <w:shd w:val="clear" w:color="auto" w:fill="F9FBFC"/>
        </w:rPr>
      </w:pPr>
      <w:r w:rsidRPr="00D47134">
        <w:rPr>
          <w:rFonts w:cs="B Nazanin"/>
          <w:sz w:val="22"/>
          <w:szCs w:val="22"/>
        </w:rPr>
        <w:t>Anvari, M., Tabarsa, M.</w:t>
      </w:r>
      <w:proofErr w:type="gramStart"/>
      <w:r w:rsidRPr="00D47134">
        <w:rPr>
          <w:rFonts w:cs="B Nazanin"/>
          <w:sz w:val="22"/>
          <w:szCs w:val="22"/>
        </w:rPr>
        <w:t>,  Caoc</w:t>
      </w:r>
      <w:proofErr w:type="gramEnd"/>
      <w:r w:rsidRPr="00D47134">
        <w:rPr>
          <w:rFonts w:cs="B Nazanin"/>
          <w:sz w:val="22"/>
          <w:szCs w:val="22"/>
        </w:rPr>
        <w:t xml:space="preserve">, R., Youd, S.,  Joyner, S.H.,  Behnam, S., </w:t>
      </w:r>
      <w:r w:rsidRPr="00D47134">
        <w:rPr>
          <w:rFonts w:cs="B Nazanin"/>
          <w:b/>
          <w:bCs/>
          <w:sz w:val="22"/>
          <w:szCs w:val="22"/>
        </w:rPr>
        <w:t>Rezaei, M.</w:t>
      </w:r>
      <w:r w:rsidRPr="00D47134">
        <w:rPr>
          <w:rFonts w:cs="B Nazanin"/>
          <w:sz w:val="22"/>
          <w:szCs w:val="22"/>
        </w:rPr>
        <w:t xml:space="preserve"> (201</w:t>
      </w:r>
      <w:r w:rsidR="00D92396" w:rsidRPr="00D47134">
        <w:rPr>
          <w:rFonts w:cs="B Nazanin"/>
          <w:sz w:val="22"/>
          <w:szCs w:val="22"/>
        </w:rPr>
        <w:t>6</w:t>
      </w:r>
      <w:r w:rsidRPr="00D47134">
        <w:rPr>
          <w:rFonts w:cs="B Nazanin"/>
          <w:sz w:val="22"/>
          <w:szCs w:val="22"/>
        </w:rPr>
        <w:t>). Compositional characterization and rheological properties of an anionic gum from Alyssum</w:t>
      </w:r>
      <w:r w:rsidR="00872503" w:rsidRPr="00D47134">
        <w:rPr>
          <w:rFonts w:cs="B Nazanin"/>
          <w:sz w:val="22"/>
          <w:szCs w:val="22"/>
        </w:rPr>
        <w:t xml:space="preserve"> </w:t>
      </w:r>
      <w:r w:rsidRPr="00D47134">
        <w:rPr>
          <w:rFonts w:cs="B Nazanin"/>
          <w:sz w:val="22"/>
          <w:szCs w:val="22"/>
        </w:rPr>
        <w:t>homolocarpum seeds. Food Hydrocolloids</w:t>
      </w:r>
      <w:r w:rsidR="00D92396" w:rsidRPr="00D47134">
        <w:rPr>
          <w:rFonts w:cs="B Nazanin"/>
          <w:sz w:val="22"/>
          <w:szCs w:val="22"/>
        </w:rPr>
        <w:t>.</w:t>
      </w:r>
      <w:r w:rsidR="00D92396" w:rsidRPr="00D47134">
        <w:rPr>
          <w:sz w:val="22"/>
          <w:szCs w:val="22"/>
        </w:rPr>
        <w:t xml:space="preserve"> </w:t>
      </w:r>
      <w:r w:rsidR="00D92396" w:rsidRPr="00D47134">
        <w:rPr>
          <w:rFonts w:cs="B Nazanin"/>
          <w:sz w:val="22"/>
          <w:szCs w:val="22"/>
        </w:rPr>
        <w:t>(52) 766–773.</w:t>
      </w:r>
    </w:p>
    <w:p w:rsidR="001F2679" w:rsidRPr="00D47134" w:rsidRDefault="001F2679" w:rsidP="00973E30">
      <w:pPr>
        <w:numPr>
          <w:ilvl w:val="0"/>
          <w:numId w:val="2"/>
        </w:numPr>
        <w:spacing w:before="120" w:after="120" w:line="276" w:lineRule="auto"/>
        <w:ind w:left="0" w:hanging="426"/>
        <w:contextualSpacing/>
        <w:jc w:val="both"/>
        <w:rPr>
          <w:rFonts w:cs="B Nazanin"/>
          <w:sz w:val="22"/>
          <w:szCs w:val="22"/>
        </w:rPr>
      </w:pPr>
      <w:r w:rsidRPr="00D47134">
        <w:rPr>
          <w:rFonts w:cs="B Nazanin"/>
          <w:sz w:val="22"/>
          <w:szCs w:val="22"/>
        </w:rPr>
        <w:t xml:space="preserve">Hosseini, F., </w:t>
      </w:r>
      <w:r w:rsidRPr="00D47134">
        <w:rPr>
          <w:rFonts w:cs="B Nazanin"/>
          <w:b/>
          <w:bCs/>
          <w:sz w:val="22"/>
          <w:szCs w:val="22"/>
        </w:rPr>
        <w:t>Rezaei, M.,</w:t>
      </w:r>
      <w:r w:rsidRPr="00D47134">
        <w:rPr>
          <w:rFonts w:cs="B Nazanin"/>
          <w:sz w:val="22"/>
          <w:szCs w:val="22"/>
        </w:rPr>
        <w:t xml:space="preserve"> Zandi, M., Farahmand Ghavi, F. (201</w:t>
      </w:r>
      <w:r w:rsidR="005745D7" w:rsidRPr="00D47134">
        <w:rPr>
          <w:rFonts w:cs="B Nazanin"/>
          <w:sz w:val="22"/>
          <w:szCs w:val="22"/>
        </w:rPr>
        <w:t>6</w:t>
      </w:r>
      <w:r w:rsidRPr="00D47134">
        <w:rPr>
          <w:rFonts w:cs="B Nazanin"/>
          <w:sz w:val="22"/>
          <w:szCs w:val="22"/>
        </w:rPr>
        <w:t xml:space="preserve">). Preparation and characterization of chitosan nanoparticles-loaded fish gelatin-based edible films. Journal of Food Process Engineering. </w:t>
      </w:r>
      <w:proofErr w:type="gramStart"/>
      <w:r w:rsidR="00350F41" w:rsidRPr="00D47134">
        <w:rPr>
          <w:rFonts w:cs="B Nazanin"/>
          <w:sz w:val="22"/>
          <w:szCs w:val="22"/>
        </w:rPr>
        <w:t>39</w:t>
      </w:r>
      <w:proofErr w:type="gramEnd"/>
      <w:r w:rsidR="00350F41" w:rsidRPr="00D47134">
        <w:rPr>
          <w:rFonts w:cs="B Nazanin"/>
          <w:sz w:val="22"/>
          <w:szCs w:val="22"/>
        </w:rPr>
        <w:t>: 521-52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Behnam, S., Anva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Soltanian, S., Safari, R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 Effect of nisin as a biopreservative agent on quality and shelflife of vacuum packaged rainbow trout (</w:t>
      </w:r>
      <w:r w:rsidRPr="00D47134">
        <w:rPr>
          <w:i/>
          <w:iCs/>
          <w:sz w:val="22"/>
          <w:szCs w:val="22"/>
        </w:rPr>
        <w:t>Oncorhynchus mykiss</w:t>
      </w:r>
      <w:r w:rsidRPr="00D47134">
        <w:rPr>
          <w:sz w:val="22"/>
          <w:szCs w:val="22"/>
        </w:rPr>
        <w:t>) stored at 4 °C. Journal of Food Science and Technology. 52(4):2184–219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Kazemi, 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 xml:space="preserve">. Antimicrobial effectiveness of gelatin-alginate film containing oregano essential oil for fish preservation. Journal of food Safety. </w:t>
      </w:r>
      <w:proofErr w:type="gramStart"/>
      <w:r w:rsidRPr="00D47134">
        <w:rPr>
          <w:sz w:val="22"/>
          <w:szCs w:val="22"/>
        </w:rPr>
        <w:t>35</w:t>
      </w:r>
      <w:proofErr w:type="gramEnd"/>
      <w:r w:rsidRPr="00D47134">
        <w:rPr>
          <w:sz w:val="22"/>
          <w:szCs w:val="22"/>
        </w:rPr>
        <w:t>: 482-490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tef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bi B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 Characterization of physical, mechanical, and antibacterial properties of agar-cellulose bionanocomposite films incorporated with savory essential oil. Food Hydrocolloids. (45)150-157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Safari, P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Shaviklo, A. M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 xml:space="preserve">. The optimum conditions for the extraction of antioxidant compounds from the Persian Gulf green algae (Chaetomorpha sp.) using response surface methodology. Journal of Food Science and Technology. </w:t>
      </w:r>
      <w:proofErr w:type="gramStart"/>
      <w:r w:rsidRPr="00D47134">
        <w:rPr>
          <w:sz w:val="22"/>
          <w:szCs w:val="22"/>
        </w:rPr>
        <w:t>52</w:t>
      </w:r>
      <w:proofErr w:type="gramEnd"/>
      <w:r w:rsidRPr="00D47134">
        <w:rPr>
          <w:sz w:val="22"/>
          <w:szCs w:val="22"/>
        </w:rPr>
        <w:t>: 2974-298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riaii, P., Tavakolipour, H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Elhami Rad, A. H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 xml:space="preserve">. Effects of methylcellulose coating enriched with pimpinella affinis oil on the quality of silver carp fillet under refrigerator storage condition. Journal of Food Processing and Preservation. </w:t>
      </w:r>
      <w:proofErr w:type="gramStart"/>
      <w:r w:rsidRPr="00D47134">
        <w:rPr>
          <w:sz w:val="22"/>
          <w:szCs w:val="22"/>
        </w:rPr>
        <w:t>39</w:t>
      </w:r>
      <w:proofErr w:type="gramEnd"/>
      <w:r w:rsidRPr="00D47134">
        <w:rPr>
          <w:sz w:val="22"/>
          <w:szCs w:val="22"/>
        </w:rPr>
        <w:t>: 1647–1655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nvari, 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King, S. M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</w:t>
      </w:r>
      <w:r w:rsidRPr="00D47134">
        <w:rPr>
          <w:rFonts w:eastAsia="Calibri"/>
          <w:sz w:val="22"/>
          <w:szCs w:val="22"/>
        </w:rPr>
        <w:t xml:space="preserve"> </w:t>
      </w:r>
      <w:r w:rsidRPr="00D47134">
        <w:rPr>
          <w:sz w:val="22"/>
          <w:szCs w:val="22"/>
        </w:rPr>
        <w:t>Biochemical quality and polyunsaturated fatty acids content assessments in cold-smoked kutum (Rutilus frisii kutum): effect of smoking time. International Journal of Food Properties. (18):64–7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F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Zandi, M., Farahmand Ghavi, F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 Bio-based composite edible films containing Origanum vulgare L. essential oil. Industrial Crops and Products. (67):403–413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lastRenderedPageBreak/>
        <w:t xml:space="preserve">Hosseini, F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Zandi, M., Farahmand Ghavi, F.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 Fabrication of bio-nanocomposite films based on fish gelatin reinforced with chitosan nanoparticles. Food Hydrocolloids. (44) 172-18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ujifard, A., Seyfabadi, J., Abedian Kenari, A.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5)</w:t>
      </w:r>
      <w:r w:rsidRPr="00D47134">
        <w:rPr>
          <w:sz w:val="22"/>
          <w:szCs w:val="22"/>
        </w:rPr>
        <w:t>. Growth response and tail-muscle fatty acid quality of Pacific white shrimp, Litopenaeus vannamei (Boone) fed with diets containing different levels of rice protein concentrate. Iranian Journal of Fisheries Sciences 14 (1), 188-200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Bahmani, A.Z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S.V., Hosseini, S.F., Alishahi, A., Mehraj, A., Regenstein, J. M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Effect of Delayed Icing on the Microbiological Chemical and Sensory Properties of Caspian Sea Golden Grey Mullet Liza aurata. Journal of Aquatic Food Product Technology, 23:542–55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S.V., Abedian-Kenari, A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Nazari, R.M., Mohseni, M., Sanchez, X.F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Influence of the Dietary Addition of Butylated-Hydroxytoluene and Lipid Level on the Flesh Lipid Quality of Beluga Sturgeon (Huso huso) During Frozen StorageJournal of Aquatic Food Product Technology, 23:394–40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tef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bi B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Preparation and characterization agar-based nanocomposite film reinforced by nanocrystalline cellulose. International Journal of Biological Macromolecules.70: 537–544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Rabiey, S., Hosseini, H.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Use Carum copticum essential oil for controlling the Listeria monocytogenes growth in fish model system. Brazilian Journal of Microbiology.45 (1): 89–9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riaii, P., Tavakolipour, H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Elhami Rad, A. H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Properties and antimicrobial activity of edible methylcellulose based film incorporated with Pimpinella affinis oil. European Journal of Experimental Biology, 4(1):670-67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Khojastehnazhand, M., Khoshtaghaza, M.H, Mojaradi, B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Goodarzi, M., Saeys, W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Comparison of Visible–Near Infrared and Short Wave Infrared hyperspectral imaging for the evaluation of rainbow trout freshness. Food Research International, (56) 25-34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H., Mahmoudzade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ahmoudzadeh, L., Khaksar, R., Karimian Khosroshahi, N., Babakhani, A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 Effect of different cooking methods on minerals, vitamins and nutritional quality indices of kutum roach (Rutilus frisii kutum), Food Chemistry, (148) 86-9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dollah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Farzi, Gh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 xml:space="preserve">.  Influence of chitosan/clay functional bionanocomposite activated with rosemary essential oil on the </w:t>
      </w:r>
      <w:proofErr w:type="gramStart"/>
      <w:r w:rsidRPr="00D47134">
        <w:rPr>
          <w:sz w:val="22"/>
          <w:szCs w:val="22"/>
        </w:rPr>
        <w:t>shelf-life</w:t>
      </w:r>
      <w:proofErr w:type="gramEnd"/>
      <w:r w:rsidRPr="00D47134">
        <w:rPr>
          <w:sz w:val="22"/>
          <w:szCs w:val="22"/>
        </w:rPr>
        <w:t xml:space="preserve"> of fresh silver carp. International Journal of Food Science &amp; Technology. (49) 811-81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lboofetile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H., Abdollahi, M</w:t>
      </w:r>
      <w:proofErr w:type="gramStart"/>
      <w:r w:rsidRPr="00D47134">
        <w:rPr>
          <w:sz w:val="22"/>
          <w:szCs w:val="22"/>
        </w:rPr>
        <w:t>.</w:t>
      </w:r>
      <w:r w:rsidRPr="00D47134">
        <w:rPr>
          <w:b/>
          <w:bCs/>
          <w:sz w:val="22"/>
          <w:szCs w:val="22"/>
        </w:rPr>
        <w:t>(</w:t>
      </w:r>
      <w:proofErr w:type="gramEnd"/>
      <w:r w:rsidRPr="00D47134">
        <w:rPr>
          <w:b/>
          <w:bCs/>
          <w:sz w:val="22"/>
          <w:szCs w:val="22"/>
        </w:rPr>
        <w:t>2014)</w:t>
      </w:r>
      <w:r w:rsidRPr="00D47134">
        <w:rPr>
          <w:sz w:val="22"/>
          <w:szCs w:val="22"/>
        </w:rPr>
        <w:t>. Antimicrobial activity of alginate/clay nanocomposite films enriched with essential oils against three common foodborne pathogens. Food Control. (36) 1-7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dolahzadeh, E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H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Antibacterial activity of plant essential oils and extracts: The role of thyme essential oil, nisin, and their combination to control Listeria monocytogenes inoculated in minced fish meat. Food Control. (35) 177-183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lboofetile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  Hosseini, H., Abdollahi, M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 xml:space="preserve">. Effect of nanoclay and cross-linking degree on the properties of alginate-based nanocomposite film. Journal of Food Processing and Preservation. </w:t>
      </w:r>
      <w:proofErr w:type="gramStart"/>
      <w:r w:rsidRPr="00D47134">
        <w:rPr>
          <w:sz w:val="22"/>
          <w:szCs w:val="22"/>
        </w:rPr>
        <w:t>38</w:t>
      </w:r>
      <w:proofErr w:type="gramEnd"/>
      <w:r w:rsidRPr="00D47134">
        <w:rPr>
          <w:sz w:val="22"/>
          <w:szCs w:val="22"/>
        </w:rPr>
        <w:t>: 1622–163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Bahram, S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Soltani, M., Kamali, A., Ojagh, S.M., Abdollahi, M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Whey protein concentrate edible film activated with cinnamon essential oil. Journal of Food Processing and preservation. 38:1251-125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lastRenderedPageBreak/>
        <w:t xml:space="preserve">Zamani, A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adani, R., Habibi Rezaie, M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 Trypsin Enzyme from Viscera of Common Kilka (Clupeonella cultriventris caspia): Purification, Characterization and Its Compatibility with Oxidants and Surfactants. Journal of Aquatic Food Product Technology, 23 (3), 237-25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jag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zavi, H. </w:t>
      </w:r>
      <w:r w:rsidRPr="00D47134">
        <w:rPr>
          <w:b/>
          <w:bCs/>
          <w:sz w:val="22"/>
          <w:szCs w:val="22"/>
        </w:rPr>
        <w:t>(2014)</w:t>
      </w:r>
      <w:r w:rsidRPr="00D47134">
        <w:rPr>
          <w:sz w:val="22"/>
          <w:szCs w:val="22"/>
        </w:rPr>
        <w:t>.</w:t>
      </w:r>
      <w:r w:rsidRPr="00D47134">
        <w:rPr>
          <w:rFonts w:eastAsia="Calibri"/>
          <w:sz w:val="22"/>
          <w:szCs w:val="22"/>
        </w:rPr>
        <w:t xml:space="preserve"> </w:t>
      </w:r>
      <w:r w:rsidRPr="00D47134">
        <w:rPr>
          <w:sz w:val="22"/>
          <w:szCs w:val="22"/>
        </w:rPr>
        <w:t>Improvement of the storage quality of frozen rainbow trout by chitosan coating Incorporated with cinnamon oil. Journal of Aquatic Food Product Technology, 23(2), 146-154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F., Zand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Farahmand Ghavi, F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Two-step method for encapsulation of oregano essential oil in chitosan nanoparticles: Preparation, characterization and in vitro release study. Carbohydrate polymers. (95) 50-56. 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dollahi, M., Alboofetile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Behrooz, R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>.Comparing physicho-mechanical and thermal properties of alginate nanocomposite films reinforced with organic and/or inorganic nanofillers. Food Hydrocolloids. (32) 416-424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Rabiey, S., Hosseini, H.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The hurdle effect of bunium persicum essential oil, smoke and nacl for controlling the listeria monocytogenes growth in fish model systems.Journal of Food Safety. </w:t>
      </w:r>
      <w:proofErr w:type="gramStart"/>
      <w:r w:rsidRPr="00D47134">
        <w:rPr>
          <w:sz w:val="22"/>
          <w:szCs w:val="22"/>
        </w:rPr>
        <w:t>33</w:t>
      </w:r>
      <w:proofErr w:type="gramEnd"/>
      <w:r w:rsidRPr="00D47134">
        <w:rPr>
          <w:sz w:val="22"/>
          <w:szCs w:val="22"/>
        </w:rPr>
        <w:t>: 137–144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lboofetile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H. M., Abdollahi, M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Effect of montmorillonite clay and biopolymer concentration on the physical and mechanical properties of alginate nanocomposite films. Journal of Food Engineering. </w:t>
      </w:r>
      <w:proofErr w:type="gramStart"/>
      <w:r w:rsidRPr="00D47134">
        <w:rPr>
          <w:sz w:val="22"/>
          <w:szCs w:val="22"/>
        </w:rPr>
        <w:t>117</w:t>
      </w:r>
      <w:proofErr w:type="gramEnd"/>
      <w:r w:rsidRPr="00D47134">
        <w:rPr>
          <w:sz w:val="22"/>
          <w:szCs w:val="22"/>
        </w:rPr>
        <w:t>: 26-33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dollahi, M., Alboofetileh, M., Behrooz R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iraki, R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>. Reducing Water Sensitivity of Alginate Bio-nanocomposite Film Using Cellulose Nanoparticles.</w:t>
      </w:r>
      <w:r w:rsidRPr="00D47134">
        <w:rPr>
          <w:rFonts w:eastAsia="Calibri"/>
          <w:sz w:val="22"/>
          <w:szCs w:val="22"/>
        </w:rPr>
        <w:t xml:space="preserve"> </w:t>
      </w:r>
      <w:r w:rsidRPr="00D47134">
        <w:rPr>
          <w:sz w:val="22"/>
          <w:szCs w:val="22"/>
        </w:rPr>
        <w:t>International Journal of Biological Macromolecules. (54) 166–173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Pezeshk, S., 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 Hosseini, H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Evaluation of </w:t>
      </w:r>
      <w:proofErr w:type="gramStart"/>
      <w:r w:rsidRPr="00D47134">
        <w:rPr>
          <w:sz w:val="22"/>
          <w:szCs w:val="22"/>
        </w:rPr>
        <w:t>shelf-life</w:t>
      </w:r>
      <w:proofErr w:type="gramEnd"/>
      <w:r w:rsidRPr="00D47134">
        <w:rPr>
          <w:sz w:val="22"/>
          <w:szCs w:val="22"/>
        </w:rPr>
        <w:t xml:space="preserve"> of live and gutted fish treated with a shallot extract. Journal of Food Processing and Preservation. </w:t>
      </w:r>
      <w:proofErr w:type="gramStart"/>
      <w:r w:rsidRPr="00D47134">
        <w:rPr>
          <w:sz w:val="22"/>
          <w:szCs w:val="22"/>
        </w:rPr>
        <w:t>37</w:t>
      </w:r>
      <w:proofErr w:type="gramEnd"/>
      <w:r w:rsidRPr="00D47134">
        <w:rPr>
          <w:sz w:val="22"/>
          <w:szCs w:val="22"/>
        </w:rPr>
        <w:t>: 970-97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Delfieh, P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rFonts w:eastAsia="Calibri"/>
          <w:sz w:val="22"/>
          <w:szCs w:val="22"/>
        </w:rPr>
        <w:t xml:space="preserve"> Hosseini, H., </w:t>
      </w:r>
      <w:r w:rsidRPr="00D47134">
        <w:rPr>
          <w:sz w:val="22"/>
          <w:szCs w:val="22"/>
        </w:rPr>
        <w:t xml:space="preserve">Hosseini, S.V., Zohrehbakhsh, E. Regenstein, J.M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Effects of Cooking Methods on Proximate Composition and Fatty Acids Profile of Indian White Prawn (Fenneropenaeus indicus). Journal of Aquatic Food Product Technology. </w:t>
      </w:r>
      <w:proofErr w:type="gramStart"/>
      <w:r w:rsidRPr="00D47134">
        <w:rPr>
          <w:sz w:val="22"/>
          <w:szCs w:val="22"/>
        </w:rPr>
        <w:t>22</w:t>
      </w:r>
      <w:proofErr w:type="gramEnd"/>
      <w:r w:rsidRPr="00D47134">
        <w:rPr>
          <w:sz w:val="22"/>
          <w:szCs w:val="22"/>
        </w:rPr>
        <w:t>:353–360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Etemadi, H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Abedian Kenari, A., Hosseini, F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>. Combined Effect of Vacuum Packaging and Sodium Acetate Dip Treatment on Shelf Life Extension of Rainbow Trout (</w:t>
      </w:r>
      <w:r w:rsidRPr="00D47134">
        <w:rPr>
          <w:i/>
          <w:iCs/>
          <w:sz w:val="22"/>
          <w:szCs w:val="22"/>
        </w:rPr>
        <w:t>Oncorhynchus mykiss</w:t>
      </w:r>
      <w:r w:rsidRPr="00D47134">
        <w:rPr>
          <w:sz w:val="22"/>
          <w:szCs w:val="22"/>
        </w:rPr>
        <w:t xml:space="preserve">) during Refrigerated Storage. Journal of agricultural science and technology. </w:t>
      </w:r>
      <w:proofErr w:type="gramStart"/>
      <w:r w:rsidRPr="00D47134">
        <w:rPr>
          <w:sz w:val="22"/>
          <w:szCs w:val="22"/>
        </w:rPr>
        <w:t>15</w:t>
      </w:r>
      <w:proofErr w:type="gramEnd"/>
      <w:r w:rsidRPr="00D47134">
        <w:rPr>
          <w:sz w:val="22"/>
          <w:szCs w:val="22"/>
        </w:rPr>
        <w:t>: 929-93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F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Zandi, M., Farahmand Ghavi, F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 xml:space="preserve">. Preparation and functional properties of fish gelatin-chitosan blend edible films. Food Chemistry. </w:t>
      </w:r>
      <w:proofErr w:type="gramStart"/>
      <w:r w:rsidRPr="00D47134">
        <w:rPr>
          <w:sz w:val="22"/>
          <w:szCs w:val="22"/>
        </w:rPr>
        <w:t>136</w:t>
      </w:r>
      <w:proofErr w:type="gramEnd"/>
      <w:r w:rsidRPr="00D47134">
        <w:rPr>
          <w:sz w:val="22"/>
          <w:szCs w:val="22"/>
        </w:rPr>
        <w:t>: 1490-1495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nvari, 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King, S. M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>.</w:t>
      </w:r>
      <w:r w:rsidRPr="00D47134">
        <w:rPr>
          <w:rFonts w:eastAsia="Calibri"/>
          <w:sz w:val="22"/>
          <w:szCs w:val="22"/>
        </w:rPr>
        <w:t xml:space="preserve"> </w:t>
      </w:r>
      <w:r w:rsidRPr="00D47134">
        <w:rPr>
          <w:sz w:val="22"/>
          <w:szCs w:val="22"/>
        </w:rPr>
        <w:t xml:space="preserve">Effects of previous gutting on biochemical changes and profile of long-chain polyunsaturated fatty acids in cold-smoked kutum </w:t>
      </w:r>
      <w:proofErr w:type="gramStart"/>
      <w:r w:rsidRPr="00D47134">
        <w:rPr>
          <w:sz w:val="22"/>
          <w:szCs w:val="22"/>
        </w:rPr>
        <w:t>( Rutilus</w:t>
      </w:r>
      <w:proofErr w:type="gramEnd"/>
      <w:r w:rsidRPr="00D47134">
        <w:rPr>
          <w:sz w:val="22"/>
          <w:szCs w:val="22"/>
        </w:rPr>
        <w:t xml:space="preserve"> frisii kutum)</w:t>
      </w:r>
      <w:r w:rsidRPr="00D47134">
        <w:rPr>
          <w:sz w:val="22"/>
          <w:szCs w:val="22"/>
          <w:rtl/>
        </w:rPr>
        <w:t xml:space="preserve"> </w:t>
      </w:r>
      <w:r w:rsidRPr="00D47134">
        <w:rPr>
          <w:sz w:val="22"/>
          <w:szCs w:val="22"/>
        </w:rPr>
        <w:t>stored at room temperature (25 ± 2c).</w:t>
      </w:r>
      <w:r w:rsidRPr="00D47134">
        <w:rPr>
          <w:rFonts w:eastAsia="Calibri"/>
          <w:sz w:val="22"/>
          <w:szCs w:val="22"/>
        </w:rPr>
        <w:t xml:space="preserve"> </w:t>
      </w:r>
      <w:r w:rsidRPr="00D47134">
        <w:rPr>
          <w:sz w:val="22"/>
          <w:szCs w:val="22"/>
        </w:rPr>
        <w:t>Journal of Food Biochemistry, 37 (6): 742–747</w:t>
      </w:r>
      <w:r w:rsidRPr="00D47134">
        <w:rPr>
          <w:sz w:val="22"/>
          <w:szCs w:val="22"/>
          <w:rtl/>
        </w:rPr>
        <w:t>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Javadian, S. R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Soltani, M., Kazemian, M., Pourgholam, R. </w:t>
      </w:r>
      <w:r w:rsidRPr="00D47134">
        <w:rPr>
          <w:b/>
          <w:bCs/>
          <w:sz w:val="22"/>
          <w:szCs w:val="22"/>
        </w:rPr>
        <w:t>(2013)</w:t>
      </w:r>
      <w:r w:rsidRPr="00D47134">
        <w:rPr>
          <w:sz w:val="22"/>
          <w:szCs w:val="22"/>
        </w:rPr>
        <w:t>. Effects of thawing methods on chemical, biochemical and microbial quality of frozen whole rainbow trout (</w:t>
      </w:r>
      <w:r w:rsidRPr="00D47134">
        <w:rPr>
          <w:i/>
          <w:iCs/>
          <w:sz w:val="22"/>
          <w:szCs w:val="22"/>
        </w:rPr>
        <w:t>Oncorhynchus mykiss</w:t>
      </w:r>
      <w:r w:rsidRPr="00D47134">
        <w:rPr>
          <w:sz w:val="22"/>
          <w:szCs w:val="22"/>
        </w:rPr>
        <w:t>). Journal of Aquatic Food Product Technology. 22:168-177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Jafarpour, A., Hajiduon, H.,  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 xml:space="preserve">. A Comparative Study on Effect of Egg White, Soy Protein Isolate andPotato Starch on Functional Properties of Common Carp (Cyprinus carpio) Surimi Gel. Journal of Food Processing and Technology. </w:t>
      </w:r>
      <w:proofErr w:type="gramStart"/>
      <w:r w:rsidRPr="00D47134">
        <w:rPr>
          <w:sz w:val="22"/>
          <w:szCs w:val="22"/>
        </w:rPr>
        <w:t>3(</w:t>
      </w:r>
      <w:proofErr w:type="gramEnd"/>
      <w:r w:rsidRPr="00D47134">
        <w:rPr>
          <w:sz w:val="22"/>
          <w:szCs w:val="22"/>
        </w:rPr>
        <w:t xml:space="preserve">11). </w:t>
      </w:r>
      <w:proofErr w:type="gramStart"/>
      <w:r w:rsidRPr="00D47134">
        <w:rPr>
          <w:sz w:val="22"/>
          <w:szCs w:val="22"/>
        </w:rPr>
        <w:t>1000190</w:t>
      </w:r>
      <w:proofErr w:type="gramEnd"/>
      <w:r w:rsidRPr="00D47134">
        <w:rPr>
          <w:sz w:val="22"/>
          <w:szCs w:val="22"/>
        </w:rPr>
        <w:t> </w:t>
      </w:r>
      <w:hyperlink r:id="rId27" w:history="1">
        <w:r w:rsidRPr="00D47134">
          <w:rPr>
            <w:rStyle w:val="Hyperlink"/>
            <w:sz w:val="22"/>
            <w:szCs w:val="22"/>
          </w:rPr>
          <w:t>http://dx.doi.org/10.4172/2157-7110.1000190</w:t>
        </w:r>
      </w:hyperlink>
      <w:r w:rsidRPr="00D47134">
        <w:rPr>
          <w:sz w:val="22"/>
          <w:szCs w:val="22"/>
        </w:rPr>
        <w:t>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lastRenderedPageBreak/>
        <w:t xml:space="preserve">Abdollah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Farzi, Gh.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A novel active bionanocomposite film incorporating rosemary essential oil and nanoclay into chitosan. Journal of Food Engineering, 111: 343-350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dollah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Farzi, Gh.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 Improvement of active chitosan film properties with rosemary essential oil for food packaging. International Journal of Food Science &amp; Technology, 47, 847–853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ujifard, A., Seyfabadi, J., Abedian Kenari, A.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Growth and apparent digestibility of nutrients</w:t>
      </w:r>
      <w:proofErr w:type="gramStart"/>
      <w:r w:rsidRPr="00D47134">
        <w:rPr>
          <w:sz w:val="22"/>
          <w:szCs w:val="22"/>
        </w:rPr>
        <w:t>,fatty</w:t>
      </w:r>
      <w:proofErr w:type="gramEnd"/>
      <w:r w:rsidRPr="00D47134">
        <w:rPr>
          <w:sz w:val="22"/>
          <w:szCs w:val="22"/>
        </w:rPr>
        <w:t xml:space="preserve"> acids and amino acids in Paciﬁc white shrimp, Litopenaeus vannamei, fed diets with rice protein concentrate as total and partial replacement of ﬁsh meal. Aquaculture 342-343: 56 – 6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Tabarsa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mezanpour, Z., Waaland, J. R., Rabiei, R.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 xml:space="preserve">. Chemical compositions of the marine algae Gracilaria salicornia (Rhodophyta) and Ulva lactuca (Chlorophyta) as potential food source. Journal of the Science of Food and Agriculture. </w:t>
      </w:r>
      <w:proofErr w:type="gramStart"/>
      <w:r w:rsidRPr="00D47134">
        <w:rPr>
          <w:sz w:val="22"/>
          <w:szCs w:val="22"/>
        </w:rPr>
        <w:t>92</w:t>
      </w:r>
      <w:proofErr w:type="gramEnd"/>
      <w:r w:rsidRPr="00D47134">
        <w:rPr>
          <w:sz w:val="22"/>
          <w:szCs w:val="22"/>
        </w:rPr>
        <w:t xml:space="preserve"> (12): 2500-250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Tabarsa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mezanpour, Z., Waaland, J. R., Rabiei, R.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 Fatty acids, amino acids, mineralcontents and proximate composition of some brown seaweeds. Journal of Phycology, 48, 285 –29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amzeh, A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The Effects of Sodium Alginate on Quality of Rainbow Trout (</w:t>
      </w:r>
      <w:r w:rsidRPr="00D47134">
        <w:rPr>
          <w:i/>
          <w:iCs/>
          <w:sz w:val="22"/>
          <w:szCs w:val="22"/>
        </w:rPr>
        <w:t>Oncorhynchus mykiss</w:t>
      </w:r>
      <w:r w:rsidRPr="00D47134">
        <w:rPr>
          <w:sz w:val="22"/>
          <w:szCs w:val="22"/>
        </w:rPr>
        <w:t xml:space="preserve">) Fillets Stored at </w:t>
      </w:r>
      <w:proofErr w:type="gramStart"/>
      <w:r w:rsidRPr="00D47134">
        <w:rPr>
          <w:sz w:val="22"/>
          <w:szCs w:val="22"/>
        </w:rPr>
        <w:t>4</w:t>
      </w:r>
      <w:proofErr w:type="gramEnd"/>
      <w:r w:rsidRPr="00D47134">
        <w:rPr>
          <w:sz w:val="22"/>
          <w:szCs w:val="22"/>
        </w:rPr>
        <w:t xml:space="preserve"> ± 2◦C. Journal of Aquatic Food Product Technology. </w:t>
      </w:r>
      <w:proofErr w:type="gramStart"/>
      <w:r w:rsidRPr="00D47134">
        <w:rPr>
          <w:sz w:val="22"/>
          <w:szCs w:val="22"/>
        </w:rPr>
        <w:t>21</w:t>
      </w:r>
      <w:proofErr w:type="gramEnd"/>
      <w:r w:rsidRPr="00D47134">
        <w:rPr>
          <w:sz w:val="22"/>
          <w:szCs w:val="22"/>
        </w:rPr>
        <w:t>:14–2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Naseri, 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 xml:space="preserve">. Lipid Changes during Long-Term Storage of Canned Sprat. Journal of Aquatic Food Product Technology. </w:t>
      </w:r>
      <w:proofErr w:type="gramStart"/>
      <w:r w:rsidRPr="00D47134">
        <w:rPr>
          <w:sz w:val="22"/>
          <w:szCs w:val="22"/>
        </w:rPr>
        <w:t>21</w:t>
      </w:r>
      <w:proofErr w:type="gramEnd"/>
      <w:r w:rsidRPr="00D47134">
        <w:rPr>
          <w:sz w:val="22"/>
          <w:szCs w:val="22"/>
        </w:rPr>
        <w:t>:48–5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ujifard, A., Seyfabadi, J., Abedian Kenari, A.M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2)</w:t>
      </w:r>
      <w:r w:rsidRPr="00D47134">
        <w:rPr>
          <w:sz w:val="22"/>
          <w:szCs w:val="22"/>
        </w:rPr>
        <w:t>. Fish meal replacement with rice protein concentrate in a practical diet for the Pacific white shrimp, Litopenaeus vannamei Boone, 1931. Aquaculture International. 20:117-12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Nazemroaya, S., Sahari, M.A. and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 xml:space="preserve">. Identification of fatty acid in mackerel (scomberomorus commersoni) and shark (carcharhinus dussumieri) fillets and their changes during six month of frozen storage at -18°c. Journal of Agricultural Science and Techology. </w:t>
      </w:r>
      <w:proofErr w:type="gramStart"/>
      <w:r w:rsidRPr="00D47134">
        <w:rPr>
          <w:sz w:val="22"/>
          <w:szCs w:val="22"/>
        </w:rPr>
        <w:t>13</w:t>
      </w:r>
      <w:proofErr w:type="gramEnd"/>
      <w:r w:rsidRPr="00D47134">
        <w:rPr>
          <w:sz w:val="22"/>
          <w:szCs w:val="22"/>
        </w:rPr>
        <w:t>: 553-56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Bahmani, A.Z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S.V., Regenstein, J. M., Bohme, K., Alishahi, A., Yadollahi, F.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 xml:space="preserve">. Chilled storage of golden gray mullet (Liza aurata). </w:t>
      </w:r>
      <w:proofErr w:type="gramStart"/>
      <w:r w:rsidRPr="00D47134">
        <w:rPr>
          <w:sz w:val="22"/>
          <w:szCs w:val="22"/>
        </w:rPr>
        <w:t>lWT</w:t>
      </w:r>
      <w:proofErr w:type="gramEnd"/>
      <w:r w:rsidRPr="00D47134">
        <w:rPr>
          <w:sz w:val="22"/>
          <w:szCs w:val="22"/>
        </w:rPr>
        <w:t xml:space="preserve"> Food sciences and Technology, 44, 1894-1900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Taghizadeh Andevari, G.,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>. Effect of gelatin coating incorporated with cinnamon oil on the quality of fresh rainbow trout in cold storage. International Journal of Food Science &amp; Technology, 46 (11), 2305-231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Nase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oieni, S., Hosseini, H., Eskandari, S.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>. Effects of different filling media on the oxidation and lipid quality of canned silver carp (Hypophthalmichthys molitrix). International Journal of Food Science &amp; Technology, 46 (6), 1149-115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Pezeshk, S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Hosseini, H.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 xml:space="preserve">. Effects of turmeric, shallot extracts, and their combination on quality characteristics of vacuum-packaged rainbow trout stored at </w:t>
      </w:r>
      <w:proofErr w:type="gramStart"/>
      <w:r w:rsidRPr="00D47134">
        <w:rPr>
          <w:sz w:val="22"/>
          <w:szCs w:val="22"/>
        </w:rPr>
        <w:t>4</w:t>
      </w:r>
      <w:proofErr w:type="gramEnd"/>
      <w:r w:rsidRPr="00D47134">
        <w:rPr>
          <w:sz w:val="22"/>
          <w:szCs w:val="22"/>
        </w:rPr>
        <w:t xml:space="preserve"> ± 1 °c. Journal of Food Sciences, 76 (6), 387-39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Esmaeili kharyek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otamedzadegan, A.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>. The effect of processing conditions on physico-chemical properties of whitecheek shark (Carcharhinus dussumieri) skin gelatin.  International Aquatic Research.3: 63-6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eastAsia="MS Mincho"/>
          <w:sz w:val="22"/>
          <w:szCs w:val="22"/>
        </w:rPr>
      </w:pPr>
      <w:r w:rsidRPr="00D47134">
        <w:rPr>
          <w:rFonts w:eastAsia="MS Mincho"/>
          <w:sz w:val="22"/>
          <w:szCs w:val="22"/>
        </w:rPr>
        <w:lastRenderedPageBreak/>
        <w:t xml:space="preserve">Ojagh, M; Sahari, M. A; </w:t>
      </w:r>
      <w:r w:rsidRPr="00D47134">
        <w:rPr>
          <w:rFonts w:eastAsia="MS Mincho"/>
          <w:b/>
          <w:bCs/>
          <w:sz w:val="22"/>
          <w:szCs w:val="22"/>
        </w:rPr>
        <w:t>Rezaei, M.</w:t>
      </w:r>
      <w:r w:rsidRPr="00D47134">
        <w:rPr>
          <w:rFonts w:eastAsia="MS Mincho"/>
          <w:sz w:val="22"/>
          <w:szCs w:val="22"/>
        </w:rPr>
        <w:t xml:space="preserve"> </w:t>
      </w:r>
      <w:r w:rsidRPr="00D47134">
        <w:rPr>
          <w:rFonts w:eastAsia="MS Mincho"/>
          <w:b/>
          <w:bCs/>
          <w:sz w:val="22"/>
          <w:szCs w:val="22"/>
        </w:rPr>
        <w:t>(2011)</w:t>
      </w:r>
      <w:r w:rsidRPr="00D47134">
        <w:rPr>
          <w:rFonts w:eastAsia="MS Mincho"/>
          <w:sz w:val="22"/>
          <w:szCs w:val="22"/>
        </w:rPr>
        <w:t xml:space="preserve">. Applicability of ß-Carotene and green tea polyphenols as two natural antioxidants in Preservation </w:t>
      </w:r>
      <w:r w:rsidRPr="00D47134">
        <w:rPr>
          <w:sz w:val="22"/>
          <w:szCs w:val="22"/>
        </w:rPr>
        <w:t>of common kilka with ice. International Journal of Agriculture: 1(4), 174-181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Soltanian, S., Behnam, S., </w:t>
      </w:r>
      <w:r w:rsidRPr="00D47134">
        <w:rPr>
          <w:b/>
          <w:bCs/>
          <w:sz w:val="22"/>
          <w:szCs w:val="22"/>
        </w:rPr>
        <w:t>Rezaei, M.,</w:t>
      </w:r>
      <w:r w:rsidRPr="00D47134">
        <w:rPr>
          <w:sz w:val="22"/>
          <w:szCs w:val="22"/>
        </w:rPr>
        <w:t xml:space="preserve"> Safari, R., and Anvari, M. </w:t>
      </w:r>
      <w:r w:rsidRPr="00D47134">
        <w:rPr>
          <w:b/>
          <w:bCs/>
          <w:sz w:val="22"/>
          <w:szCs w:val="22"/>
        </w:rPr>
        <w:t>(2011)</w:t>
      </w:r>
      <w:r w:rsidRPr="00D47134">
        <w:rPr>
          <w:sz w:val="22"/>
          <w:szCs w:val="22"/>
        </w:rPr>
        <w:t xml:space="preserve">. Nisin as a preservative for rainbow trout (Onchorynchus mykis). Online Journal of Veterinary Research. </w:t>
      </w:r>
      <w:proofErr w:type="gramStart"/>
      <w:r w:rsidRPr="00D47134">
        <w:rPr>
          <w:sz w:val="22"/>
          <w:szCs w:val="22"/>
        </w:rPr>
        <w:t>15</w:t>
      </w:r>
      <w:proofErr w:type="gramEnd"/>
      <w:r w:rsidRPr="00D47134">
        <w:rPr>
          <w:sz w:val="22"/>
          <w:szCs w:val="22"/>
        </w:rPr>
        <w:t xml:space="preserve"> (4): 354-365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Nase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oeni, S., Hosseini, H., Eskandari, S. </w:t>
      </w:r>
      <w:r w:rsidRPr="00D47134">
        <w:rPr>
          <w:b/>
          <w:bCs/>
          <w:sz w:val="22"/>
          <w:szCs w:val="22"/>
        </w:rPr>
        <w:t>(2010)</w:t>
      </w:r>
      <w:r w:rsidRPr="00D47134">
        <w:rPr>
          <w:sz w:val="22"/>
          <w:szCs w:val="22"/>
        </w:rPr>
        <w:t>. Effect of different precooking methods on chemical composition and lipid damage of silver carp (Hypophthalmichthys molitrix) muscle International Journal of Food Science and Technology, 45, 1973–197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jag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zavi</w:t>
      </w:r>
      <w:proofErr w:type="gramStart"/>
      <w:r w:rsidRPr="00D47134">
        <w:rPr>
          <w:sz w:val="22"/>
          <w:szCs w:val="22"/>
        </w:rPr>
        <w:t>,.</w:t>
      </w:r>
      <w:proofErr w:type="gramEnd"/>
      <w:r w:rsidRPr="00D47134">
        <w:rPr>
          <w:sz w:val="22"/>
          <w:szCs w:val="22"/>
        </w:rPr>
        <w:t xml:space="preserve"> H., Hosseini, M. H. </w:t>
      </w:r>
      <w:r w:rsidRPr="00D47134">
        <w:rPr>
          <w:b/>
          <w:bCs/>
          <w:sz w:val="22"/>
          <w:szCs w:val="22"/>
        </w:rPr>
        <w:t>(2010)</w:t>
      </w:r>
      <w:r w:rsidRPr="00D47134">
        <w:rPr>
          <w:sz w:val="22"/>
          <w:szCs w:val="22"/>
        </w:rPr>
        <w:t>. Development and evaluation of a novel biodegradable film made from chitosan and cinnamon essential oil with low affinity toward water.</w:t>
      </w:r>
      <w:r w:rsidRPr="00D47134">
        <w:rPr>
          <w:rFonts w:eastAsia="AdvGulliv-R"/>
          <w:sz w:val="22"/>
          <w:szCs w:val="22"/>
        </w:rPr>
        <w:t xml:space="preserve"> </w:t>
      </w:r>
      <w:r w:rsidRPr="00D47134">
        <w:rPr>
          <w:sz w:val="22"/>
          <w:szCs w:val="22"/>
        </w:rPr>
        <w:t>Food Chemistry, 122: 161–166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Ojagh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Razavi</w:t>
      </w:r>
      <w:proofErr w:type="gramStart"/>
      <w:r w:rsidRPr="00D47134">
        <w:rPr>
          <w:sz w:val="22"/>
          <w:szCs w:val="22"/>
        </w:rPr>
        <w:t>,.</w:t>
      </w:r>
      <w:proofErr w:type="gramEnd"/>
      <w:r w:rsidRPr="00D47134">
        <w:rPr>
          <w:sz w:val="22"/>
          <w:szCs w:val="22"/>
        </w:rPr>
        <w:t xml:space="preserve"> H., Hosseini, M. H. </w:t>
      </w:r>
      <w:r w:rsidRPr="00D47134">
        <w:rPr>
          <w:b/>
          <w:bCs/>
          <w:sz w:val="22"/>
          <w:szCs w:val="22"/>
        </w:rPr>
        <w:t>(2010)</w:t>
      </w:r>
      <w:r w:rsidRPr="00D47134">
        <w:rPr>
          <w:sz w:val="22"/>
          <w:szCs w:val="22"/>
        </w:rPr>
        <w:t>. Effect of chitosan coatings enriched with cinnamon oil on the quality of refrigerated rainbow trout.</w:t>
      </w:r>
      <w:r w:rsidRPr="00D47134">
        <w:rPr>
          <w:rFonts w:eastAsia="AdvGulliv-R"/>
          <w:sz w:val="22"/>
          <w:szCs w:val="22"/>
        </w:rPr>
        <w:t xml:space="preserve"> </w:t>
      </w:r>
      <w:r w:rsidRPr="00D47134">
        <w:rPr>
          <w:sz w:val="22"/>
          <w:szCs w:val="22"/>
        </w:rPr>
        <w:t>Food Chemistry, 120, 193–19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S. V., Abedian-Kenari, A.,  Regenstein, J.M; </w:t>
      </w:r>
      <w:r w:rsidRPr="00D47134">
        <w:rPr>
          <w:b/>
          <w:bCs/>
          <w:sz w:val="22"/>
          <w:szCs w:val="22"/>
        </w:rPr>
        <w:t>Rezaei, M</w:t>
      </w:r>
      <w:r w:rsidRPr="00D47134">
        <w:rPr>
          <w:sz w:val="22"/>
          <w:szCs w:val="22"/>
        </w:rPr>
        <w:t xml:space="preserve">;  Nazari, Moghaddasi, M; Kabolie, S.A;     Grantf, A.M. </w:t>
      </w:r>
      <w:r w:rsidRPr="00D47134">
        <w:rPr>
          <w:b/>
          <w:bCs/>
          <w:sz w:val="22"/>
          <w:szCs w:val="22"/>
        </w:rPr>
        <w:t>(2010)</w:t>
      </w:r>
      <w:r w:rsidRPr="00D47134">
        <w:rPr>
          <w:sz w:val="22"/>
          <w:szCs w:val="22"/>
        </w:rPr>
        <w:t xml:space="preserve">. Effects of alternative dietary lipid sources on growth performance and fatty acid composition of Beluga sturgeon, Huso huso, juveniles. Journal of World Aquaculture Society. </w:t>
      </w:r>
      <w:proofErr w:type="gramStart"/>
      <w:r w:rsidRPr="00D47134">
        <w:rPr>
          <w:sz w:val="22"/>
          <w:szCs w:val="22"/>
        </w:rPr>
        <w:t>4</w:t>
      </w:r>
      <w:proofErr w:type="gramEnd"/>
      <w:r w:rsidRPr="00D47134">
        <w:rPr>
          <w:sz w:val="22"/>
          <w:szCs w:val="22"/>
        </w:rPr>
        <w:t>: 471-489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Hosseini, S.V Abedian-Kenari, A; </w:t>
      </w:r>
      <w:r w:rsidRPr="00D47134">
        <w:rPr>
          <w:b/>
          <w:bCs/>
          <w:sz w:val="22"/>
          <w:szCs w:val="22"/>
        </w:rPr>
        <w:t>Rezaei, M</w:t>
      </w:r>
      <w:r w:rsidRPr="00D47134">
        <w:rPr>
          <w:sz w:val="22"/>
          <w:szCs w:val="22"/>
        </w:rPr>
        <w:t xml:space="preserve">; Nazari, R.M; Rabbani, M. </w:t>
      </w:r>
      <w:r w:rsidRPr="00D47134">
        <w:rPr>
          <w:b/>
          <w:bCs/>
          <w:sz w:val="22"/>
          <w:szCs w:val="22"/>
        </w:rPr>
        <w:t>(2010)</w:t>
      </w:r>
      <w:r w:rsidRPr="00D47134">
        <w:rPr>
          <w:sz w:val="22"/>
          <w:szCs w:val="22"/>
        </w:rPr>
        <w:t>. Influence of the in vivo addition of alpha-tocopheryl acetate with three lipid sources on the lipid oxidation and fatty acid composition of Beluga sturgeon, Huso huso, during frozen storage.  Food chemistry, (118): 341-348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Ghanba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Soltani, M., Shahhosseini, GH. </w:t>
      </w:r>
      <w:r w:rsidRPr="00D47134">
        <w:rPr>
          <w:b/>
          <w:bCs/>
          <w:sz w:val="22"/>
          <w:szCs w:val="22"/>
        </w:rPr>
        <w:t>(2009)</w:t>
      </w:r>
      <w:r w:rsidRPr="00D47134">
        <w:rPr>
          <w:sz w:val="22"/>
          <w:szCs w:val="22"/>
        </w:rPr>
        <w:t xml:space="preserve"> .Production of bacteriocin by a novel Bacillus sp.Strain RF 140 an intestinal bacterium of Caspian Frisian Roach (</w:t>
      </w:r>
      <w:proofErr w:type="gramStart"/>
      <w:r w:rsidRPr="00D47134">
        <w:rPr>
          <w:sz w:val="22"/>
          <w:szCs w:val="22"/>
        </w:rPr>
        <w:t>Rutilus  frisii</w:t>
      </w:r>
      <w:proofErr w:type="gramEnd"/>
      <w:r w:rsidRPr="00D47134">
        <w:rPr>
          <w:sz w:val="22"/>
          <w:szCs w:val="22"/>
        </w:rPr>
        <w:t xml:space="preserve"> kutum). Iranian Journal of Veterinary Research, 3: 267-272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Ghanba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Jami, M., Nazari, R. </w:t>
      </w:r>
      <w:r w:rsidRPr="00D47134">
        <w:rPr>
          <w:b/>
          <w:bCs/>
          <w:sz w:val="22"/>
          <w:szCs w:val="22"/>
        </w:rPr>
        <w:t>(2009)</w:t>
      </w:r>
      <w:r w:rsidRPr="00D47134">
        <w:rPr>
          <w:sz w:val="22"/>
          <w:szCs w:val="22"/>
        </w:rPr>
        <w:t xml:space="preserve"> Isolation and characterization of Lactobacillus species rom intestinal content of beluga (Huso huso) &amp; Persian sturgeon (Acipenser persicus).Iranian Journal of Veterinary Research. </w:t>
      </w:r>
      <w:proofErr w:type="gramStart"/>
      <w:r w:rsidRPr="00D47134">
        <w:rPr>
          <w:sz w:val="22"/>
          <w:szCs w:val="22"/>
        </w:rPr>
        <w:t>27</w:t>
      </w:r>
      <w:proofErr w:type="gramEnd"/>
      <w:r w:rsidRPr="00D47134">
        <w:rPr>
          <w:sz w:val="22"/>
          <w:szCs w:val="22"/>
        </w:rPr>
        <w:t xml:space="preserve"> (10): 152-157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Abedian Kenari, A; Regenestein-joe, M; Hosseini, S.V; Rezaei,M; Tahergorabi, R; Nazari, R.M; Moghadasi, M;Kabolli, S.A.</w:t>
      </w:r>
      <w:r w:rsidRPr="00D47134">
        <w:rPr>
          <w:b/>
          <w:bCs/>
          <w:sz w:val="22"/>
          <w:szCs w:val="22"/>
        </w:rPr>
        <w:t>(2009)</w:t>
      </w:r>
      <w:r w:rsidRPr="00D47134">
        <w:rPr>
          <w:sz w:val="22"/>
          <w:szCs w:val="22"/>
        </w:rPr>
        <w:t>. Amino acids and fatty acids composition of cultured Beluga (Huso huso) of different ages. Journal of Aquatic Food Product Technology.18:245-265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Nazemroaya, s; Sahari, M.A;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</w:t>
      </w:r>
      <w:r w:rsidRPr="00D47134">
        <w:rPr>
          <w:b/>
          <w:bCs/>
          <w:sz w:val="22"/>
          <w:szCs w:val="22"/>
        </w:rPr>
        <w:t>(2008)</w:t>
      </w:r>
      <w:r w:rsidRPr="00D47134">
        <w:rPr>
          <w:sz w:val="22"/>
          <w:szCs w:val="22"/>
        </w:rPr>
        <w:t xml:space="preserve">.Effect of frozen storage on fatty acid composition and changes in lipid content of Scomberomorus commersoni and </w:t>
      </w:r>
      <w:proofErr w:type="gramStart"/>
      <w:r w:rsidRPr="00D47134">
        <w:rPr>
          <w:sz w:val="22"/>
          <w:szCs w:val="22"/>
        </w:rPr>
        <w:t>Carcarhinus  dussumieri</w:t>
      </w:r>
      <w:proofErr w:type="gramEnd"/>
      <w:r w:rsidRPr="00D47134">
        <w:rPr>
          <w:sz w:val="22"/>
          <w:szCs w:val="22"/>
        </w:rPr>
        <w:t>. Journal of Applied Ichthyology: 6: 1-5.</w:t>
      </w:r>
    </w:p>
    <w:p w:rsidR="00973E30" w:rsidRPr="00D47134" w:rsidRDefault="00973E30" w:rsidP="00973E30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eastAsia="MS Mincho"/>
          <w:sz w:val="22"/>
          <w:szCs w:val="22"/>
        </w:rPr>
      </w:pPr>
      <w:r w:rsidRPr="00D47134">
        <w:rPr>
          <w:b/>
          <w:bCs/>
          <w:sz w:val="22"/>
          <w:szCs w:val="22"/>
        </w:rPr>
        <w:t>Rezaei, M</w:t>
      </w:r>
      <w:r w:rsidRPr="00D47134">
        <w:rPr>
          <w:sz w:val="22"/>
          <w:szCs w:val="22"/>
        </w:rPr>
        <w:t xml:space="preserve">; Hosseini, S.F. </w:t>
      </w:r>
      <w:r w:rsidRPr="00D47134">
        <w:rPr>
          <w:b/>
          <w:bCs/>
          <w:sz w:val="22"/>
          <w:szCs w:val="22"/>
        </w:rPr>
        <w:t>(</w:t>
      </w:r>
      <w:r w:rsidRPr="00D47134">
        <w:rPr>
          <w:rFonts w:eastAsia="MS Gothic"/>
          <w:b/>
          <w:bCs/>
          <w:sz w:val="22"/>
          <w:szCs w:val="22"/>
        </w:rPr>
        <w:t>‬</w:t>
      </w:r>
      <w:r w:rsidRPr="00D47134">
        <w:rPr>
          <w:b/>
          <w:bCs/>
          <w:sz w:val="22"/>
          <w:szCs w:val="22"/>
        </w:rPr>
        <w:t>2008).</w:t>
      </w:r>
      <w:r w:rsidRPr="00D47134">
        <w:rPr>
          <w:sz w:val="22"/>
          <w:szCs w:val="22"/>
        </w:rPr>
        <w:t xml:space="preserve"> Quality assessment of farmed rainbow trout (</w:t>
      </w:r>
      <w:r w:rsidRPr="00D47134">
        <w:rPr>
          <w:i/>
          <w:iCs/>
          <w:sz w:val="22"/>
          <w:szCs w:val="22"/>
        </w:rPr>
        <w:t>Oncorhynchus mykiss</w:t>
      </w:r>
      <w:r w:rsidRPr="00D47134">
        <w:rPr>
          <w:sz w:val="22"/>
          <w:szCs w:val="22"/>
        </w:rPr>
        <w:t xml:space="preserve">) during chilled storage. Journal of Food Science: </w:t>
      </w:r>
      <w:proofErr w:type="gramStart"/>
      <w:r w:rsidRPr="00D47134">
        <w:rPr>
          <w:sz w:val="22"/>
          <w:szCs w:val="22"/>
        </w:rPr>
        <w:t>6(</w:t>
      </w:r>
      <w:proofErr w:type="gramEnd"/>
      <w:r w:rsidRPr="00D47134">
        <w:rPr>
          <w:sz w:val="22"/>
          <w:szCs w:val="22"/>
        </w:rPr>
        <w:t>73): 93-96.</w:t>
      </w:r>
    </w:p>
    <w:p w:rsidR="00973E30" w:rsidRPr="00D47134" w:rsidRDefault="00973E30" w:rsidP="00087307">
      <w:pPr>
        <w:numPr>
          <w:ilvl w:val="0"/>
          <w:numId w:val="2"/>
        </w:numPr>
        <w:spacing w:line="276" w:lineRule="auto"/>
        <w:ind w:left="0" w:hanging="426"/>
        <w:rPr>
          <w:rFonts w:eastAsia="MS Mincho"/>
          <w:sz w:val="22"/>
          <w:szCs w:val="22"/>
        </w:rPr>
      </w:pPr>
      <w:r w:rsidRPr="00D47134">
        <w:rPr>
          <w:rFonts w:eastAsia="MS Mincho"/>
          <w:b/>
          <w:bCs/>
          <w:sz w:val="22"/>
          <w:szCs w:val="22"/>
        </w:rPr>
        <w:t>Rezaei, M</w:t>
      </w:r>
      <w:r w:rsidRPr="00D47134">
        <w:rPr>
          <w:rFonts w:eastAsia="MS Mincho"/>
          <w:sz w:val="22"/>
          <w:szCs w:val="22"/>
        </w:rPr>
        <w:t xml:space="preserve">; Montazeri, N; </w:t>
      </w:r>
      <w:dir w:val="ltr">
        <w:r w:rsidRPr="00D47134">
          <w:rPr>
            <w:rFonts w:eastAsia="MS Mincho"/>
            <w:sz w:val="22"/>
            <w:szCs w:val="22"/>
          </w:rPr>
          <w:t>Ershad Langrudi</w:t>
        </w:r>
        <w:r w:rsidRPr="00D47134">
          <w:rPr>
            <w:rFonts w:eastAsia="MS Mincho"/>
            <w:sz w:val="22"/>
            <w:szCs w:val="22"/>
            <w:rtl/>
          </w:rPr>
          <w:t>،</w:t>
        </w:r>
        <w:r w:rsidRPr="00D47134">
          <w:rPr>
            <w:rFonts w:eastAsia="MS Mincho"/>
            <w:sz w:val="22"/>
            <w:szCs w:val="22"/>
          </w:rPr>
          <w:t xml:space="preserve"> H; </w:t>
        </w:r>
        <w:r w:rsidRPr="00D47134">
          <w:rPr>
            <w:rFonts w:eastAsia="MS Gothic"/>
            <w:sz w:val="22"/>
            <w:szCs w:val="22"/>
          </w:rPr>
          <w:t>‬</w:t>
        </w:r>
        <w:r w:rsidRPr="00D47134">
          <w:rPr>
            <w:rFonts w:eastAsia="MS Gothic"/>
            <w:sz w:val="22"/>
            <w:szCs w:val="22"/>
          </w:rPr>
          <w:t>‬</w:t>
        </w:r>
        <w:dir w:val="rtl">
          <w:r w:rsidRPr="00D47134">
            <w:rPr>
              <w:rFonts w:eastAsia="MS Mincho"/>
              <w:sz w:val="22"/>
              <w:szCs w:val="22"/>
            </w:rPr>
            <w:t>Mokhayer, B;</w:t>
          </w:r>
          <w:r w:rsidRPr="00D47134">
            <w:rPr>
              <w:rFonts w:eastAsia="MS Mincho"/>
              <w:sz w:val="22"/>
              <w:szCs w:val="22"/>
              <w:rtl/>
            </w:rPr>
            <w:t xml:space="preserve"> </w:t>
          </w:r>
          <w:dir w:val="ltr">
            <w:r w:rsidRPr="00D47134">
              <w:rPr>
                <w:rFonts w:eastAsia="MS Mincho"/>
                <w:sz w:val="22"/>
                <w:szCs w:val="22"/>
              </w:rPr>
              <w:t>Parviz</w:t>
            </w:r>
            <w:r w:rsidRPr="00D47134">
              <w:rPr>
                <w:rFonts w:eastAsia="MS Mincho"/>
                <w:sz w:val="22"/>
                <w:szCs w:val="22"/>
                <w:rtl/>
              </w:rPr>
              <w:t>،</w:t>
            </w:r>
            <w:r w:rsidRPr="00D47134">
              <w:rPr>
                <w:rFonts w:eastAsia="MS Mincho"/>
                <w:sz w:val="22"/>
                <w:szCs w:val="22"/>
              </w:rPr>
              <w:t xml:space="preserve"> M; </w:t>
            </w:r>
            <w:dir w:val="ltr">
              <w:r w:rsidRPr="00D47134">
                <w:rPr>
                  <w:rFonts w:eastAsia="MS Mincho"/>
                  <w:sz w:val="22"/>
                  <w:szCs w:val="22"/>
                </w:rPr>
                <w:t>Nazarnia</w:t>
              </w:r>
              <w:r w:rsidRPr="00D47134">
                <w:rPr>
                  <w:rFonts w:eastAsia="MS Mincho"/>
                  <w:sz w:val="22"/>
                  <w:szCs w:val="22"/>
                  <w:rtl/>
                </w:rPr>
                <w:t>،</w:t>
              </w:r>
              <w:r w:rsidRPr="00D47134">
                <w:rPr>
                  <w:rFonts w:eastAsia="MS Mincho"/>
                  <w:sz w:val="22"/>
                  <w:szCs w:val="22"/>
                </w:rPr>
                <w:t xml:space="preserve"> A.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Mincho"/>
                  <w:b/>
                  <w:bCs/>
                  <w:sz w:val="22"/>
                  <w:szCs w:val="22"/>
                </w:rPr>
                <w:t>(2007)</w:t>
              </w:r>
              <w:r w:rsidRPr="00D47134">
                <w:rPr>
                  <w:rFonts w:eastAsia="MS Mincho"/>
                  <w:sz w:val="22"/>
                  <w:szCs w:val="22"/>
                  <w:rtl/>
                </w:rPr>
                <w:t>.</w:t>
              </w:r>
              <w:r w:rsidRPr="00D47134">
                <w:rPr>
                  <w:rFonts w:eastAsia="MS Mincho"/>
                  <w:sz w:val="22"/>
                  <w:szCs w:val="22"/>
                </w:rPr>
                <w:t xml:space="preserve"> The biogenic amines and bacterial changes of farmed</w:t>
              </w:r>
              <w:r w:rsidRPr="00D47134">
                <w:rPr>
                  <w:rFonts w:eastAsia="MS Mincho"/>
                  <w:sz w:val="22"/>
                  <w:szCs w:val="22"/>
                  <w:rtl/>
                </w:rPr>
                <w:t xml:space="preserve"> </w:t>
              </w:r>
              <w:r w:rsidRPr="00D47134">
                <w:rPr>
                  <w:rFonts w:eastAsia="MS Mincho"/>
                  <w:sz w:val="22"/>
                  <w:szCs w:val="22"/>
                </w:rPr>
                <w:t>rainbow trout</w:t>
              </w:r>
              <w:r w:rsidRPr="00D47134">
                <w:rPr>
                  <w:rFonts w:eastAsia="MS Mincho"/>
                  <w:sz w:val="22"/>
                  <w:szCs w:val="22"/>
                  <w:rtl/>
                </w:rPr>
                <w:t xml:space="preserve"> </w:t>
              </w:r>
              <w:r w:rsidRPr="00D47134">
                <w:rPr>
                  <w:rFonts w:eastAsia="MS Mincho"/>
                  <w:sz w:val="22"/>
                  <w:szCs w:val="22"/>
                </w:rPr>
                <w:t>(</w:t>
              </w:r>
              <w:r w:rsidRPr="00D47134">
                <w:rPr>
                  <w:rFonts w:eastAsia="MS Mincho"/>
                  <w:i/>
                  <w:iCs/>
                  <w:sz w:val="22"/>
                  <w:szCs w:val="22"/>
                </w:rPr>
                <w:t>Oncorhynchus mykiss</w:t>
              </w:r>
              <w:r w:rsidRPr="00D47134">
                <w:rPr>
                  <w:rFonts w:eastAsia="MS Mincho"/>
                  <w:sz w:val="22"/>
                  <w:szCs w:val="22"/>
                </w:rPr>
                <w:t>) stored in ice. Food  Chemistry.(103)150-154.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 xml:space="preserve"> 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rFonts w:eastAsia="MS Gothic"/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Pr="00D47134">
                <w:rPr>
                  <w:sz w:val="22"/>
                  <w:szCs w:val="22"/>
                </w:rPr>
                <w:t>‬</w:t>
              </w:r>
              <w:r w:rsidR="008D44FD" w:rsidRPr="00D47134">
                <w:t>‬</w:t>
              </w:r>
              <w:r w:rsidR="008D44FD" w:rsidRPr="00D47134">
                <w:t>‬</w:t>
              </w:r>
              <w:r w:rsidR="008D44FD" w:rsidRPr="00D47134">
                <w:t>‬</w:t>
              </w:r>
              <w:r w:rsidR="008D44FD" w:rsidRPr="00D47134">
                <w:t>‬</w:t>
              </w:r>
              <w:r w:rsidR="006E2547" w:rsidRPr="00D47134">
                <w:t>‬</w:t>
              </w:r>
              <w:r w:rsidR="006E2547" w:rsidRPr="00D47134">
                <w:t>‬</w:t>
              </w:r>
              <w:r w:rsidR="006E2547" w:rsidRPr="00D47134">
                <w:t>‬</w:t>
              </w:r>
              <w:r w:rsidR="006E2547" w:rsidRPr="00D47134">
                <w:t>‬</w:t>
              </w:r>
              <w:r w:rsidR="00784B98" w:rsidRPr="00D47134">
                <w:t>‬</w:t>
              </w:r>
              <w:r w:rsidR="00784B98" w:rsidRPr="00D47134">
                <w:t>‬</w:t>
              </w:r>
              <w:r w:rsidR="00784B98" w:rsidRPr="00D47134">
                <w:t>‬</w:t>
              </w:r>
              <w:r w:rsidR="00784B98" w:rsidRPr="00D47134">
                <w:t>‬</w:t>
              </w:r>
              <w:r w:rsidR="009E1F92" w:rsidRPr="00D47134">
                <w:t>‬</w:t>
              </w:r>
              <w:r w:rsidR="009E1F92" w:rsidRPr="00D47134">
                <w:t>‬</w:t>
              </w:r>
              <w:r w:rsidR="009E1F92" w:rsidRPr="00D47134">
                <w:t>‬</w:t>
              </w:r>
              <w:r w:rsidR="009E1F92" w:rsidRPr="00D47134">
                <w:t>‬</w:t>
              </w:r>
              <w:r w:rsidR="00AA28CD" w:rsidRPr="00D47134">
                <w:t>‬</w:t>
              </w:r>
              <w:r w:rsidR="00AA28CD" w:rsidRPr="00D47134">
                <w:t>‬</w:t>
              </w:r>
              <w:r w:rsidR="00AA28CD" w:rsidRPr="00D47134">
                <w:t>‬</w:t>
              </w:r>
              <w:r w:rsidR="00AA28CD" w:rsidRPr="00D47134">
                <w:t>‬</w:t>
              </w:r>
              <w:r w:rsidR="00735624" w:rsidRPr="00D47134">
                <w:t>‬</w:t>
              </w:r>
              <w:r w:rsidR="00735624" w:rsidRPr="00D47134">
                <w:t>‬</w:t>
              </w:r>
              <w:r w:rsidR="00735624" w:rsidRPr="00D47134">
                <w:t>‬</w:t>
              </w:r>
              <w:r w:rsidR="00735624" w:rsidRPr="00D47134">
                <w:t>‬</w:t>
              </w:r>
              <w:r w:rsidR="00295965" w:rsidRPr="00D47134">
                <w:t>‬</w:t>
              </w:r>
              <w:r w:rsidR="00295965" w:rsidRPr="00D47134">
                <w:t>‬</w:t>
              </w:r>
              <w:r w:rsidR="00295965" w:rsidRPr="00D47134">
                <w:t>‬</w:t>
              </w:r>
              <w:r w:rsidR="00295965" w:rsidRPr="00D47134">
                <w:t>‬</w:t>
              </w:r>
              <w:r w:rsidR="00675DFA" w:rsidRPr="00D47134">
                <w:t>‬</w:t>
              </w:r>
              <w:r w:rsidR="00675DFA" w:rsidRPr="00D47134">
                <w:t>‬</w:t>
              </w:r>
              <w:r w:rsidR="00675DFA" w:rsidRPr="00D47134">
                <w:t>‬</w:t>
              </w:r>
              <w:r w:rsidR="00675DFA" w:rsidRPr="00D47134">
                <w:t>‬</w:t>
              </w:r>
              <w:r w:rsidR="00275743" w:rsidRPr="00D47134">
                <w:t>‬</w:t>
              </w:r>
              <w:r w:rsidR="00275743" w:rsidRPr="00D47134">
                <w:t>‬</w:t>
              </w:r>
              <w:r w:rsidR="00275743" w:rsidRPr="00D47134">
                <w:t>‬</w:t>
              </w:r>
              <w:r w:rsidR="00275743" w:rsidRPr="00D47134">
                <w:t>‬</w:t>
              </w:r>
              <w:r w:rsidR="00AA6CC5" w:rsidRPr="00D47134">
                <w:t>‬</w:t>
              </w:r>
              <w:r w:rsidR="00AA6CC5" w:rsidRPr="00D47134">
                <w:t>‬</w:t>
              </w:r>
              <w:r w:rsidR="00AA6CC5" w:rsidRPr="00D47134">
                <w:t>‬</w:t>
              </w:r>
              <w:r w:rsidR="00AA6CC5" w:rsidRPr="00D47134">
                <w:t>‬</w:t>
              </w:r>
              <w:r w:rsidR="005A3F87" w:rsidRPr="00D47134">
                <w:t>‬</w:t>
              </w:r>
              <w:r w:rsidR="005A3F87" w:rsidRPr="00D47134">
                <w:t>‬</w:t>
              </w:r>
              <w:r w:rsidR="005A3F87" w:rsidRPr="00D47134">
                <w:t>‬</w:t>
              </w:r>
              <w:r w:rsidR="005A3F87" w:rsidRPr="00D47134">
                <w:t>‬</w:t>
              </w:r>
              <w:r w:rsidR="003559C5" w:rsidRPr="00D47134">
                <w:t>‬</w:t>
              </w:r>
              <w:r w:rsidR="003559C5" w:rsidRPr="00D47134">
                <w:t>‬</w:t>
              </w:r>
              <w:r w:rsidR="003559C5" w:rsidRPr="00D47134">
                <w:t>‬</w:t>
              </w:r>
              <w:r w:rsidR="003559C5" w:rsidRPr="00D47134">
                <w:t>‬</w:t>
              </w:r>
              <w:r w:rsidR="00801FDD" w:rsidRPr="00D47134">
                <w:t>‬</w:t>
              </w:r>
              <w:r w:rsidR="00801FDD" w:rsidRPr="00D47134">
                <w:t>‬</w:t>
              </w:r>
              <w:r w:rsidR="00801FDD" w:rsidRPr="00D47134">
                <w:t>‬</w:t>
              </w:r>
              <w:r w:rsidR="00801FDD" w:rsidRPr="00D47134">
                <w:t>‬</w:t>
              </w:r>
              <w:r w:rsidR="00541498" w:rsidRPr="00D47134">
                <w:t>‬</w:t>
              </w:r>
              <w:r w:rsidR="00541498" w:rsidRPr="00D47134">
                <w:t>‬</w:t>
              </w:r>
              <w:r w:rsidR="00541498" w:rsidRPr="00D47134">
                <w:t>‬</w:t>
              </w:r>
              <w:r w:rsidR="00541498" w:rsidRPr="00D47134">
                <w:t>‬</w:t>
              </w:r>
              <w:r w:rsidR="00502472" w:rsidRPr="00D47134">
                <w:t>‬</w:t>
              </w:r>
              <w:r w:rsidR="00502472" w:rsidRPr="00D47134">
                <w:t>‬</w:t>
              </w:r>
              <w:r w:rsidR="00502472" w:rsidRPr="00D47134">
                <w:t>‬</w:t>
              </w:r>
              <w:r w:rsidR="00502472" w:rsidRPr="00D47134">
                <w:t>‬</w:t>
              </w:r>
              <w:r w:rsidR="006D54C3" w:rsidRPr="00D47134">
                <w:t>‬</w:t>
              </w:r>
              <w:r w:rsidR="006D54C3" w:rsidRPr="00D47134">
                <w:t>‬</w:t>
              </w:r>
              <w:r w:rsidR="006D54C3" w:rsidRPr="00D47134">
                <w:t>‬</w:t>
              </w:r>
              <w:r w:rsidR="006D54C3" w:rsidRPr="00D47134">
                <w:t>‬</w:t>
              </w:r>
              <w:r w:rsidR="00C24C59" w:rsidRPr="00D47134">
                <w:t>‬</w:t>
              </w:r>
              <w:r w:rsidR="00C24C59" w:rsidRPr="00D47134">
                <w:t>‬</w:t>
              </w:r>
              <w:r w:rsidR="00C24C59" w:rsidRPr="00D47134">
                <w:t>‬</w:t>
              </w:r>
              <w:r w:rsidR="00C24C59" w:rsidRPr="00D47134">
                <w:t>‬</w:t>
              </w:r>
              <w:r w:rsidR="00FD2F49" w:rsidRPr="00D47134">
                <w:t>‬</w:t>
              </w:r>
              <w:r w:rsidR="00FD2F49" w:rsidRPr="00D47134">
                <w:t>‬</w:t>
              </w:r>
              <w:r w:rsidR="00FD2F49" w:rsidRPr="00D47134">
                <w:t>‬</w:t>
              </w:r>
              <w:r w:rsidR="00FD2F49" w:rsidRPr="00D47134">
                <w:t>‬</w:t>
              </w:r>
              <w:r w:rsidR="00D41A72" w:rsidRPr="00D47134">
                <w:t>‬</w:t>
              </w:r>
              <w:r w:rsidR="00D41A72" w:rsidRPr="00D47134">
                <w:t>‬</w:t>
              </w:r>
              <w:r w:rsidR="00D41A72" w:rsidRPr="00D47134">
                <w:t>‬</w:t>
              </w:r>
              <w:r w:rsidR="00D41A72" w:rsidRPr="00D47134">
                <w:t>‬</w:t>
              </w:r>
              <w:r w:rsidR="00325957" w:rsidRPr="00D47134">
                <w:t>‬</w:t>
              </w:r>
              <w:r w:rsidR="00325957" w:rsidRPr="00D47134">
                <w:t>‬</w:t>
              </w:r>
              <w:r w:rsidR="00325957" w:rsidRPr="00D47134">
                <w:t>‬</w:t>
              </w:r>
              <w:r w:rsidR="00325957" w:rsidRPr="00D47134">
                <w:t>‬</w:t>
              </w:r>
              <w:r w:rsidR="003203A0" w:rsidRPr="00D47134">
                <w:t>‬</w:t>
              </w:r>
              <w:r w:rsidR="003203A0" w:rsidRPr="00D47134">
                <w:t>‬</w:t>
              </w:r>
              <w:r w:rsidR="003203A0" w:rsidRPr="00D47134">
                <w:t>‬</w:t>
              </w:r>
              <w:r w:rsidR="003203A0" w:rsidRPr="00D47134">
                <w:t>‬</w:t>
              </w:r>
              <w:r w:rsidR="00AD16C2" w:rsidRPr="00D47134">
                <w:t>‬</w:t>
              </w:r>
              <w:r w:rsidR="00AD16C2" w:rsidRPr="00D47134">
                <w:t>‬</w:t>
              </w:r>
              <w:r w:rsidR="00AD16C2" w:rsidRPr="00D47134">
                <w:t>‬</w:t>
              </w:r>
              <w:r w:rsidR="00AD16C2" w:rsidRPr="00D47134">
                <w:t>‬</w:t>
              </w:r>
              <w:r w:rsidR="00F74A3B" w:rsidRPr="00D47134">
                <w:t>‬</w:t>
              </w:r>
              <w:r w:rsidR="00F74A3B" w:rsidRPr="00D47134">
                <w:t>‬</w:t>
              </w:r>
              <w:r w:rsidR="00F74A3B" w:rsidRPr="00D47134">
                <w:t>‬</w:t>
              </w:r>
              <w:r w:rsidR="00F74A3B" w:rsidRPr="00D47134">
                <w:t>‬</w:t>
              </w:r>
              <w:r w:rsidR="006B1F88" w:rsidRPr="00D47134">
                <w:t>‬</w:t>
              </w:r>
              <w:r w:rsidR="006B1F88" w:rsidRPr="00D47134">
                <w:t>‬</w:t>
              </w:r>
              <w:r w:rsidR="006B1F88" w:rsidRPr="00D47134">
                <w:t>‬</w:t>
              </w:r>
              <w:r w:rsidR="006B1F88" w:rsidRPr="00D47134">
                <w:t>‬</w:t>
              </w:r>
              <w:r w:rsidR="00890E3D" w:rsidRPr="00D47134">
                <w:t>‬</w:t>
              </w:r>
              <w:r w:rsidR="00890E3D" w:rsidRPr="00D47134">
                <w:t>‬</w:t>
              </w:r>
              <w:r w:rsidR="00890E3D" w:rsidRPr="00D47134">
                <w:t>‬</w:t>
              </w:r>
              <w:r w:rsidR="00890E3D" w:rsidRPr="00D47134">
                <w:t>‬</w:t>
              </w:r>
              <w:r w:rsidR="005B356C" w:rsidRPr="00D47134">
                <w:t>‬</w:t>
              </w:r>
              <w:r w:rsidR="005B356C" w:rsidRPr="00D47134">
                <w:t>‬</w:t>
              </w:r>
              <w:r w:rsidR="005B356C" w:rsidRPr="00D47134">
                <w:t>‬</w:t>
              </w:r>
              <w:r w:rsidR="005B356C" w:rsidRPr="00D47134">
                <w:t>‬</w:t>
              </w:r>
              <w:r w:rsidR="005A2BB0" w:rsidRPr="00D47134">
                <w:t>‬</w:t>
              </w:r>
              <w:r w:rsidR="005A2BB0" w:rsidRPr="00D47134">
                <w:t>‬</w:t>
              </w:r>
              <w:r w:rsidR="005A2BB0" w:rsidRPr="00D47134">
                <w:t>‬</w:t>
              </w:r>
              <w:r w:rsidR="005A2BB0" w:rsidRPr="00D47134">
                <w:t>‬</w:t>
              </w:r>
              <w:r w:rsidR="00194D22" w:rsidRPr="00D47134">
                <w:t>‬</w:t>
              </w:r>
              <w:r w:rsidR="00194D22" w:rsidRPr="00D47134">
                <w:t>‬</w:t>
              </w:r>
              <w:r w:rsidR="00194D22" w:rsidRPr="00D47134">
                <w:t>‬</w:t>
              </w:r>
              <w:r w:rsidR="00194D22" w:rsidRPr="00D47134">
                <w:t>‬</w:t>
              </w:r>
              <w:r w:rsidR="000A2988" w:rsidRPr="00D47134">
                <w:t>‬</w:t>
              </w:r>
              <w:r w:rsidR="000A2988" w:rsidRPr="00D47134">
                <w:t>‬</w:t>
              </w:r>
              <w:r w:rsidR="000A2988" w:rsidRPr="00D47134">
                <w:t>‬</w:t>
              </w:r>
              <w:r w:rsidR="000A2988" w:rsidRPr="00D47134">
                <w:t>‬</w:t>
              </w:r>
              <w:r w:rsidR="008735F5" w:rsidRPr="00D47134">
                <w:t>‬</w:t>
              </w:r>
              <w:r w:rsidR="008735F5" w:rsidRPr="00D47134">
                <w:t>‬</w:t>
              </w:r>
              <w:r w:rsidR="008735F5" w:rsidRPr="00D47134">
                <w:t>‬</w:t>
              </w:r>
              <w:r w:rsidR="008735F5" w:rsidRPr="00D47134">
                <w:t>‬</w:t>
              </w:r>
              <w:r w:rsidR="00F459C9" w:rsidRPr="00D47134">
                <w:t>‬</w:t>
              </w:r>
              <w:r w:rsidR="00F459C9" w:rsidRPr="00D47134">
                <w:t>‬</w:t>
              </w:r>
              <w:r w:rsidR="00F459C9" w:rsidRPr="00D47134">
                <w:t>‬</w:t>
              </w:r>
              <w:r w:rsidR="00F459C9" w:rsidRPr="00D47134">
                <w:t>‬</w:t>
              </w:r>
              <w:r w:rsidR="00734445" w:rsidRPr="00D47134">
                <w:t>‬</w:t>
              </w:r>
              <w:r w:rsidR="00734445" w:rsidRPr="00D47134">
                <w:t>‬</w:t>
              </w:r>
              <w:r w:rsidR="00734445" w:rsidRPr="00D47134">
                <w:t>‬</w:t>
              </w:r>
              <w:r w:rsidR="00734445" w:rsidRPr="00D47134">
                <w:t>‬</w:t>
              </w:r>
              <w:r w:rsidR="005C7F4C" w:rsidRPr="00D47134">
                <w:t>‬</w:t>
              </w:r>
              <w:r w:rsidR="005C7F4C" w:rsidRPr="00D47134">
                <w:t>‬</w:t>
              </w:r>
              <w:r w:rsidR="005C7F4C" w:rsidRPr="00D47134">
                <w:t>‬</w:t>
              </w:r>
              <w:r w:rsidR="005C7F4C" w:rsidRPr="00D47134">
                <w:t>‬</w:t>
              </w:r>
              <w:r w:rsidR="00D726D7" w:rsidRPr="00D47134">
                <w:t>‬</w:t>
              </w:r>
              <w:r w:rsidR="00D726D7" w:rsidRPr="00D47134">
                <w:t>‬</w:t>
              </w:r>
              <w:r w:rsidR="00D726D7" w:rsidRPr="00D47134">
                <w:t>‬</w:t>
              </w:r>
              <w:r w:rsidR="00D726D7" w:rsidRPr="00D47134">
                <w:t>‬</w:t>
              </w:r>
              <w:r w:rsidR="007A1E45" w:rsidRPr="00D47134">
                <w:t>‬</w:t>
              </w:r>
              <w:r w:rsidR="007A1E45" w:rsidRPr="00D47134">
                <w:t>‬</w:t>
              </w:r>
              <w:r w:rsidR="007A1E45" w:rsidRPr="00D47134">
                <w:t>‬</w:t>
              </w:r>
              <w:r w:rsidR="007A1E45" w:rsidRPr="00D47134">
                <w:t>‬</w:t>
              </w:r>
              <w:r w:rsidR="007D6296" w:rsidRPr="00D47134">
                <w:t>‬</w:t>
              </w:r>
              <w:r w:rsidR="007D6296" w:rsidRPr="00D47134">
                <w:t>‬</w:t>
              </w:r>
              <w:r w:rsidR="007D6296" w:rsidRPr="00D47134">
                <w:t>‬</w:t>
              </w:r>
              <w:r w:rsidR="007D6296" w:rsidRPr="00D47134">
                <w:t>‬</w:t>
              </w:r>
              <w:r w:rsidR="00B02802" w:rsidRPr="00D47134">
                <w:t>‬</w:t>
              </w:r>
              <w:r w:rsidR="00B02802" w:rsidRPr="00D47134">
                <w:t>‬</w:t>
              </w:r>
              <w:r w:rsidR="00B02802" w:rsidRPr="00D47134">
                <w:t>‬</w:t>
              </w:r>
              <w:r w:rsidR="00B02802" w:rsidRPr="00D47134">
                <w:t>‬</w:t>
              </w:r>
              <w:r w:rsidR="00F553DC" w:rsidRPr="00D47134">
                <w:t>‬</w:t>
              </w:r>
              <w:r w:rsidR="00F553DC" w:rsidRPr="00D47134">
                <w:t>‬</w:t>
              </w:r>
              <w:r w:rsidR="00F553DC" w:rsidRPr="00D47134">
                <w:t>‬</w:t>
              </w:r>
              <w:r w:rsidR="00F553DC" w:rsidRPr="00D47134">
                <w:t>‬</w:t>
              </w:r>
              <w:r w:rsidR="006157B9" w:rsidRPr="00D47134">
                <w:t>‬</w:t>
              </w:r>
              <w:r w:rsidR="006157B9" w:rsidRPr="00D47134">
                <w:t>‬</w:t>
              </w:r>
              <w:r w:rsidR="006157B9" w:rsidRPr="00D47134">
                <w:t>‬</w:t>
              </w:r>
              <w:r w:rsidR="006157B9" w:rsidRPr="00D47134">
                <w:t>‬</w:t>
              </w:r>
              <w:r w:rsidR="00055181" w:rsidRPr="00D47134">
                <w:t>‬</w:t>
              </w:r>
              <w:r w:rsidR="00055181" w:rsidRPr="00D47134">
                <w:t>‬</w:t>
              </w:r>
              <w:r w:rsidR="00055181" w:rsidRPr="00D47134">
                <w:t>‬</w:t>
              </w:r>
              <w:r w:rsidR="00055181" w:rsidRPr="00D47134">
                <w:t>‬</w:t>
              </w:r>
              <w:r w:rsidR="00151426" w:rsidRPr="00D47134">
                <w:t>‬</w:t>
              </w:r>
              <w:r w:rsidR="00151426" w:rsidRPr="00D47134">
                <w:t>‬</w:t>
              </w:r>
              <w:r w:rsidR="00151426" w:rsidRPr="00D47134">
                <w:t>‬</w:t>
              </w:r>
              <w:r w:rsidR="00151426" w:rsidRPr="00D47134">
                <w:t>‬</w:t>
              </w:r>
              <w:r w:rsidR="0078039B" w:rsidRPr="00D47134">
                <w:t>‬</w:t>
              </w:r>
              <w:r w:rsidR="0078039B" w:rsidRPr="00D47134">
                <w:t>‬</w:t>
              </w:r>
              <w:r w:rsidR="0078039B" w:rsidRPr="00D47134">
                <w:t>‬</w:t>
              </w:r>
              <w:r w:rsidR="0078039B" w:rsidRPr="00D47134">
                <w:t>‬</w:t>
              </w:r>
              <w:r w:rsidR="00D22C00" w:rsidRPr="00D47134">
                <w:t>‬</w:t>
              </w:r>
              <w:r w:rsidR="00D22C00" w:rsidRPr="00D47134">
                <w:t>‬</w:t>
              </w:r>
              <w:r w:rsidR="00D22C00" w:rsidRPr="00D47134">
                <w:t>‬</w:t>
              </w:r>
              <w:r w:rsidR="00D22C00" w:rsidRPr="00D47134">
                <w:t>‬</w:t>
              </w:r>
              <w:r w:rsidR="00705750" w:rsidRPr="00D47134">
                <w:t>‬</w:t>
              </w:r>
              <w:r w:rsidR="00705750" w:rsidRPr="00D47134">
                <w:t>‬</w:t>
              </w:r>
              <w:r w:rsidR="00705750" w:rsidRPr="00D47134">
                <w:t>‬</w:t>
              </w:r>
              <w:r w:rsidR="00705750" w:rsidRPr="00D47134">
                <w:t>‬</w:t>
              </w:r>
              <w:r w:rsidR="005E69C9" w:rsidRPr="00D47134">
                <w:t>‬</w:t>
              </w:r>
              <w:r w:rsidR="005E69C9" w:rsidRPr="00D47134">
                <w:t>‬</w:t>
              </w:r>
              <w:r w:rsidR="005E69C9" w:rsidRPr="00D47134">
                <w:t>‬</w:t>
              </w:r>
              <w:r w:rsidR="005E69C9" w:rsidRPr="00D47134">
                <w:t>‬</w:t>
              </w:r>
              <w:r w:rsidR="0017601D" w:rsidRPr="00D47134">
                <w:t>‬</w:t>
              </w:r>
              <w:r w:rsidR="0017601D" w:rsidRPr="00D47134">
                <w:t>‬</w:t>
              </w:r>
              <w:r w:rsidR="0017601D" w:rsidRPr="00D47134">
                <w:t>‬</w:t>
              </w:r>
              <w:r w:rsidR="0017601D" w:rsidRPr="00D47134">
                <w:t>‬</w:t>
              </w:r>
              <w:r w:rsidR="00722F5A" w:rsidRPr="00D47134">
                <w:t>‬</w:t>
              </w:r>
              <w:r w:rsidR="00722F5A" w:rsidRPr="00D47134">
                <w:t>‬</w:t>
              </w:r>
              <w:r w:rsidR="00722F5A" w:rsidRPr="00D47134">
                <w:t>‬</w:t>
              </w:r>
              <w:r w:rsidR="00722F5A" w:rsidRPr="00D47134">
                <w:t>‬</w:t>
              </w:r>
              <w:r w:rsidR="002A433D" w:rsidRPr="00D47134">
                <w:t>‬</w:t>
              </w:r>
              <w:r w:rsidR="002A433D" w:rsidRPr="00D47134">
                <w:t>‬</w:t>
              </w:r>
              <w:r w:rsidR="002A433D" w:rsidRPr="00D47134">
                <w:t>‬</w:t>
              </w:r>
              <w:r w:rsidR="002A433D" w:rsidRPr="00D47134">
                <w:t>‬</w:t>
              </w:r>
              <w:r w:rsidR="00525843" w:rsidRPr="00D47134">
                <w:t>‬</w:t>
              </w:r>
              <w:r w:rsidR="00525843" w:rsidRPr="00D47134">
                <w:t>‬</w:t>
              </w:r>
              <w:r w:rsidR="00525843" w:rsidRPr="00D47134">
                <w:t>‬</w:t>
              </w:r>
              <w:r w:rsidR="00525843" w:rsidRPr="00D47134">
                <w:t>‬</w:t>
              </w:r>
              <w:r w:rsidR="00C1009D" w:rsidRPr="00D47134">
                <w:t>‬</w:t>
              </w:r>
              <w:r w:rsidR="00C1009D" w:rsidRPr="00D47134">
                <w:t>‬</w:t>
              </w:r>
              <w:r w:rsidR="00C1009D" w:rsidRPr="00D47134">
                <w:t>‬</w:t>
              </w:r>
              <w:r w:rsidR="00C1009D" w:rsidRPr="00D47134">
                <w:t>‬</w:t>
              </w:r>
              <w:r w:rsidR="00140BB2">
                <w:t>‬</w:t>
              </w:r>
              <w:r w:rsidR="00140BB2">
                <w:t>‬</w:t>
              </w:r>
              <w:r w:rsidR="00140BB2">
                <w:t>‬</w:t>
              </w:r>
              <w:r w:rsidR="00140BB2">
                <w:t>‬</w:t>
              </w:r>
              <w:r w:rsidR="00ED2264">
                <w:t>‬</w:t>
              </w:r>
              <w:r w:rsidR="00ED2264">
                <w:t>‬</w:t>
              </w:r>
              <w:r w:rsidR="00ED2264">
                <w:t>‬</w:t>
              </w:r>
              <w:r w:rsidR="00ED2264">
                <w:t>‬</w:t>
              </w:r>
              <w:r w:rsidR="0086664C">
                <w:t>‬</w:t>
              </w:r>
              <w:r w:rsidR="0086664C">
                <w:t>‬</w:t>
              </w:r>
              <w:r w:rsidR="0086664C">
                <w:t>‬</w:t>
              </w:r>
              <w:r w:rsidR="0086664C">
                <w:t>‬</w:t>
              </w:r>
              <w:r w:rsidR="005B10F1">
                <w:t>‬</w:t>
              </w:r>
              <w:r w:rsidR="005B10F1">
                <w:t>‬</w:t>
              </w:r>
              <w:r w:rsidR="005B10F1">
                <w:t>‬</w:t>
              </w:r>
              <w:r w:rsidR="005B10F1">
                <w:t>‬</w:t>
              </w:r>
              <w:r w:rsidR="0098077B">
                <w:t>‬</w:t>
              </w:r>
              <w:r w:rsidR="0098077B">
                <w:t>‬</w:t>
              </w:r>
              <w:r w:rsidR="0098077B">
                <w:t>‬</w:t>
              </w:r>
              <w:r w:rsidR="0098077B">
                <w:t>‬</w:t>
              </w:r>
              <w:r w:rsidR="00975B76">
                <w:t>‬</w:t>
              </w:r>
              <w:r w:rsidR="00975B76">
                <w:t>‬</w:t>
              </w:r>
              <w:r w:rsidR="00975B76">
                <w:t>‬</w:t>
              </w:r>
              <w:r w:rsidR="00975B76">
                <w:t>‬</w:t>
              </w:r>
              <w:r w:rsidR="008E1946">
                <w:t>‬</w:t>
              </w:r>
              <w:r w:rsidR="008E1946">
                <w:t>‬</w:t>
              </w:r>
              <w:r w:rsidR="008E1946">
                <w:t>‬</w:t>
              </w:r>
              <w:r w:rsidR="008B6BFE">
                <w:t>‬</w:t>
              </w:r>
              <w:r w:rsidR="008B6BFE">
                <w:t>‬</w:t>
              </w:r>
              <w:r w:rsidR="008B6BFE">
                <w:t>‬</w:t>
              </w:r>
              <w:r w:rsidR="008B6BFE">
                <w:t>‬</w:t>
              </w:r>
              <w:r w:rsidR="00EA3634">
                <w:t>‬</w:t>
              </w:r>
              <w:r w:rsidR="00EA3634">
                <w:t>‬</w:t>
              </w:r>
              <w:r w:rsidR="00EA3634">
                <w:t>‬</w:t>
              </w:r>
              <w:r w:rsidR="00EA3634">
                <w:t>‬</w:t>
              </w:r>
            </w:dir>
          </w:dir>
        </w:dir>
      </w:dir>
    </w:p>
    <w:p w:rsidR="00973E30" w:rsidRPr="00D47134" w:rsidRDefault="00973E30" w:rsidP="00A36E37">
      <w:pPr>
        <w:numPr>
          <w:ilvl w:val="0"/>
          <w:numId w:val="2"/>
        </w:numPr>
        <w:spacing w:before="120" w:after="120" w:line="276" w:lineRule="auto"/>
        <w:ind w:left="0" w:hanging="426"/>
        <w:rPr>
          <w:rFonts w:eastAsia="MS Mincho"/>
          <w:sz w:val="22"/>
          <w:szCs w:val="22"/>
        </w:rPr>
      </w:pPr>
      <w:r w:rsidRPr="00D47134">
        <w:rPr>
          <w:rFonts w:eastAsia="MS Mincho"/>
          <w:b/>
          <w:bCs/>
          <w:sz w:val="22"/>
          <w:szCs w:val="22"/>
        </w:rPr>
        <w:t>Rezaei, M</w:t>
      </w:r>
      <w:r w:rsidRPr="00D47134">
        <w:rPr>
          <w:rFonts w:eastAsia="MS Mincho"/>
          <w:sz w:val="22"/>
          <w:szCs w:val="22"/>
        </w:rPr>
        <w:t>; Jafari, H; Sahari, M. A; Hosseini, H; Parviz</w:t>
      </w:r>
      <w:r w:rsidRPr="00D47134">
        <w:rPr>
          <w:rFonts w:eastAsia="MS Mincho"/>
          <w:sz w:val="22"/>
          <w:szCs w:val="22"/>
          <w:rtl/>
        </w:rPr>
        <w:t>،</w:t>
      </w:r>
      <w:r w:rsidRPr="00D47134">
        <w:rPr>
          <w:rFonts w:eastAsia="MS Mincho"/>
          <w:sz w:val="22"/>
          <w:szCs w:val="22"/>
        </w:rPr>
        <w:t xml:space="preserve"> M; </w:t>
      </w:r>
      <w:dir w:val="ltr">
        <w:r w:rsidRPr="00D47134">
          <w:rPr>
            <w:rFonts w:eastAsia="MS Mincho"/>
            <w:sz w:val="22"/>
            <w:szCs w:val="22"/>
          </w:rPr>
          <w:t>Nazarnia</w:t>
        </w:r>
        <w:r w:rsidRPr="00D47134">
          <w:rPr>
            <w:rFonts w:eastAsia="MS Mincho"/>
            <w:sz w:val="22"/>
            <w:szCs w:val="22"/>
            <w:rtl/>
          </w:rPr>
          <w:t>،</w:t>
        </w:r>
        <w:r w:rsidRPr="00D47134">
          <w:rPr>
            <w:rFonts w:eastAsia="MS Mincho"/>
            <w:sz w:val="22"/>
            <w:szCs w:val="22"/>
          </w:rPr>
          <w:t xml:space="preserve"> A.</w:t>
        </w:r>
        <w:r w:rsidRPr="00D47134">
          <w:rPr>
            <w:rFonts w:eastAsia="MS Gothic"/>
            <w:sz w:val="22"/>
            <w:szCs w:val="22"/>
          </w:rPr>
          <w:t>‬</w:t>
        </w:r>
        <w:r w:rsidRPr="00D47134">
          <w:rPr>
            <w:rFonts w:eastAsia="MS Mincho"/>
            <w:sz w:val="22"/>
            <w:szCs w:val="22"/>
          </w:rPr>
          <w:t xml:space="preserve"> </w:t>
        </w:r>
        <w:r w:rsidRPr="00D47134">
          <w:rPr>
            <w:rFonts w:eastAsia="MS Mincho"/>
            <w:b/>
            <w:bCs/>
            <w:sz w:val="22"/>
            <w:szCs w:val="22"/>
          </w:rPr>
          <w:t>(2007)</w:t>
        </w:r>
        <w:r w:rsidRPr="00D47134">
          <w:rPr>
            <w:rFonts w:eastAsia="MS Mincho"/>
            <w:sz w:val="22"/>
            <w:szCs w:val="22"/>
            <w:rtl/>
          </w:rPr>
          <w:t>.</w:t>
        </w:r>
        <w:r w:rsidRPr="00D47134">
          <w:rPr>
            <w:rFonts w:eastAsia="MS Mincho"/>
            <w:sz w:val="22"/>
            <w:szCs w:val="22"/>
          </w:rPr>
          <w:t xml:space="preserve"> Relation of biogenic amines and bacterial changes in ice stored souhthern Caspian Kutum. (</w:t>
        </w:r>
        <w:r w:rsidRPr="00D47134">
          <w:rPr>
            <w:rFonts w:eastAsia="MS Mincho"/>
            <w:i/>
            <w:iCs/>
            <w:sz w:val="22"/>
            <w:szCs w:val="22"/>
          </w:rPr>
          <w:t>Rutilus firisi kutum</w:t>
        </w:r>
        <w:r w:rsidRPr="00D47134">
          <w:rPr>
            <w:rFonts w:eastAsia="MS Mincho"/>
            <w:sz w:val="22"/>
            <w:szCs w:val="22"/>
          </w:rPr>
          <w:t>), Journal of Food Biochemistry.13: 541-550.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>‬</w:t>
        </w:r>
        <w:r w:rsidRPr="00D47134">
          <w:rPr>
            <w:sz w:val="22"/>
            <w:szCs w:val="22"/>
          </w:rPr>
          <w:t xml:space="preserve">‬ </w:t>
        </w:r>
        <w:r w:rsidRPr="00D47134">
          <w:rPr>
            <w:sz w:val="22"/>
            <w:szCs w:val="22"/>
          </w:rPr>
          <w:t>‬</w:t>
        </w:r>
        <w:r w:rsidR="008D44FD" w:rsidRPr="00D47134">
          <w:t>‬</w:t>
        </w:r>
        <w:r w:rsidR="006E2547" w:rsidRPr="00D47134">
          <w:t>‬</w:t>
        </w:r>
        <w:r w:rsidR="00784B98" w:rsidRPr="00D47134">
          <w:t>‬</w:t>
        </w:r>
        <w:r w:rsidR="009E1F92" w:rsidRPr="00D47134">
          <w:t>‬</w:t>
        </w:r>
        <w:r w:rsidR="00AA28CD" w:rsidRPr="00D47134">
          <w:t>‬</w:t>
        </w:r>
        <w:r w:rsidR="00735624" w:rsidRPr="00D47134">
          <w:t>‬</w:t>
        </w:r>
        <w:r w:rsidR="00295965" w:rsidRPr="00D47134">
          <w:t>‬</w:t>
        </w:r>
        <w:r w:rsidR="00675DFA" w:rsidRPr="00D47134">
          <w:t>‬</w:t>
        </w:r>
        <w:r w:rsidR="00275743" w:rsidRPr="00D47134">
          <w:t>‬</w:t>
        </w:r>
        <w:r w:rsidR="00AA6CC5" w:rsidRPr="00D47134">
          <w:t>‬</w:t>
        </w:r>
        <w:r w:rsidR="005A3F87" w:rsidRPr="00D47134">
          <w:t>‬</w:t>
        </w:r>
        <w:r w:rsidR="003559C5" w:rsidRPr="00D47134">
          <w:t>‬</w:t>
        </w:r>
        <w:r w:rsidR="00801FDD" w:rsidRPr="00D47134">
          <w:t>‬</w:t>
        </w:r>
        <w:r w:rsidR="00541498" w:rsidRPr="00D47134">
          <w:t>‬</w:t>
        </w:r>
        <w:r w:rsidR="00502472" w:rsidRPr="00D47134">
          <w:t>‬</w:t>
        </w:r>
        <w:r w:rsidR="006D54C3" w:rsidRPr="00D47134">
          <w:t>‬</w:t>
        </w:r>
        <w:r w:rsidR="00C24C59" w:rsidRPr="00D47134">
          <w:t>‬</w:t>
        </w:r>
        <w:r w:rsidR="00FD2F49" w:rsidRPr="00D47134">
          <w:t>‬</w:t>
        </w:r>
        <w:r w:rsidR="00D41A72" w:rsidRPr="00D47134">
          <w:t>‬</w:t>
        </w:r>
        <w:r w:rsidR="00325957" w:rsidRPr="00D47134">
          <w:t>‬</w:t>
        </w:r>
        <w:r w:rsidR="003203A0" w:rsidRPr="00D47134">
          <w:t>‬</w:t>
        </w:r>
        <w:r w:rsidR="00AD16C2" w:rsidRPr="00D47134">
          <w:t>‬</w:t>
        </w:r>
        <w:r w:rsidR="00F74A3B" w:rsidRPr="00D47134">
          <w:t>‬</w:t>
        </w:r>
        <w:r w:rsidR="006B1F88" w:rsidRPr="00D47134">
          <w:t>‬</w:t>
        </w:r>
        <w:r w:rsidR="00890E3D" w:rsidRPr="00D47134">
          <w:t>‬</w:t>
        </w:r>
        <w:r w:rsidR="005B356C" w:rsidRPr="00D47134">
          <w:t>‬</w:t>
        </w:r>
        <w:r w:rsidR="005A2BB0" w:rsidRPr="00D47134">
          <w:t>‬</w:t>
        </w:r>
        <w:r w:rsidR="00194D22" w:rsidRPr="00D47134">
          <w:t>‬</w:t>
        </w:r>
        <w:r w:rsidR="000A2988" w:rsidRPr="00D47134">
          <w:t>‬</w:t>
        </w:r>
        <w:r w:rsidR="008735F5" w:rsidRPr="00D47134">
          <w:t>‬</w:t>
        </w:r>
        <w:r w:rsidR="00F459C9" w:rsidRPr="00D47134">
          <w:t>‬</w:t>
        </w:r>
        <w:r w:rsidR="00734445" w:rsidRPr="00D47134">
          <w:t>‬</w:t>
        </w:r>
        <w:r w:rsidR="005C7F4C" w:rsidRPr="00D47134">
          <w:t>‬</w:t>
        </w:r>
        <w:r w:rsidR="00D726D7" w:rsidRPr="00D47134">
          <w:t>‬</w:t>
        </w:r>
        <w:r w:rsidR="007A1E45" w:rsidRPr="00D47134">
          <w:t>‬</w:t>
        </w:r>
        <w:r w:rsidR="007D6296" w:rsidRPr="00D47134">
          <w:t>‬</w:t>
        </w:r>
        <w:r w:rsidR="00B02802" w:rsidRPr="00D47134">
          <w:t>‬</w:t>
        </w:r>
        <w:r w:rsidR="00F553DC" w:rsidRPr="00D47134">
          <w:t>‬</w:t>
        </w:r>
        <w:r w:rsidR="006157B9" w:rsidRPr="00D47134">
          <w:t>‬</w:t>
        </w:r>
        <w:r w:rsidR="00055181" w:rsidRPr="00D47134">
          <w:t>‬</w:t>
        </w:r>
        <w:r w:rsidR="00151426" w:rsidRPr="00D47134">
          <w:t>‬</w:t>
        </w:r>
        <w:r w:rsidR="0078039B" w:rsidRPr="00D47134">
          <w:t>‬</w:t>
        </w:r>
        <w:r w:rsidR="00D22C00" w:rsidRPr="00D47134">
          <w:t>‬</w:t>
        </w:r>
        <w:r w:rsidR="00705750" w:rsidRPr="00D47134">
          <w:t>‬</w:t>
        </w:r>
        <w:r w:rsidR="005E69C9" w:rsidRPr="00D47134">
          <w:t>‬</w:t>
        </w:r>
        <w:r w:rsidR="0017601D" w:rsidRPr="00D47134">
          <w:t>‬</w:t>
        </w:r>
        <w:r w:rsidR="00722F5A" w:rsidRPr="00D47134">
          <w:t>‬</w:t>
        </w:r>
        <w:r w:rsidR="002A433D" w:rsidRPr="00D47134">
          <w:t>‬</w:t>
        </w:r>
        <w:r w:rsidR="00525843" w:rsidRPr="00D47134">
          <w:t>‬</w:t>
        </w:r>
        <w:r w:rsidR="00C1009D" w:rsidRPr="00D47134">
          <w:t>‬</w:t>
        </w:r>
        <w:r w:rsidR="00140BB2">
          <w:t>‬</w:t>
        </w:r>
        <w:r w:rsidR="00ED2264">
          <w:t>‬</w:t>
        </w:r>
        <w:r w:rsidR="0086664C">
          <w:t>‬</w:t>
        </w:r>
        <w:r w:rsidR="005B10F1">
          <w:t>‬</w:t>
        </w:r>
        <w:r w:rsidR="0098077B">
          <w:t>‬</w:t>
        </w:r>
        <w:r w:rsidR="00975B76">
          <w:t>‬</w:t>
        </w:r>
        <w:r w:rsidR="008E1946">
          <w:t>‬</w:t>
        </w:r>
        <w:r w:rsidR="008B6BFE">
          <w:t>‬</w:t>
        </w:r>
        <w:r w:rsidR="00EA3634">
          <w:t>‬</w:t>
        </w:r>
      </w:dir>
    </w:p>
    <w:p w:rsidR="00973E30" w:rsidRPr="00087307" w:rsidRDefault="00973E30" w:rsidP="00087307">
      <w:pPr>
        <w:numPr>
          <w:ilvl w:val="0"/>
          <w:numId w:val="2"/>
        </w:numPr>
        <w:spacing w:before="120" w:after="120" w:line="276" w:lineRule="auto"/>
        <w:ind w:left="0" w:hanging="426"/>
        <w:jc w:val="both"/>
        <w:rPr>
          <w:rFonts w:eastAsia="MS Mincho"/>
          <w:sz w:val="22"/>
          <w:szCs w:val="22"/>
        </w:rPr>
      </w:pPr>
      <w:r w:rsidRPr="00087307">
        <w:rPr>
          <w:rFonts w:eastAsia="MS Mincho"/>
          <w:sz w:val="22"/>
          <w:szCs w:val="22"/>
        </w:rPr>
        <w:t>‬</w:t>
      </w:r>
      <w:r w:rsidRPr="00087307">
        <w:rPr>
          <w:rFonts w:eastAsia="MS Mincho"/>
          <w:b/>
          <w:bCs/>
          <w:sz w:val="22"/>
          <w:szCs w:val="22"/>
        </w:rPr>
        <w:t>Rezaei, M</w:t>
      </w:r>
      <w:r w:rsidRPr="00087307">
        <w:rPr>
          <w:rFonts w:eastAsia="MS Mincho"/>
          <w:sz w:val="22"/>
          <w:szCs w:val="22"/>
        </w:rPr>
        <w:t>; Hosseini, S.F; Ershad Langrudi, H; Hosseini, S.V; Safri, R. (2007). Effect of delayed icing on quality changes of iced rainbow trout (Onchorynchus mykiss). Food Chemistry, (106), 1161-1165.</w:t>
      </w:r>
    </w:p>
    <w:p w:rsidR="001A1E1A" w:rsidRPr="00D47134" w:rsidRDefault="001A1E1A" w:rsidP="00C2356F">
      <w:pPr>
        <w:pStyle w:val="PlainText"/>
        <w:spacing w:before="120" w:after="120" w:line="276" w:lineRule="auto"/>
        <w:ind w:left="-162"/>
        <w:jc w:val="both"/>
        <w:rPr>
          <w:rFonts w:ascii="Times New Roman" w:hAnsi="Times New Roman" w:cs="B Nazanin"/>
          <w:b/>
          <w:bCs/>
          <w:szCs w:val="22"/>
        </w:rPr>
      </w:pPr>
    </w:p>
    <w:p w:rsidR="001A1E1A" w:rsidRPr="00F65CA4" w:rsidRDefault="001A1E1A" w:rsidP="00C2356F">
      <w:pPr>
        <w:pStyle w:val="PlainText"/>
        <w:bidi/>
        <w:spacing w:before="120" w:after="120" w:line="276" w:lineRule="auto"/>
        <w:ind w:left="-162"/>
        <w:rPr>
          <w:rFonts w:ascii="Times New Roman" w:eastAsia="MS Mincho" w:hAnsi="Times New Roman" w:cs="B Nazanin"/>
          <w:b/>
          <w:bCs/>
          <w:sz w:val="22"/>
          <w:szCs w:val="24"/>
          <w:rtl/>
        </w:rPr>
      </w:pPr>
      <w:r w:rsidRPr="00F65CA4">
        <w:rPr>
          <w:rFonts w:ascii="Times New Roman" w:hAnsi="Times New Roman" w:cs="B Nazanin" w:hint="cs"/>
          <w:b/>
          <w:bCs/>
          <w:sz w:val="22"/>
          <w:szCs w:val="24"/>
          <w:rtl/>
        </w:rPr>
        <w:t>مجلات داخلی</w:t>
      </w:r>
    </w:p>
    <w:p w:rsidR="00097690" w:rsidRPr="00D47134" w:rsidRDefault="00097690" w:rsidP="00097690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سمعیلی خاریکی، م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، خدابنده، ص.، معتمدزادگان، ع. (1396). </w:t>
      </w:r>
      <w:r w:rsidRPr="00D47134">
        <w:rPr>
          <w:rFonts w:cs="B Nazanin"/>
          <w:rtl/>
        </w:rPr>
        <w:t>فع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</w:rPr>
        <w:t xml:space="preserve"> </w:t>
      </w:r>
      <w:r w:rsidRPr="00D47134">
        <w:rPr>
          <w:rFonts w:cs="B Nazanin" w:hint="eastAsia"/>
          <w:rtl/>
        </w:rPr>
        <w:t>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پروتئ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ر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شده</w:t>
      </w:r>
      <w:r w:rsidRPr="00D47134">
        <w:rPr>
          <w:rFonts w:cs="B Nazanin"/>
          <w:rtl/>
        </w:rPr>
        <w:t xml:space="preserve"> سر</w:t>
      </w:r>
      <w:r w:rsidRPr="00D47134">
        <w:rPr>
          <w:rFonts w:cs="B Nazanin"/>
        </w:rPr>
        <w:t xml:space="preserve"> </w:t>
      </w:r>
      <w:r w:rsidRPr="00D47134">
        <w:rPr>
          <w:rFonts w:cs="B Nazanin" w:hint="eastAsia"/>
          <w:rtl/>
        </w:rPr>
        <w:t>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وور مسقط</w:t>
      </w:r>
      <w:r w:rsidRPr="00D47134">
        <w:rPr>
          <w:rFonts w:cs="B Nazanin" w:hint="cs"/>
          <w:rtl/>
        </w:rPr>
        <w:t xml:space="preserve">ی. </w:t>
      </w:r>
      <w:r w:rsidRPr="00D47134">
        <w:rPr>
          <w:rFonts w:cs="B Nazanin"/>
          <w:rtl/>
        </w:rPr>
        <w:t>مجله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/>
          <w:rtl/>
        </w:rPr>
        <w:t xml:space="preserve">.  </w:t>
      </w:r>
      <w:r w:rsidRPr="00D47134">
        <w:rPr>
          <w:rFonts w:cs="B Nazanin" w:hint="cs"/>
          <w:rtl/>
        </w:rPr>
        <w:t>7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 w:hint="cs"/>
          <w:rtl/>
        </w:rPr>
        <w:t>1</w:t>
      </w:r>
      <w:r w:rsidRPr="00D47134">
        <w:rPr>
          <w:rFonts w:cs="B Nazanin"/>
          <w:rtl/>
        </w:rPr>
        <w:t xml:space="preserve">) </w:t>
      </w:r>
      <w:r w:rsidRPr="00D47134">
        <w:rPr>
          <w:rFonts w:cs="B Nazanin" w:hint="cs"/>
          <w:rtl/>
        </w:rPr>
        <w:t>57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64</w:t>
      </w:r>
      <w:r w:rsidRPr="00D47134">
        <w:rPr>
          <w:rFonts w:cs="B Nazanin"/>
          <w:rtl/>
        </w:rPr>
        <w:t>.</w:t>
      </w:r>
    </w:p>
    <w:p w:rsidR="00705750" w:rsidRPr="00D47134" w:rsidRDefault="00705750" w:rsidP="00CB3F55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خضری احمدآباد، م.، </w:t>
      </w:r>
      <w:r w:rsidRPr="00D47134">
        <w:rPr>
          <w:rFonts w:cs="B Nazanin"/>
          <w:rtl/>
        </w:rPr>
        <w:t>رضائي، م.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 محبتی مبارز، ا.، ذوالفقاری</w:t>
      </w:r>
      <w:r w:rsidRPr="00D47134">
        <w:rPr>
          <w:rFonts w:cs="B Nazanin"/>
          <w:rtl/>
        </w:rPr>
        <w:t>،.م.</w:t>
      </w:r>
      <w:r w:rsidRPr="00D47134">
        <w:rPr>
          <w:rFonts w:cs="B Nazanin" w:hint="cs"/>
          <w:rtl/>
        </w:rPr>
        <w:t xml:space="preserve"> (1397). </w:t>
      </w:r>
      <w:r w:rsidRPr="00D47134">
        <w:rPr>
          <w:rFonts w:cs="B Nazanin"/>
          <w:rtl/>
        </w:rPr>
        <w:t>شناس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حالت زنده اما غ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قابل کشت باک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ش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/>
          <w:rtl/>
        </w:rPr>
        <w:t xml:space="preserve"> ک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Escherichia coli O157:H7</w:t>
      </w:r>
      <w:r w:rsidRPr="00D47134">
        <w:rPr>
          <w:rFonts w:cs="B Nazanin" w:hint="cs"/>
          <w:rtl/>
        </w:rPr>
        <w:t xml:space="preserve"> با استفاده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از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وارونوی</w:t>
      </w:r>
      <w:r w:rsidRPr="00D47134">
        <w:rPr>
          <w:rFonts w:cs="B Nazanin" w:hint="eastAsia"/>
          <w:rtl/>
        </w:rPr>
        <w:t>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واکنش زنجیره ای </w:t>
      </w:r>
      <w:r w:rsidR="00CB3F55" w:rsidRPr="00D47134">
        <w:rPr>
          <w:rFonts w:cs="B Nazanin" w:hint="cs"/>
          <w:rtl/>
        </w:rPr>
        <w:t>پ</w:t>
      </w:r>
      <w:r w:rsidRPr="00D47134">
        <w:rPr>
          <w:rFonts w:cs="B Nazanin" w:hint="cs"/>
          <w:rtl/>
        </w:rPr>
        <w:t>لیمراز</w:t>
      </w:r>
      <w:r w:rsidRPr="00D47134">
        <w:rPr>
          <w:rFonts w:cs="B Nazanin"/>
          <w:rtl/>
        </w:rPr>
        <w:t xml:space="preserve"> </w:t>
      </w:r>
      <w:r w:rsidR="00CB3F55" w:rsidRPr="00D47134">
        <w:rPr>
          <w:rFonts w:cs="B Nazanin" w:hint="cs"/>
          <w:rtl/>
        </w:rPr>
        <w:t>(</w:t>
      </w:r>
      <w:r w:rsidR="00CB3F55" w:rsidRPr="00D47134">
        <w:rPr>
          <w:rFonts w:cs="B Nazanin"/>
        </w:rPr>
        <w:t>RT-PCR</w:t>
      </w:r>
      <w:r w:rsidR="00CB3F55" w:rsidRPr="00D47134">
        <w:rPr>
          <w:rFonts w:cs="B Nazanin" w:hint="cs"/>
          <w:rtl/>
        </w:rPr>
        <w:t>) .</w:t>
      </w:r>
      <w:r w:rsidR="00CB3F55" w:rsidRPr="00D47134">
        <w:rPr>
          <w:rFonts w:cs="B Nazanin"/>
          <w:rtl/>
        </w:rPr>
        <w:t xml:space="preserve"> مجله ميكروب شناسي پزشكي ا</w:t>
      </w:r>
      <w:r w:rsidR="00CB3F55" w:rsidRPr="00D47134">
        <w:rPr>
          <w:rFonts w:cs="B Nazanin" w:hint="cs"/>
          <w:rtl/>
        </w:rPr>
        <w:t>ی</w:t>
      </w:r>
      <w:r w:rsidR="00CB3F55" w:rsidRPr="00D47134">
        <w:rPr>
          <w:rFonts w:cs="B Nazanin" w:hint="eastAsia"/>
          <w:rtl/>
        </w:rPr>
        <w:t>ران</w:t>
      </w:r>
      <w:r w:rsidR="00CB3F55" w:rsidRPr="00D47134">
        <w:rPr>
          <w:rFonts w:cs="B Nazanin" w:hint="cs"/>
          <w:rtl/>
        </w:rPr>
        <w:t>. پذیرش نهایی</w:t>
      </w:r>
    </w:p>
    <w:p w:rsidR="00775B5D" w:rsidRPr="00D47134" w:rsidRDefault="00775B5D" w:rsidP="00705750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مهجوریان، ع.، سعیدی اصل، م.ر.،  رضائی، م.، مرتضوی، س. ع.،  آریایی، پ. (1397). </w:t>
      </w:r>
      <w:r w:rsidRPr="00D47134">
        <w:rPr>
          <w:rFonts w:cs="B Nazanin"/>
          <w:rtl/>
        </w:rPr>
        <w:t>بررسی ویژگیهای مکانیکی، فیزیکی و ضد میکروبی فیلم زیست تخریب پذیر غنی شده با اسانس میخک حاصل از فلس ماهی سفید</w:t>
      </w:r>
      <w:r w:rsidRPr="00D47134">
        <w:rPr>
          <w:rFonts w:cs="B Nazanin" w:hint="cs"/>
          <w:rtl/>
        </w:rPr>
        <w:t>. بهداشت مواد غذایی. 8 (3) (31): 57-73.</w:t>
      </w:r>
    </w:p>
    <w:p w:rsidR="005B421B" w:rsidRPr="00D47134" w:rsidRDefault="005B421B" w:rsidP="00234C69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>ربیع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ث</w:t>
      </w:r>
      <w:r w:rsidRPr="00D47134">
        <w:rPr>
          <w:rFonts w:cs="B Nazanin"/>
          <w:rtl/>
        </w:rPr>
        <w:t xml:space="preserve">.، </w:t>
      </w:r>
      <w:r w:rsidRPr="00D47134">
        <w:rPr>
          <w:rFonts w:cs="B Nazanin" w:hint="cs"/>
          <w:rtl/>
        </w:rPr>
        <w:t>نیکو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>، رفیعیان کوپایی، م.</w:t>
      </w:r>
      <w:r w:rsidRPr="00D47134">
        <w:rPr>
          <w:rFonts w:cs="B Nazanin" w:hint="cs"/>
          <w:rtl/>
          <w:lang w:bidi="fa-IR"/>
        </w:rPr>
        <w:t xml:space="preserve"> اصغرزاده، س.</w:t>
      </w:r>
      <w:r w:rsidRPr="00D47134">
        <w:rPr>
          <w:rFonts w:cs="B Nazanin"/>
          <w:rtl/>
        </w:rPr>
        <w:t xml:space="preserve"> (139</w:t>
      </w:r>
      <w:r w:rsidR="00234C69">
        <w:rPr>
          <w:rFonts w:cs="B Nazanin" w:hint="cs"/>
          <w:rtl/>
        </w:rPr>
        <w:t>8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="00A06CEE" w:rsidRPr="00D47134">
        <w:rPr>
          <w:rFonts w:cs="B Nazanin" w:hint="cs"/>
          <w:rtl/>
        </w:rPr>
        <w:t>ا</w:t>
      </w:r>
      <w:r w:rsidRPr="00D47134">
        <w:rPr>
          <w:rFonts w:cs="B Nazanin"/>
          <w:rtl/>
        </w:rPr>
        <w:t>رزیابی اثرات ضداکسایشی و سیتوتوکسیک پپتیدهای حاصل از هیدرولیز آنزیمی و میکروبی عضله ماهی مید</w:t>
      </w:r>
      <w:r w:rsidRPr="00D47134">
        <w:rPr>
          <w:rFonts w:cs="B Nazanin"/>
        </w:rPr>
        <w:t xml:space="preserve"> (</w:t>
      </w:r>
      <w:r w:rsidRPr="00D47134">
        <w:rPr>
          <w:rFonts w:cs="B Nazanin"/>
          <w:i/>
          <w:iCs/>
        </w:rPr>
        <w:t>Liza klunzinger</w:t>
      </w:r>
      <w:r w:rsidRPr="00D47134">
        <w:rPr>
          <w:rFonts w:cs="B Nazanin"/>
        </w:rPr>
        <w:t>)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نشریه علمی پژوهشی فیزیولوژی و بیوتکنولوژی آبزیان</w:t>
      </w:r>
      <w:r w:rsidRPr="00D47134">
        <w:rPr>
          <w:rFonts w:cs="B Nazanin" w:hint="cs"/>
          <w:rtl/>
        </w:rPr>
        <w:t xml:space="preserve">. </w:t>
      </w:r>
      <w:r w:rsidR="00234C69">
        <w:rPr>
          <w:rFonts w:cs="B Nazanin" w:hint="cs"/>
          <w:rtl/>
        </w:rPr>
        <w:t>7 (3) 29-50.</w:t>
      </w:r>
    </w:p>
    <w:p w:rsidR="00B02802" w:rsidRPr="00D47134" w:rsidRDefault="00B02802" w:rsidP="00B02802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>ربیع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ث</w:t>
      </w:r>
      <w:r w:rsidRPr="00D47134">
        <w:rPr>
          <w:rFonts w:cs="B Nazanin"/>
          <w:rtl/>
        </w:rPr>
        <w:t xml:space="preserve">.، </w:t>
      </w:r>
      <w:r w:rsidRPr="00D47134">
        <w:rPr>
          <w:rFonts w:cs="B Nazanin" w:hint="cs"/>
          <w:rtl/>
        </w:rPr>
        <w:t>نیکو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>، رفیعیان کوپایی، م.</w:t>
      </w:r>
      <w:r w:rsidRPr="00D47134">
        <w:rPr>
          <w:rFonts w:cs="B Nazanin" w:hint="cs"/>
          <w:rtl/>
          <w:lang w:bidi="fa-IR"/>
        </w:rPr>
        <w:t xml:space="preserve"> </w:t>
      </w:r>
      <w:proofErr w:type="gramStart"/>
      <w:r w:rsidRPr="00D47134">
        <w:rPr>
          <w:rFonts w:cs="B Nazanin"/>
          <w:lang w:bidi="fa-IR"/>
        </w:rPr>
        <w:t>)</w:t>
      </w:r>
      <w:r w:rsidRPr="00D47134">
        <w:rPr>
          <w:rFonts w:cs="B Nazanin" w:hint="cs"/>
          <w:rtl/>
          <w:lang w:bidi="fa-IR"/>
        </w:rPr>
        <w:t>1395</w:t>
      </w:r>
      <w:proofErr w:type="gramEnd"/>
      <w:r w:rsidRPr="00D47134">
        <w:rPr>
          <w:rFonts w:cs="B Nazanin" w:hint="cs"/>
          <w:rtl/>
          <w:lang w:bidi="fa-IR"/>
        </w:rPr>
        <w:t xml:space="preserve">). مروری بر اثرات درمانی پپتیدهای زیست فعال آبزیان در مدل های جانوری و انسان. مجله فیزیولوژی و فارماکولوژی. </w:t>
      </w:r>
      <w:r w:rsidR="0047081D" w:rsidRPr="00D47134">
        <w:rPr>
          <w:rFonts w:cs="B Nazanin" w:hint="cs"/>
          <w:rtl/>
          <w:lang w:bidi="fa-IR"/>
        </w:rPr>
        <w:t>2 (2) 67-79.</w:t>
      </w:r>
    </w:p>
    <w:p w:rsidR="00097690" w:rsidRPr="00D47134" w:rsidRDefault="00097690" w:rsidP="00097690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 جوکار برازجانی، ن.، </w:t>
      </w:r>
      <w:r w:rsidRPr="00D47134">
        <w:rPr>
          <w:rFonts w:cs="B Nazanin"/>
          <w:rtl/>
        </w:rPr>
        <w:t xml:space="preserve">طبرسا،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9</w:t>
      </w:r>
      <w:r w:rsidRPr="00D47134">
        <w:rPr>
          <w:rFonts w:cs="B Nazanin" w:hint="cs"/>
          <w:rtl/>
        </w:rPr>
        <w:t>6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ستخراج اتانولي و جداسازي حلالي تركيبات ضداكسيداني از جلبك قهوه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ي</w:t>
      </w:r>
      <w:r w:rsidRPr="00D47134">
        <w:rPr>
          <w:rFonts w:cs="B Nazanin"/>
        </w:rPr>
        <w:t>Sargassum angustifolium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مجله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/>
          <w:rtl/>
        </w:rPr>
        <w:t xml:space="preserve">.  </w:t>
      </w:r>
      <w:r w:rsidRPr="00D47134">
        <w:rPr>
          <w:rFonts w:cs="B Nazanin" w:hint="cs"/>
          <w:rtl/>
        </w:rPr>
        <w:t>2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 w:hint="cs"/>
          <w:rtl/>
        </w:rPr>
        <w:t>6</w:t>
      </w:r>
      <w:r w:rsidRPr="00D47134">
        <w:rPr>
          <w:rFonts w:cs="B Nazanin"/>
          <w:rtl/>
        </w:rPr>
        <w:t xml:space="preserve">) </w:t>
      </w:r>
      <w:r w:rsidRPr="00D47134">
        <w:rPr>
          <w:rFonts w:cs="B Nazanin" w:hint="cs"/>
          <w:rtl/>
        </w:rPr>
        <w:t>1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1</w:t>
      </w:r>
      <w:r w:rsidRPr="00D47134">
        <w:rPr>
          <w:rFonts w:cs="B Nazanin"/>
          <w:rtl/>
        </w:rPr>
        <w:t>6.</w:t>
      </w:r>
    </w:p>
    <w:p w:rsidR="00564F52" w:rsidRPr="00D47134" w:rsidRDefault="00564F52" w:rsidP="00564F52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آل بوفتیله، م.، </w:t>
      </w:r>
      <w:r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rtl/>
        </w:rPr>
        <w:t>.، حسینی، ه. عبدالهی، م. (1396).</w:t>
      </w:r>
      <w:r w:rsidRPr="00D47134">
        <w:rPr>
          <w:rFonts w:ascii="BTitr,Bold" w:eastAsiaTheme="minorHAnsi" w:hAnsiTheme="minorHAnsi" w:cs="BTitr,Bold" w:hint="cs"/>
          <w:b/>
          <w:bCs/>
          <w:sz w:val="36"/>
          <w:szCs w:val="36"/>
          <w:rtl/>
        </w:rPr>
        <w:t xml:space="preserve"> </w:t>
      </w:r>
      <w:r w:rsidRPr="00D47134">
        <w:rPr>
          <w:rFonts w:cs="B Nazanin" w:hint="cs"/>
          <w:rtl/>
        </w:rPr>
        <w:t>بهبود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خواص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فيزيك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مكانيك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فيلمها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آلژينات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سديم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با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استفاده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ازنانوذرات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رس.</w:t>
      </w:r>
      <w:r w:rsidRPr="00D47134">
        <w:rPr>
          <w:rFonts w:cs="B Nazanin"/>
          <w:rtl/>
        </w:rPr>
        <w:t xml:space="preserve"> مجله علوم و صنايع غذايي ايران. </w:t>
      </w:r>
      <w:r w:rsidRPr="00D47134">
        <w:rPr>
          <w:rFonts w:cs="B Nazanin" w:hint="cs"/>
          <w:rtl/>
        </w:rPr>
        <w:t>14 (66)، 315-324.</w:t>
      </w:r>
    </w:p>
    <w:p w:rsidR="00CD1758" w:rsidRPr="00D47134" w:rsidRDefault="00A80942" w:rsidP="00A80942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rPr>
          <w:rFonts w:cs="B Nazanin"/>
        </w:rPr>
      </w:pPr>
      <w:r w:rsidRPr="00D47134">
        <w:rPr>
          <w:rFonts w:cs="B Nazanin" w:hint="cs"/>
          <w:rtl/>
        </w:rPr>
        <w:t xml:space="preserve">پزشک، س.،‌اجاق، م.، </w:t>
      </w:r>
      <w:r w:rsidRPr="00D47134">
        <w:rPr>
          <w:rFonts w:cs="B Nazanin" w:hint="cs"/>
          <w:b/>
          <w:bCs/>
          <w:rtl/>
        </w:rPr>
        <w:t>رضائی، م.،</w:t>
      </w:r>
      <w:r w:rsidRPr="00D47134">
        <w:rPr>
          <w:rFonts w:cs="B Nazanin" w:hint="cs"/>
          <w:rtl/>
        </w:rPr>
        <w:t xml:space="preserve"> شعبانپور، ب. </w:t>
      </w:r>
      <w:r w:rsidR="00CD1758" w:rsidRPr="00D47134">
        <w:rPr>
          <w:rFonts w:cs="B Nazanin" w:hint="cs"/>
          <w:rtl/>
        </w:rPr>
        <w:t xml:space="preserve">(1396). </w:t>
      </w:r>
      <w:r w:rsidR="00CD1758" w:rsidRPr="00D47134">
        <w:rPr>
          <w:rFonts w:cs="B Nazanin"/>
          <w:rtl/>
        </w:rPr>
        <w:t>بهینه</w:t>
      </w:r>
      <w:r w:rsidR="00CD1758" w:rsidRPr="00D47134">
        <w:rPr>
          <w:rFonts w:cs="B Nazanin" w:hint="cs"/>
          <w:rtl/>
        </w:rPr>
        <w:t xml:space="preserve"> </w:t>
      </w:r>
      <w:r w:rsidR="00CD1758" w:rsidRPr="00D47134">
        <w:rPr>
          <w:rFonts w:cs="B Nazanin"/>
          <w:rtl/>
        </w:rPr>
        <w:t>سازي پروتئین هیدرولیز شده با فعالیت آنتی</w:t>
      </w:r>
      <w:r w:rsidR="00CD1758" w:rsidRPr="00D47134">
        <w:rPr>
          <w:rFonts w:cs="B Nazanin" w:hint="cs"/>
          <w:rtl/>
        </w:rPr>
        <w:t xml:space="preserve"> </w:t>
      </w:r>
      <w:r w:rsidR="00CD1758" w:rsidRPr="00D47134">
        <w:rPr>
          <w:rFonts w:cs="B Nazanin"/>
          <w:rtl/>
        </w:rPr>
        <w:t>اکسیدانی از امعاء و احشاء ماهی تن زردباله</w:t>
      </w:r>
      <w:r w:rsidR="00CD1758" w:rsidRPr="00D47134">
        <w:rPr>
          <w:rFonts w:cs="B Nazanin" w:hint="cs"/>
          <w:rtl/>
        </w:rPr>
        <w:t xml:space="preserve"> (</w:t>
      </w:r>
      <w:r w:rsidR="00CD1758" w:rsidRPr="00D47134">
        <w:rPr>
          <w:rFonts w:cs="B Nazanin"/>
        </w:rPr>
        <w:t>(</w:t>
      </w:r>
      <w:r w:rsidRPr="00D47134">
        <w:rPr>
          <w:rFonts w:cs="B Nazanin"/>
          <w:i/>
          <w:iCs/>
        </w:rPr>
        <w:t xml:space="preserve">Thunnus </w:t>
      </w:r>
      <w:r w:rsidR="00CD1758" w:rsidRPr="00D47134">
        <w:rPr>
          <w:rFonts w:cs="B Nazanin"/>
          <w:i/>
          <w:iCs/>
        </w:rPr>
        <w:t>albacares</w:t>
      </w:r>
      <w:r w:rsidR="00CD1758" w:rsidRPr="00D47134">
        <w:rPr>
          <w:rFonts w:cs="B Nazanin"/>
        </w:rPr>
        <w:t xml:space="preserve"> </w:t>
      </w:r>
      <w:r w:rsidR="00CD1758" w:rsidRPr="00D47134">
        <w:rPr>
          <w:rFonts w:cs="B Nazanin" w:hint="cs"/>
          <w:rtl/>
        </w:rPr>
        <w:t xml:space="preserve"> </w:t>
      </w:r>
      <w:r w:rsidR="00CD1758" w:rsidRPr="00D47134">
        <w:rPr>
          <w:rFonts w:cs="B Nazanin"/>
          <w:rtl/>
        </w:rPr>
        <w:t>با آنزیم پروتامکس</w:t>
      </w:r>
      <w:r w:rsidR="00CD1758" w:rsidRPr="00D47134">
        <w:rPr>
          <w:rFonts w:cs="B Nazanin" w:hint="cs"/>
          <w:rtl/>
        </w:rPr>
        <w:t xml:space="preserve">. </w:t>
      </w:r>
      <w:r w:rsidR="00CD1758" w:rsidRPr="00D47134">
        <w:rPr>
          <w:rFonts w:cs="B Nazanin"/>
          <w:rtl/>
        </w:rPr>
        <w:t>مجله علوم تغذیه و صنایع غذایی ایران</w:t>
      </w:r>
      <w:r w:rsidR="00CD1758" w:rsidRPr="00D47134">
        <w:rPr>
          <w:rFonts w:cs="B Nazanin" w:hint="cs"/>
          <w:rtl/>
        </w:rPr>
        <w:t>.</w:t>
      </w:r>
      <w:r w:rsidR="00CD1758" w:rsidRPr="00D47134">
        <w:rPr>
          <w:rtl/>
        </w:rPr>
        <w:t xml:space="preserve"> </w:t>
      </w:r>
      <w:r w:rsidR="00CD1758" w:rsidRPr="00D47134">
        <w:rPr>
          <w:rFonts w:cs="B Nazanin" w:hint="cs"/>
          <w:rtl/>
        </w:rPr>
        <w:t>12</w:t>
      </w:r>
      <w:r w:rsidR="00CD1758" w:rsidRPr="00D47134">
        <w:rPr>
          <w:rFonts w:cs="B Nazanin"/>
          <w:rtl/>
        </w:rPr>
        <w:t xml:space="preserve">، </w:t>
      </w:r>
      <w:r w:rsidR="00CD1758" w:rsidRPr="00D47134">
        <w:rPr>
          <w:rFonts w:cs="B Nazanin" w:hint="cs"/>
          <w:rtl/>
        </w:rPr>
        <w:t>(</w:t>
      </w:r>
      <w:r w:rsidR="00CD1758" w:rsidRPr="00D47134">
        <w:rPr>
          <w:rFonts w:cs="B Nazanin"/>
          <w:rtl/>
        </w:rPr>
        <w:t xml:space="preserve"> 3</w:t>
      </w:r>
      <w:r w:rsidR="00CD1758" w:rsidRPr="00D47134">
        <w:rPr>
          <w:rFonts w:cs="B Nazanin" w:hint="cs"/>
          <w:rtl/>
        </w:rPr>
        <w:t>)</w:t>
      </w:r>
      <w:r w:rsidR="00CD1758" w:rsidRPr="00D47134">
        <w:rPr>
          <w:rFonts w:cs="B Nazanin"/>
          <w:rtl/>
        </w:rPr>
        <w:t xml:space="preserve"> ، </w:t>
      </w:r>
      <w:r w:rsidR="00CD1758" w:rsidRPr="00D47134">
        <w:rPr>
          <w:rFonts w:cs="B Nazanin" w:hint="cs"/>
          <w:rtl/>
        </w:rPr>
        <w:t>99</w:t>
      </w:r>
      <w:r w:rsidR="00CD1758" w:rsidRPr="00D47134">
        <w:rPr>
          <w:rFonts w:cs="B Nazanin"/>
          <w:rtl/>
        </w:rPr>
        <w:t>-</w:t>
      </w:r>
      <w:r w:rsidR="00CD1758" w:rsidRPr="00D47134">
        <w:rPr>
          <w:rFonts w:cs="B Nazanin" w:hint="cs"/>
          <w:rtl/>
        </w:rPr>
        <w:t>108</w:t>
      </w:r>
      <w:r w:rsidRPr="00D47134">
        <w:rPr>
          <w:rFonts w:cs="B Nazanin" w:hint="cs"/>
          <w:rtl/>
        </w:rPr>
        <w:t>.</w:t>
      </w:r>
    </w:p>
    <w:p w:rsidR="00E33B1C" w:rsidRPr="00D47134" w:rsidRDefault="00E33B1C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>رستمی، ز.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طبرسا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rtl/>
        </w:rPr>
        <w:t xml:space="preserve"> (1396). ویژگی های ضد اکسایشی محصولات جنبی فرآیند استخراج </w:t>
      </w:r>
      <w:r w:rsidRPr="00D47134">
        <w:rPr>
          <w:rFonts w:cs="B Nazanin"/>
          <w:rtl/>
        </w:rPr>
        <w:t>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اک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 جلبک قهوه ای کلپومنیا پرگرینا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فصلنامه علمی- پژوهشی فرآوری و نگهداری مواد غذایی </w:t>
      </w:r>
      <w:r w:rsidRPr="00D47134">
        <w:rPr>
          <w:rFonts w:ascii="Sakkal Majalla" w:hAnsi="Sakkal Majalla" w:cs="Sakkal Majalla" w:hint="cs"/>
          <w:rtl/>
        </w:rPr>
        <w:t>–</w:t>
      </w:r>
      <w:r w:rsidRPr="00D47134">
        <w:rPr>
          <w:rFonts w:cs="B Nazanin" w:hint="cs"/>
          <w:rtl/>
        </w:rPr>
        <w:t xml:space="preserve"> پذیرش نهایی</w:t>
      </w:r>
      <w:r w:rsidR="00FD2F49" w:rsidRPr="00D47134">
        <w:rPr>
          <w:rFonts w:cs="B Nazanin" w:hint="cs"/>
          <w:rtl/>
        </w:rPr>
        <w:t>.</w:t>
      </w:r>
    </w:p>
    <w:p w:rsidR="00FD2F49" w:rsidRPr="00D47134" w:rsidRDefault="00FD2F49" w:rsidP="005048D5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305" w:hanging="90"/>
        <w:rPr>
          <w:rFonts w:cs="B Nazanin"/>
        </w:rPr>
      </w:pPr>
      <w:r w:rsidRPr="00D47134">
        <w:rPr>
          <w:rFonts w:cs="B Nazanin" w:hint="cs"/>
          <w:rtl/>
        </w:rPr>
        <w:t xml:space="preserve">محمدزاده، ب؛ </w:t>
      </w:r>
      <w:r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rtl/>
        </w:rPr>
        <w:t>؛ حسینی نژاد، م. (1395).</w:t>
      </w:r>
      <w:r w:rsidR="005048D5" w:rsidRPr="00D47134">
        <w:rPr>
          <w:rtl/>
        </w:rPr>
        <w:t xml:space="preserve"> </w:t>
      </w:r>
      <w:r w:rsidR="005048D5" w:rsidRPr="00D47134">
        <w:rPr>
          <w:rFonts w:cs="B Nazanin"/>
          <w:rtl/>
        </w:rPr>
        <w:t>تعيين عمر ماندگاري فيله ماهي قزل آلاي رنگين کمان (</w:t>
      </w:r>
      <w:r w:rsidR="005048D5" w:rsidRPr="00D47134">
        <w:rPr>
          <w:rFonts w:cs="B Nazanin"/>
          <w:i/>
          <w:iCs/>
        </w:rPr>
        <w:t>Oncorhynchus mykiss</w:t>
      </w:r>
      <w:r w:rsidR="005048D5" w:rsidRPr="00D47134">
        <w:rPr>
          <w:rFonts w:cs="B Nazanin"/>
          <w:rtl/>
        </w:rPr>
        <w:t>) پوشش داده شده با آلژينات سديم حاوي اينولين طي نگهداري در شرايط يخچال (</w:t>
      </w:r>
      <w:r w:rsidR="005048D5" w:rsidRPr="00D47134">
        <w:rPr>
          <w:rFonts w:cs="B Nazanin"/>
        </w:rPr>
        <w:t>c</w:t>
      </w:r>
      <w:r w:rsidR="005048D5" w:rsidRPr="00D47134">
        <w:rPr>
          <w:rFonts w:cs="B Nazanin"/>
          <w:rtl/>
        </w:rPr>
        <w:t xml:space="preserve"> </w:t>
      </w:r>
      <w:r w:rsidR="005048D5" w:rsidRPr="00D47134">
        <w:rPr>
          <w:rFonts w:cs="B Nazanin"/>
        </w:rPr>
        <w:t>2±4</w:t>
      </w:r>
      <w:r w:rsidR="005048D5" w:rsidRPr="00D47134">
        <w:rPr>
          <w:rFonts w:cs="B Nazanin"/>
          <w:rtl/>
        </w:rPr>
        <w:t>)</w:t>
      </w:r>
      <w:r w:rsidR="005048D5" w:rsidRPr="00D47134">
        <w:rPr>
          <w:rFonts w:cs="B Nazanin" w:hint="cs"/>
          <w:rtl/>
        </w:rPr>
        <w:t>.</w:t>
      </w:r>
      <w:r w:rsidR="005048D5" w:rsidRPr="00D47134">
        <w:rPr>
          <w:rFonts w:cs="B Nazanin"/>
          <w:rtl/>
        </w:rPr>
        <w:t xml:space="preserve"> مجله علوم و فنون ش</w:t>
      </w:r>
      <w:r w:rsidR="005048D5" w:rsidRPr="00D47134">
        <w:rPr>
          <w:rFonts w:cs="B Nazanin" w:hint="cs"/>
          <w:rtl/>
        </w:rPr>
        <w:t>ی</w:t>
      </w:r>
      <w:r w:rsidR="005048D5" w:rsidRPr="00D47134">
        <w:rPr>
          <w:rFonts w:cs="B Nazanin" w:hint="eastAsia"/>
          <w:rtl/>
        </w:rPr>
        <w:t>لات</w:t>
      </w:r>
      <w:r w:rsidR="005048D5" w:rsidRPr="00D47134">
        <w:rPr>
          <w:rFonts w:cs="B Nazanin"/>
          <w:rtl/>
        </w:rPr>
        <w:t xml:space="preserve">.  </w:t>
      </w:r>
      <w:r w:rsidR="005048D5" w:rsidRPr="00D47134">
        <w:rPr>
          <w:rFonts w:cs="B Nazanin" w:hint="cs"/>
          <w:rtl/>
        </w:rPr>
        <w:t>6</w:t>
      </w:r>
      <w:r w:rsidR="005048D5" w:rsidRPr="00D47134">
        <w:rPr>
          <w:rFonts w:cs="B Nazanin"/>
          <w:rtl/>
        </w:rPr>
        <w:t xml:space="preserve"> (</w:t>
      </w:r>
      <w:r w:rsidR="005048D5" w:rsidRPr="00D47134">
        <w:rPr>
          <w:rFonts w:cs="B Nazanin" w:hint="cs"/>
          <w:rtl/>
        </w:rPr>
        <w:t>2</w:t>
      </w:r>
      <w:r w:rsidR="005048D5" w:rsidRPr="00D47134">
        <w:rPr>
          <w:rFonts w:cs="B Nazanin"/>
          <w:rtl/>
        </w:rPr>
        <w:t xml:space="preserve">) </w:t>
      </w:r>
      <w:r w:rsidR="005048D5" w:rsidRPr="00D47134">
        <w:rPr>
          <w:rFonts w:cs="B Nazanin" w:hint="cs"/>
          <w:rtl/>
        </w:rPr>
        <w:t>57</w:t>
      </w:r>
      <w:r w:rsidR="005048D5" w:rsidRPr="00D47134">
        <w:rPr>
          <w:rFonts w:cs="B Nazanin"/>
          <w:rtl/>
        </w:rPr>
        <w:t>-</w:t>
      </w:r>
      <w:r w:rsidR="005048D5" w:rsidRPr="00D47134">
        <w:rPr>
          <w:rFonts w:cs="B Nazanin" w:hint="cs"/>
          <w:rtl/>
        </w:rPr>
        <w:t>74</w:t>
      </w:r>
      <w:r w:rsidR="005048D5" w:rsidRPr="00D47134">
        <w:rPr>
          <w:rFonts w:cs="B Nazanin"/>
          <w:rtl/>
        </w:rPr>
        <w:t>.</w:t>
      </w:r>
    </w:p>
    <w:p w:rsidR="00B532DB" w:rsidRPr="00D47134" w:rsidRDefault="00B532DB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عموزاد خليل</w:t>
      </w:r>
      <w:r w:rsidRPr="00D47134">
        <w:rPr>
          <w:rFonts w:cs="B Nazanin" w:hint="cs"/>
          <w:rtl/>
        </w:rPr>
        <w:t xml:space="preserve">ی، م.، عابدیان کناری، ع.، 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 (1396). </w:t>
      </w:r>
      <w:r w:rsidRPr="00D47134">
        <w:rPr>
          <w:rFonts w:cs="B Nazanin"/>
          <w:rtl/>
        </w:rPr>
        <w:t xml:space="preserve">اثر ويتامينهاي  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</w:rPr>
        <w:t>C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و  </w:t>
      </w:r>
      <w:r w:rsidRPr="00D47134">
        <w:rPr>
          <w:rFonts w:cs="B Nazanin"/>
        </w:rPr>
        <w:t>E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در افزايش ماندگاري خمير جلبکي نانوکلروپسيس(</w:t>
      </w:r>
      <w:r w:rsidRPr="00D47134">
        <w:rPr>
          <w:rFonts w:cs="B Nazanin"/>
          <w:i/>
          <w:iCs/>
        </w:rPr>
        <w:t xml:space="preserve">Nannochloropsis </w:t>
      </w:r>
      <w:r w:rsidRPr="00D47134">
        <w:rPr>
          <w:rFonts w:cs="B Nazanin"/>
        </w:rPr>
        <w:t>oculata</w:t>
      </w:r>
      <w:r w:rsidRPr="00D47134">
        <w:rPr>
          <w:rFonts w:cs="B Nazanin"/>
          <w:rtl/>
        </w:rPr>
        <w:t>) درطول دوره نگهداري در شرايط سرد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مجله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 w:hint="cs"/>
          <w:rtl/>
        </w:rPr>
        <w:t>. 6 (1) 49-60.</w:t>
      </w:r>
    </w:p>
    <w:p w:rsidR="008E07CC" w:rsidRPr="00D47134" w:rsidRDefault="008E07CC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>رحیم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ف</w:t>
      </w:r>
      <w:r w:rsidRPr="00D47134">
        <w:rPr>
          <w:rFonts w:cs="B Nazanin"/>
          <w:rtl/>
        </w:rPr>
        <w:t xml:space="preserve">.، طبرسا،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 xml:space="preserve"> (139</w:t>
      </w:r>
      <w:r w:rsidRPr="00D47134">
        <w:rPr>
          <w:rFonts w:cs="B Nazanin" w:hint="cs"/>
          <w:rtl/>
        </w:rPr>
        <w:t>5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استخراج به کمک امواج فراصوت بر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ضد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 w:hint="eastAsia"/>
          <w:rtl/>
        </w:rPr>
        <w:t>پل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 w:hint="eastAsia"/>
          <w:rtl/>
        </w:rPr>
        <w:t>ساک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ولفاته محلول در آب جلبک سبز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</w:rPr>
        <w:t>Enteromorpha intestinalis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مجله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 w:hint="cs"/>
          <w:rtl/>
        </w:rPr>
        <w:t xml:space="preserve">5 (4) 85-98.    </w:t>
      </w:r>
    </w:p>
    <w:p w:rsidR="003C71F6" w:rsidRPr="00D47134" w:rsidRDefault="00F2355B" w:rsidP="0047778F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ذوالفق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>، فروزنده مقدم، م.، محب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بارز، ا.،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ه. (1395).</w:t>
      </w:r>
      <w:r w:rsidR="00996209"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تا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استرس زا بروضع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کشت پذ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Listeria monocytogenes</w:t>
      </w:r>
      <w:r w:rsidRPr="00D47134">
        <w:rPr>
          <w:rFonts w:cs="B Nazanin"/>
          <w:rtl/>
        </w:rPr>
        <w:t xml:space="preserve"> در ما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س</w:t>
      </w:r>
      <w:r w:rsidRPr="00D47134">
        <w:rPr>
          <w:rFonts w:cs="B Nazanin"/>
          <w:rtl/>
        </w:rPr>
        <w:t xml:space="preserve"> غذ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</w:rPr>
        <w:t>.</w:t>
      </w:r>
      <w:r w:rsidRPr="00D47134">
        <w:rPr>
          <w:rFonts w:cs="B Nazanin" w:hint="cs"/>
          <w:rtl/>
        </w:rPr>
        <w:t xml:space="preserve"> مجله میکروب شناسی پزشکی ایران.</w:t>
      </w:r>
      <w:r w:rsidR="0047778F" w:rsidRPr="00D47134">
        <w:rPr>
          <w:rFonts w:cs="B Nazanin" w:hint="cs"/>
          <w:rtl/>
          <w:lang w:bidi="fa-IR"/>
        </w:rPr>
        <w:t xml:space="preserve"> </w:t>
      </w:r>
      <w:r w:rsidR="0047778F" w:rsidRPr="00D47134">
        <w:rPr>
          <w:rFonts w:cs="B Nazanin" w:hint="cs"/>
          <w:rtl/>
        </w:rPr>
        <w:t>11 (5) 158-149.</w:t>
      </w:r>
    </w:p>
    <w:p w:rsidR="00996209" w:rsidRPr="00D47134" w:rsidRDefault="0099620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>نیکو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م.، ربیع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ث</w:t>
      </w:r>
      <w:r w:rsidRPr="00D47134">
        <w:rPr>
          <w:rFonts w:cs="B Nazanin"/>
          <w:rtl/>
        </w:rPr>
        <w:t xml:space="preserve">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rtl/>
        </w:rPr>
        <w:t>، خضری، م.</w:t>
      </w:r>
      <w:r w:rsidRPr="00D47134">
        <w:rPr>
          <w:rFonts w:cs="B Nazanin"/>
          <w:rtl/>
        </w:rPr>
        <w:t xml:space="preserve"> (1395)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پپ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هاي</w:t>
      </w:r>
      <w:r w:rsidRPr="00D47134">
        <w:rPr>
          <w:rFonts w:cs="B Nazanin"/>
          <w:rtl/>
        </w:rPr>
        <w:t xml:space="preserve"> ضداکس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تخراج شده از آب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</w:t>
      </w:r>
      <w:r w:rsidRPr="00D47134">
        <w:rPr>
          <w:rFonts w:cs="B Nazanin"/>
          <w:rtl/>
        </w:rPr>
        <w:t>: شناس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خالصسازي و</w:t>
      </w:r>
      <w:r w:rsidRPr="00D47134">
        <w:rPr>
          <w:rFonts w:cs="B Nazanin"/>
        </w:rPr>
        <w:t xml:space="preserve"> </w:t>
      </w:r>
      <w:r w:rsidRPr="00D47134">
        <w:rPr>
          <w:rFonts w:cs="B Nazanin" w:hint="eastAsia"/>
          <w:rtl/>
        </w:rPr>
        <w:t>مک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م</w:t>
      </w:r>
      <w:r w:rsidRPr="00D47134">
        <w:rPr>
          <w:rFonts w:cs="B Nazanin"/>
          <w:rtl/>
        </w:rPr>
        <w:t xml:space="preserve"> اثرگذاري</w:t>
      </w:r>
      <w:r w:rsidRPr="00D47134">
        <w:rPr>
          <w:rFonts w:cs="B Nazanin" w:hint="cs"/>
          <w:rtl/>
        </w:rPr>
        <w:t xml:space="preserve">. نشریه </w:t>
      </w:r>
      <w:r w:rsidRPr="00D47134">
        <w:rPr>
          <w:rFonts w:cs="B Nazanin"/>
          <w:rtl/>
        </w:rPr>
        <w:t>فیزیولوژي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و بیوتکنولوژي آبزیان</w:t>
      </w:r>
      <w:r w:rsidRPr="00D47134">
        <w:rPr>
          <w:rFonts w:cs="B Nazanin" w:hint="cs"/>
          <w:rtl/>
        </w:rPr>
        <w:t>. 4 (3). 99-122.</w:t>
      </w:r>
    </w:p>
    <w:p w:rsidR="00D03718" w:rsidRPr="00D47134" w:rsidRDefault="00D0371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نورانی، ح.، جعفرپور، علی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 (1395) </w:t>
      </w:r>
      <w:r w:rsidRPr="00D47134">
        <w:rPr>
          <w:rFonts w:cs="B Nazanin"/>
          <w:rtl/>
        </w:rPr>
        <w:t>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روغن استخراج شده از فرآورده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جن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پور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Cyprinus carpio</w:t>
      </w:r>
      <w:r w:rsidRPr="00D47134">
        <w:rPr>
          <w:rFonts w:cs="B Nazanin"/>
          <w:rtl/>
        </w:rPr>
        <w:t>) با استفاده از روش</w:t>
      </w:r>
      <w:r w:rsidRPr="00D47134">
        <w:rPr>
          <w:rFonts w:cs="B Nazanin" w:hint="cs"/>
          <w:rtl/>
        </w:rPr>
        <w:t>های</w:t>
      </w:r>
      <w:r w:rsidRPr="00D47134">
        <w:rPr>
          <w:rFonts w:cs="B Nazanin"/>
          <w:rtl/>
        </w:rPr>
        <w:t xml:space="preserve"> سوکسله، حل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فراصوت و پخت</w:t>
      </w:r>
      <w:r w:rsidRPr="00D47134">
        <w:rPr>
          <w:rFonts w:cs="B Nazanin" w:hint="cs"/>
          <w:rtl/>
        </w:rPr>
        <w:t xml:space="preserve">. مجله علوم و فنون شیلات. </w:t>
      </w:r>
      <w:r w:rsidRPr="00D47134">
        <w:rPr>
          <w:rFonts w:cs="B Nazanin"/>
          <w:rtl/>
        </w:rPr>
        <w:t>. پذ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ش</w:t>
      </w:r>
      <w:r w:rsidRPr="00D47134">
        <w:rPr>
          <w:rFonts w:cs="B Nazanin"/>
          <w:rtl/>
        </w:rPr>
        <w:t xml:space="preserve"> قطع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.</w:t>
      </w:r>
    </w:p>
    <w:p w:rsidR="001F5E3D" w:rsidRPr="00D47134" w:rsidRDefault="001F5E3D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گرم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. ا.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م</w:t>
      </w:r>
      <w:r w:rsidRPr="00D47134">
        <w:rPr>
          <w:rFonts w:cs="B Nazanin"/>
          <w:b/>
          <w:bCs/>
          <w:rtl/>
        </w:rPr>
        <w:t>.</w:t>
      </w:r>
      <w:r w:rsidRPr="00D47134">
        <w:rPr>
          <w:rFonts w:cs="B Nazanin"/>
          <w:rtl/>
        </w:rPr>
        <w:t>،  باباخ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شکان، آ.، سف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پ.   (13</w:t>
      </w:r>
      <w:r w:rsidRPr="00D47134">
        <w:rPr>
          <w:rFonts w:cs="B Nazanin" w:hint="cs"/>
          <w:rtl/>
        </w:rPr>
        <w:t>95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 xml:space="preserve">. تعیین ویژگیهای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ضداکس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جلبک</w:t>
      </w:r>
      <w:r w:rsidRPr="00D47134">
        <w:rPr>
          <w:rFonts w:cs="B Nazanin" w:hint="cs"/>
          <w:rtl/>
        </w:rPr>
        <w:t xml:space="preserve"> های</w:t>
      </w:r>
      <w:r w:rsidRPr="00D47134">
        <w:rPr>
          <w:rFonts w:cs="B Nazanin"/>
          <w:rtl/>
        </w:rPr>
        <w:t xml:space="preserve"> قرمز</w:t>
      </w:r>
      <w:r w:rsidRPr="00D47134">
        <w:rPr>
          <w:rFonts w:cs="B Nazanin" w:hint="cs"/>
          <w:rtl/>
        </w:rPr>
        <w:t xml:space="preserve"> گونه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Hypnea hamulosa</w:t>
      </w:r>
      <w:r w:rsidRPr="00D47134">
        <w:rPr>
          <w:rFonts w:cs="B Nazanin"/>
          <w:rtl/>
        </w:rPr>
        <w:t xml:space="preserve"> و </w:t>
      </w:r>
      <w:r w:rsidRPr="00D47134">
        <w:rPr>
          <w:rFonts w:cs="B Nazanin"/>
        </w:rPr>
        <w:t xml:space="preserve">Gracilaria corticata </w:t>
      </w:r>
      <w:r w:rsidRPr="00D47134">
        <w:rPr>
          <w:rFonts w:cs="B Nazanin" w:hint="cs"/>
          <w:rtl/>
        </w:rPr>
        <w:t xml:space="preserve">. مجله علوم و فنون شیلات. </w:t>
      </w:r>
      <w:r w:rsidRPr="00D47134">
        <w:rPr>
          <w:rFonts w:cs="B Nazanin"/>
          <w:rtl/>
        </w:rPr>
        <w:t>. پذ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ش</w:t>
      </w:r>
      <w:r w:rsidRPr="00D47134">
        <w:rPr>
          <w:rFonts w:cs="B Nazanin"/>
          <w:rtl/>
        </w:rPr>
        <w:t xml:space="preserve"> قطع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.</w:t>
      </w:r>
    </w:p>
    <w:p w:rsidR="000C6EE1" w:rsidRPr="00D47134" w:rsidRDefault="000C6EE1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هاشم دباغیان، ا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>، طبرسا، م.</w:t>
      </w:r>
      <w:r w:rsidR="00E66AE3" w:rsidRPr="00D47134">
        <w:rPr>
          <w:rFonts w:cs="B Nazanin" w:hint="cs"/>
          <w:rtl/>
        </w:rPr>
        <w:t xml:space="preserve"> (1395)،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ستخراج اتان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جزء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حلال-حلال تر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ات</w:t>
      </w:r>
      <w:r w:rsidRPr="00D47134">
        <w:rPr>
          <w:rFonts w:cs="B Nazanin"/>
          <w:rtl/>
        </w:rPr>
        <w:t xml:space="preserve"> ضد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جلبک سبز </w:t>
      </w:r>
      <w:r w:rsidRPr="00D47134">
        <w:rPr>
          <w:rFonts w:cs="B Nazanin"/>
        </w:rPr>
        <w:t>Enteromorpha intestinalis</w:t>
      </w:r>
      <w:r w:rsidRPr="00D47134">
        <w:rPr>
          <w:rFonts w:cs="B Nazanin" w:hint="cs"/>
          <w:rtl/>
        </w:rPr>
        <w:t>. نشریه شیلات</w:t>
      </w:r>
      <w:r w:rsidR="0045386D" w:rsidRPr="00D47134">
        <w:rPr>
          <w:rFonts w:cs="B Nazanin" w:hint="cs"/>
          <w:rtl/>
        </w:rPr>
        <w:t>69 (3). 385-396.</w:t>
      </w:r>
    </w:p>
    <w:p w:rsidR="00193C4A" w:rsidRPr="00D47134" w:rsidRDefault="00193C4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کاظمی، س.م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 (1395). ویژگ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ها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فیزیکی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مکانیک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ضد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میکروب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فیلم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ژلاتین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ماه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آلژینات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 xml:space="preserve">حاوي </w:t>
      </w:r>
      <w:r w:rsidRPr="00D47134">
        <w:rPr>
          <w:rFonts w:cs="B Nazanin"/>
        </w:rPr>
        <w:t xml:space="preserve">(Origanum vulgare L.) </w:t>
      </w:r>
      <w:r w:rsidRPr="00D47134">
        <w:rPr>
          <w:rFonts w:cs="B Nazanin" w:hint="cs"/>
          <w:rtl/>
        </w:rPr>
        <w:t xml:space="preserve"> روغن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ضرور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مرزنجوش.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 xml:space="preserve"> مجله علوم و فنون شیلات. </w:t>
      </w:r>
      <w:r w:rsidRPr="00D47134">
        <w:rPr>
          <w:rFonts w:cs="B Nazanin"/>
          <w:rtl/>
        </w:rPr>
        <w:t xml:space="preserve"> 5</w:t>
      </w:r>
      <w:r w:rsidRPr="00D47134">
        <w:rPr>
          <w:rFonts w:cs="B Nazanin" w:hint="cs"/>
          <w:rtl/>
        </w:rPr>
        <w:t xml:space="preserve"> (</w:t>
      </w:r>
      <w:r w:rsidRPr="00D47134">
        <w:rPr>
          <w:rFonts w:cs="B Nazanin"/>
          <w:rtl/>
        </w:rPr>
        <w:t>2</w:t>
      </w:r>
      <w:r w:rsidRPr="00D47134">
        <w:rPr>
          <w:rFonts w:cs="B Nazanin" w:hint="cs"/>
          <w:rtl/>
        </w:rPr>
        <w:t>)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 123-135.</w:t>
      </w:r>
    </w:p>
    <w:p w:rsidR="00712D3D" w:rsidRPr="00D47134" w:rsidRDefault="00712D3D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حمزه،</w:t>
      </w:r>
      <w:r w:rsidRPr="00D47134">
        <w:rPr>
          <w:rFonts w:cs="B Nazanin" w:hint="cs"/>
          <w:rtl/>
        </w:rPr>
        <w:t xml:space="preserve"> ع.،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 xml:space="preserve">، خدابنده، </w:t>
      </w:r>
      <w:r w:rsidRPr="00D47134">
        <w:rPr>
          <w:rFonts w:cs="B Nazanin" w:hint="cs"/>
          <w:rtl/>
        </w:rPr>
        <w:t xml:space="preserve">ص.، </w:t>
      </w:r>
      <w:r w:rsidRPr="00D47134">
        <w:rPr>
          <w:rFonts w:cs="B Nazanin"/>
          <w:rtl/>
        </w:rPr>
        <w:t xml:space="preserve">معتمدزادگان، </w:t>
      </w:r>
      <w:r w:rsidRPr="00D47134">
        <w:rPr>
          <w:rFonts w:cs="B Nazanin" w:hint="cs"/>
          <w:rtl/>
        </w:rPr>
        <w:t xml:space="preserve">ع.، </w:t>
      </w:r>
      <w:r w:rsidRPr="00D47134">
        <w:rPr>
          <w:rFonts w:cs="B Nazanin"/>
          <w:rtl/>
        </w:rPr>
        <w:t>نوروزي نيا</w:t>
      </w:r>
      <w:r w:rsidRPr="00D47134">
        <w:rPr>
          <w:rFonts w:cs="B Nazanin" w:hint="cs"/>
          <w:rtl/>
        </w:rPr>
        <w:t xml:space="preserve">، م.(1395). </w:t>
      </w:r>
      <w:r w:rsidRPr="00D47134">
        <w:rPr>
          <w:rFonts w:cs="B Nazanin"/>
          <w:rtl/>
        </w:rPr>
        <w:t>بهينه سازي توليد پروتئين هيدروليز شده از عضله ي ماهي مرکب ببري (</w:t>
      </w:r>
      <w:r w:rsidRPr="00D47134">
        <w:rPr>
          <w:rFonts w:cs="B Nazanin"/>
        </w:rPr>
        <w:t>Sepia pharaonis</w:t>
      </w:r>
      <w:r w:rsidRPr="00D47134">
        <w:rPr>
          <w:rFonts w:cs="B Nazanin"/>
          <w:rtl/>
        </w:rPr>
        <w:t>) خليج فارس به روش سطح پاسخ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مجله علوم و </w:t>
      </w:r>
      <w:r w:rsidRPr="00D47134">
        <w:rPr>
          <w:rFonts w:cs="B Nazanin" w:hint="cs"/>
          <w:rtl/>
        </w:rPr>
        <w:t>فنون شیلات</w:t>
      </w:r>
      <w:r w:rsidRPr="00D47134">
        <w:rPr>
          <w:rFonts w:cs="B Nazanin"/>
          <w:rtl/>
        </w:rPr>
        <w:t>.</w:t>
      </w:r>
      <w:r w:rsidR="0021499C" w:rsidRPr="00D47134">
        <w:rPr>
          <w:rFonts w:cs="B Nazanin" w:hint="cs"/>
          <w:rtl/>
        </w:rPr>
        <w:t xml:space="preserve"> 5 (1) 69-82.</w:t>
      </w:r>
    </w:p>
    <w:p w:rsidR="000367C3" w:rsidRPr="00D47134" w:rsidRDefault="000367C3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>رستمی، ز.،</w:t>
      </w:r>
      <w:r w:rsidRPr="00D47134">
        <w:rPr>
          <w:rFonts w:cs="B Nazanin"/>
          <w:rtl/>
        </w:rPr>
        <w:t xml:space="preserve"> </w:t>
      </w:r>
      <w:r w:rsidR="00E91C2E" w:rsidRPr="00D47134">
        <w:rPr>
          <w:rFonts w:cs="B Nazanin" w:hint="cs"/>
          <w:rtl/>
        </w:rPr>
        <w:t>طبرسا</w:t>
      </w:r>
      <w:r w:rsidR="00E91C2E" w:rsidRPr="00D47134">
        <w:rPr>
          <w:rFonts w:cs="B Nazanin"/>
          <w:rtl/>
        </w:rPr>
        <w:t>،</w:t>
      </w:r>
      <w:r w:rsidR="00E91C2E" w:rsidRPr="00D47134">
        <w:rPr>
          <w:rFonts w:cs="B Nazanin" w:hint="cs"/>
          <w:rtl/>
        </w:rPr>
        <w:t xml:space="preserve">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rtl/>
        </w:rPr>
        <w:t xml:space="preserve">(1395). </w:t>
      </w:r>
      <w:r w:rsidRPr="00D47134">
        <w:rPr>
          <w:rFonts w:cs="B Nazanin"/>
          <w:rtl/>
        </w:rPr>
        <w:t>ساختار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و خواص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لوژ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اک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ولفاته استخراج شده از جلبک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سبز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مجله علوم و </w:t>
      </w:r>
      <w:r w:rsidRPr="00D47134">
        <w:rPr>
          <w:rFonts w:cs="B Nazanin" w:hint="cs"/>
          <w:rtl/>
        </w:rPr>
        <w:t>فنون شیلات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 xml:space="preserve">  5 (1)</w:t>
      </w:r>
      <w:r w:rsidR="002972AE" w:rsidRPr="00D47134">
        <w:rPr>
          <w:rFonts w:cs="B Nazanin" w:hint="cs"/>
          <w:rtl/>
        </w:rPr>
        <w:t>،</w:t>
      </w:r>
      <w:r w:rsidRPr="00D47134">
        <w:rPr>
          <w:rFonts w:cs="B Nazanin" w:hint="cs"/>
          <w:rtl/>
        </w:rPr>
        <w:t xml:space="preserve"> 97-116 .</w:t>
      </w:r>
    </w:p>
    <w:p w:rsidR="00D676F3" w:rsidRPr="00D47134" w:rsidRDefault="00D676F3" w:rsidP="002972AE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محمدزاده، ب؛ </w:t>
      </w:r>
      <w:r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rtl/>
        </w:rPr>
        <w:t>؛ حسینی نژاد، م. (1395). ا</w:t>
      </w:r>
      <w:r w:rsidRPr="00D47134">
        <w:rPr>
          <w:rFonts w:cs="B Nazanin"/>
          <w:rtl/>
        </w:rPr>
        <w:t>ستفاده از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در پوشش </w:t>
      </w:r>
      <w:r w:rsidRPr="00D47134">
        <w:rPr>
          <w:rFonts w:cs="B Nazanin" w:hint="cs"/>
          <w:rtl/>
        </w:rPr>
        <w:t>ده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 w:hint="cs"/>
          <w:rtl/>
        </w:rPr>
        <w:t>ۀ</w:t>
      </w:r>
      <w:r w:rsidRPr="00D47134">
        <w:rPr>
          <w:rFonts w:cs="B Nazanin"/>
          <w:rtl/>
        </w:rPr>
        <w:t xml:space="preserve">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قزل </w:t>
      </w:r>
      <w:r w:rsidRPr="00D47134">
        <w:rPr>
          <w:rFonts w:cs="B Nazanin" w:hint="cs"/>
          <w:rtl/>
        </w:rPr>
        <w:t>آلای</w:t>
      </w:r>
      <w:r w:rsidRPr="00D47134">
        <w:rPr>
          <w:rFonts w:cs="B Nazanin"/>
          <w:rtl/>
        </w:rPr>
        <w:t xml:space="preserve"> رن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کمان 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 با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آلژ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ات</w:t>
      </w:r>
      <w:r w:rsidRPr="00D47134">
        <w:rPr>
          <w:rFonts w:cs="B Nazanin"/>
          <w:rtl/>
        </w:rPr>
        <w:t xml:space="preserve"> س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/>
          <w:rtl/>
        </w:rPr>
        <w:t xml:space="preserve"> و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آن بر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باف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رآورده سرخ شده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نش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پژوهش و نوآ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 علوم و صن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/>
          <w:rtl/>
        </w:rPr>
        <w:t xml:space="preserve"> غذ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. </w:t>
      </w:r>
      <w:r w:rsidR="002972AE" w:rsidRPr="00D47134">
        <w:rPr>
          <w:rFonts w:cs="B Nazanin" w:hint="cs"/>
          <w:rtl/>
        </w:rPr>
        <w:t>5 (2)، 141-152.</w:t>
      </w:r>
    </w:p>
    <w:p w:rsidR="00934076" w:rsidRPr="00D47134" w:rsidRDefault="00934076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طبری کوچکسرایی، ف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، آریایی، پ.، معتمدزادگان، ع.، عبدالهی، م. (1395). </w:t>
      </w:r>
      <w:r w:rsidRPr="00D47134">
        <w:rPr>
          <w:rFonts w:cs="B Nazanin"/>
          <w:rtl/>
        </w:rPr>
        <w:t>ار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مک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خورا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ر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کربو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/>
          <w:rtl/>
        </w:rPr>
        <w:t xml:space="preserve"> سلولز و ک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ا</w:t>
      </w:r>
      <w:r w:rsidRPr="00D47134">
        <w:rPr>
          <w:rFonts w:cs="B Nazanin" w:hint="cs"/>
          <w:rtl/>
        </w:rPr>
        <w:t xml:space="preserve">. مجله </w:t>
      </w:r>
      <w:r w:rsidRPr="00D47134">
        <w:rPr>
          <w:rFonts w:cs="B Nazanin"/>
          <w:rtl/>
        </w:rPr>
        <w:t>پژوهش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علوم و صن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/>
          <w:rtl/>
        </w:rPr>
        <w:t xml:space="preserve"> غذ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ان</w:t>
      </w:r>
      <w:r w:rsidR="001A6F3F" w:rsidRPr="00D47134">
        <w:rPr>
          <w:rFonts w:cs="B Nazanin" w:hint="cs"/>
          <w:rtl/>
        </w:rPr>
        <w:t xml:space="preserve"> 12(1)88-97.</w:t>
      </w:r>
    </w:p>
    <w:p w:rsidR="00054B4B" w:rsidRPr="00D47134" w:rsidRDefault="00054B4B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eastAsia="MS Mincho" w:cs="B Nazanin"/>
        </w:rPr>
      </w:pPr>
      <w:r w:rsidRPr="00D47134">
        <w:rPr>
          <w:rFonts w:cs="B Nazanin"/>
          <w:rtl/>
        </w:rPr>
        <w:t>ذوالفق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>، فروزنده مقدم، م.، محب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بارز، ا.،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ه. (1395). </w:t>
      </w:r>
      <w:r w:rsidRPr="00D47134">
        <w:rPr>
          <w:rFonts w:cs="B Nazanin" w:hint="cs"/>
          <w:rtl/>
        </w:rPr>
        <w:t>مطالعه امکان</w:t>
      </w:r>
      <w:r w:rsidRPr="00D47134">
        <w:rPr>
          <w:rFonts w:cs="B Nazanin"/>
          <w:rtl/>
        </w:rPr>
        <w:t xml:space="preserve"> ورود باک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</w:rPr>
        <w:t xml:space="preserve"> Listeria monocytogenes 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به حالت «زنده اما غ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قابل کشت» در</w:t>
      </w:r>
      <w:r w:rsidRPr="00D47134">
        <w:rPr>
          <w:rFonts w:cs="B Nazanin" w:hint="cs"/>
          <w:rtl/>
        </w:rPr>
        <w:t xml:space="preserve"> آب نمک، </w:t>
      </w:r>
      <w:r w:rsidRPr="00D47134">
        <w:rPr>
          <w:rFonts w:cs="B Nazanin"/>
          <w:rtl/>
        </w:rPr>
        <w:t>فرآ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د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تولید ماهی شور</w:t>
      </w:r>
      <w:r w:rsidRPr="00D47134">
        <w:rPr>
          <w:rFonts w:cs="B Nazanin"/>
          <w:rtl/>
        </w:rPr>
        <w:t xml:space="preserve">.  مجله علوم و </w:t>
      </w:r>
      <w:r w:rsidRPr="00D47134">
        <w:rPr>
          <w:rFonts w:cs="B Nazanin" w:hint="cs"/>
          <w:rtl/>
        </w:rPr>
        <w:t>فنون شیلات</w:t>
      </w:r>
      <w:r w:rsidRPr="00D47134">
        <w:rPr>
          <w:rFonts w:cs="B Nazanin"/>
          <w:rtl/>
        </w:rPr>
        <w:t>.</w:t>
      </w:r>
      <w:r w:rsidRPr="00D47134">
        <w:rPr>
          <w:rFonts w:eastAsia="MS Mincho" w:cs="B Nazanin"/>
          <w:rtl/>
        </w:rPr>
        <w:t xml:space="preserve"> </w:t>
      </w:r>
      <w:r w:rsidR="00FB3D26" w:rsidRPr="00D47134">
        <w:rPr>
          <w:rFonts w:eastAsia="MS Mincho" w:cs="B Nazanin" w:hint="cs"/>
          <w:rtl/>
        </w:rPr>
        <w:t xml:space="preserve">5 (4) 29-41 . </w:t>
      </w:r>
    </w:p>
    <w:p w:rsidR="004B65A4" w:rsidRPr="00D47134" w:rsidRDefault="004B65A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ذوالفقاری، م.، </w:t>
      </w:r>
      <w:r w:rsidRPr="00D47134">
        <w:rPr>
          <w:rFonts w:cs="B Nazanin"/>
          <w:b/>
          <w:bCs/>
          <w:rtl/>
        </w:rPr>
        <w:t>رضائی، م.</w:t>
      </w:r>
      <w:r w:rsidRPr="00D47134">
        <w:rPr>
          <w:rFonts w:cs="B Nazanin" w:hint="cs"/>
          <w:rtl/>
        </w:rPr>
        <w:t>، فروزنده مقدم، م.، محبتی مبارز، ا.، حسینی، ه.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(1395).</w:t>
      </w:r>
      <w:r w:rsidRPr="00D47134">
        <w:rPr>
          <w:rFonts w:cs="B Nazanin"/>
          <w:rtl/>
        </w:rPr>
        <w:t xml:space="preserve">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رود باک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Listeria monocytogenes</w:t>
      </w:r>
      <w:r w:rsidRPr="00D47134">
        <w:rPr>
          <w:rFonts w:cs="B Nazanin"/>
          <w:rtl/>
        </w:rPr>
        <w:t xml:space="preserve"> به حالت «زنده اما غ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قابل کشت» در فرآ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د</w:t>
      </w:r>
      <w:r w:rsidRPr="00D47134">
        <w:rPr>
          <w:rFonts w:cs="B Nazanin"/>
          <w:rtl/>
        </w:rPr>
        <w:t xml:space="preserve"> حرار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رآ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واد غذا</w:t>
      </w:r>
      <w:r w:rsidRPr="00D47134">
        <w:rPr>
          <w:rFonts w:cs="B Nazanin" w:hint="cs"/>
          <w:rtl/>
        </w:rPr>
        <w:t>یی.</w:t>
      </w:r>
      <w:r w:rsidRPr="00D47134">
        <w:rPr>
          <w:rFonts w:cs="B Nazanin"/>
          <w:rtl/>
        </w:rPr>
        <w:t xml:space="preserve">  مجله علوم و صنايع غذايي ايران.</w:t>
      </w:r>
      <w:r w:rsidRPr="00D47134">
        <w:rPr>
          <w:rFonts w:cs="B Nazanin" w:hint="cs"/>
          <w:rtl/>
        </w:rPr>
        <w:t xml:space="preserve"> 13(58)</w:t>
      </w:r>
      <w:r w:rsidRPr="00D47134">
        <w:rPr>
          <w:rFonts w:cs="B Nazanin"/>
          <w:rtl/>
        </w:rPr>
        <w:t xml:space="preserve"> ،69-</w:t>
      </w:r>
      <w:r w:rsidRPr="00D47134">
        <w:rPr>
          <w:rFonts w:cs="B Nazanin" w:hint="cs"/>
          <w:rtl/>
        </w:rPr>
        <w:t>80.</w:t>
      </w:r>
    </w:p>
    <w:p w:rsidR="004A7505" w:rsidRPr="00D47134" w:rsidRDefault="00BE33E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 xml:space="preserve">خضری احمدآباد، م.، </w:t>
      </w:r>
      <w:r w:rsidRPr="00D47134">
        <w:rPr>
          <w:rFonts w:cs="B Nazanin"/>
          <w:b/>
          <w:bCs/>
          <w:rtl/>
        </w:rPr>
        <w:t>رضائي، م.</w:t>
      </w:r>
      <w:r w:rsidRPr="00D47134">
        <w:rPr>
          <w:rFonts w:cs="B Nazanin" w:hint="cs"/>
          <w:b/>
          <w:bCs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ذوالفقاری</w:t>
      </w:r>
      <w:r w:rsidRPr="00D47134">
        <w:rPr>
          <w:rFonts w:cs="B Nazanin"/>
          <w:rtl/>
        </w:rPr>
        <w:t>،.م.</w:t>
      </w:r>
      <w:r w:rsidR="002972AE"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rtl/>
        </w:rPr>
        <w:t xml:space="preserve">(1395). مطالعه امکان استفاده از عصاره جلبک </w:t>
      </w:r>
      <w:r w:rsidRPr="00D47134">
        <w:rPr>
          <w:rFonts w:cs="B Nazanin"/>
        </w:rPr>
        <w:t>Enteromorpha intestinalis</w:t>
      </w:r>
      <w:r w:rsidRPr="00D47134">
        <w:rPr>
          <w:rFonts w:cs="B Nazanin" w:hint="cs"/>
          <w:rtl/>
        </w:rPr>
        <w:t xml:space="preserve"> به منظور کنترل برخی از پاتوژن‌های غذایی.</w:t>
      </w:r>
      <w:r w:rsidRPr="00D47134">
        <w:rPr>
          <w:rFonts w:cs="B Nazanin"/>
          <w:rtl/>
        </w:rPr>
        <w:t xml:space="preserve"> مجله علوم و صنايع غذايي ايران. </w:t>
      </w:r>
      <w:r w:rsidRPr="00D47134">
        <w:rPr>
          <w:rFonts w:cs="B Nazanin" w:hint="cs"/>
          <w:rtl/>
        </w:rPr>
        <w:t>58 (13)، 81-91.</w:t>
      </w:r>
    </w:p>
    <w:p w:rsidR="001F2679" w:rsidRPr="00D47134" w:rsidRDefault="003F08A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علی نژاد، م.، معتمدزادگان، ع.، </w:t>
      </w:r>
      <w:r w:rsidRPr="00D47134">
        <w:rPr>
          <w:rFonts w:cs="B Nazanin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 (1395). خواص کاربردی و فعالیت آنتی اکسیدانی پروتئین هیدرولیز شده کوسه چانه سفید.</w:t>
      </w:r>
      <w:r w:rsidRPr="00D47134">
        <w:rPr>
          <w:rFonts w:cs="B Nazanin"/>
          <w:rtl/>
        </w:rPr>
        <w:t xml:space="preserve">  مجله علوم و صنايع غذايي ايران. </w:t>
      </w:r>
      <w:r w:rsidRPr="00D47134">
        <w:rPr>
          <w:rFonts w:cs="B Nazanin" w:hint="cs"/>
          <w:rtl/>
        </w:rPr>
        <w:t>50 (13)، 159-169.</w:t>
      </w:r>
    </w:p>
    <w:p w:rsidR="00315724" w:rsidRPr="00D47134" w:rsidRDefault="0031572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نتص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گ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م.ر.، </w:t>
      </w:r>
      <w:r w:rsidRPr="00D47134">
        <w:rPr>
          <w:rFonts w:cs="B Nazanin"/>
          <w:b/>
          <w:bCs/>
          <w:rtl/>
        </w:rPr>
        <w:t>رضائی، م.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  <w:rtl/>
        </w:rPr>
        <w:t xml:space="preserve">  معتمدزادگان،</w:t>
      </w:r>
      <w:r w:rsidRPr="00D47134">
        <w:rPr>
          <w:rFonts w:cs="B Nazanin" w:hint="cs"/>
          <w:rtl/>
        </w:rPr>
        <w:t xml:space="preserve"> ع.،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 xml:space="preserve">یی، ع.، (1395). </w:t>
      </w:r>
      <w:r w:rsidRPr="00D47134">
        <w:rPr>
          <w:rFonts w:cs="B Nazanin"/>
          <w:rtl/>
        </w:rPr>
        <w:t>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ث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استخراج بر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های</w:t>
      </w:r>
      <w:r w:rsidRPr="00D47134">
        <w:rPr>
          <w:rFonts w:cs="B Nazanin"/>
          <w:rtl/>
        </w:rPr>
        <w:t xml:space="preserve"> باف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ژل آگار جلبک پرورشي </w:t>
      </w:r>
      <w:r w:rsidRPr="00D47134">
        <w:rPr>
          <w:rFonts w:cs="B Nazanin"/>
        </w:rPr>
        <w:t>Gracilariopsis persica</w:t>
      </w:r>
      <w:r w:rsidRPr="00D47134">
        <w:rPr>
          <w:rFonts w:cs="B Nazanin"/>
          <w:rtl/>
        </w:rPr>
        <w:t xml:space="preserve"> به روش </w:t>
      </w:r>
      <w:r w:rsidRPr="00D47134">
        <w:rPr>
          <w:rFonts w:cs="B Nazanin"/>
        </w:rPr>
        <w:t>RSM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 xml:space="preserve">مجله علوم و صنايع غذايي ايران. </w:t>
      </w:r>
      <w:r w:rsidRPr="00D47134">
        <w:rPr>
          <w:rFonts w:cs="B Nazanin" w:hint="cs"/>
          <w:rtl/>
        </w:rPr>
        <w:t>50</w:t>
      </w:r>
      <w:r w:rsidRPr="00D47134">
        <w:rPr>
          <w:rFonts w:cs="B Nazanin"/>
        </w:rPr>
        <w:t>)</w:t>
      </w:r>
      <w:r w:rsidRPr="00D47134">
        <w:rPr>
          <w:rFonts w:cs="B Nazanin" w:hint="cs"/>
          <w:rtl/>
        </w:rPr>
        <w:t>13)</w:t>
      </w:r>
      <w:r w:rsidRPr="00D47134">
        <w:rPr>
          <w:rFonts w:cs="B Nazanin"/>
          <w:rtl/>
        </w:rPr>
        <w:t>، 103-114</w:t>
      </w:r>
      <w:r w:rsidRPr="00D47134">
        <w:rPr>
          <w:rFonts w:cs="B Nazanin" w:hint="cs"/>
          <w:rtl/>
        </w:rPr>
        <w:t>.</w:t>
      </w:r>
    </w:p>
    <w:p w:rsidR="00B206BC" w:rsidRPr="00D47134" w:rsidRDefault="00B206BC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ک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،</w:t>
      </w:r>
      <w:r w:rsidRPr="00D47134">
        <w:rPr>
          <w:rFonts w:cs="B Nazanin"/>
          <w:rtl/>
        </w:rPr>
        <w:t xml:space="preserve"> ب.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بهرام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ر، ن. </w:t>
      </w:r>
      <w:r w:rsidRPr="00D47134">
        <w:rPr>
          <w:rFonts w:cs="B Nazanin"/>
        </w:rPr>
        <w:t>)</w:t>
      </w:r>
      <w:r w:rsidRPr="00D47134">
        <w:rPr>
          <w:rFonts w:cs="B Nazanin" w:hint="cs"/>
          <w:rtl/>
        </w:rPr>
        <w:t xml:space="preserve"> 1394). </w:t>
      </w:r>
      <w:r w:rsidRPr="00D47134">
        <w:rPr>
          <w:rFonts w:cs="B Nazanin"/>
          <w:rtl/>
        </w:rPr>
        <w:t>تا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حلال اصلاحگر اتانول بر راندمان،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</w:t>
      </w:r>
      <w:r w:rsidRPr="00D47134">
        <w:rPr>
          <w:rFonts w:cs="B Nazanin"/>
          <w:rtl/>
        </w:rPr>
        <w:t xml:space="preserve"> و تر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</w:t>
      </w:r>
      <w:r w:rsidRPr="00D47134">
        <w:rPr>
          <w:rFonts w:cs="B Nazanin"/>
          <w:rtl/>
        </w:rPr>
        <w:t xml:space="preserve"> 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چرب روغن استخراج شده از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ک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Clupeonella cultriventris caspia</w:t>
      </w:r>
      <w:r w:rsidRPr="00D47134">
        <w:rPr>
          <w:rFonts w:cs="B Nazanin"/>
          <w:rtl/>
        </w:rPr>
        <w:t>) با روش 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ل</w:t>
      </w:r>
      <w:r w:rsidRPr="00D47134">
        <w:rPr>
          <w:rFonts w:cs="B Nazanin"/>
          <w:rtl/>
        </w:rPr>
        <w:t xml:space="preserve"> فوق بحر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2</w:t>
      </w:r>
      <w:r w:rsidRPr="00D47134">
        <w:rPr>
          <w:rFonts w:cs="B Nazanin"/>
        </w:rPr>
        <w:t>CO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مجله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 w:hint="cs"/>
          <w:rtl/>
        </w:rPr>
        <w:t>6 (1) 61-72.</w:t>
      </w:r>
    </w:p>
    <w:p w:rsidR="00EA0BAA" w:rsidRPr="00D47134" w:rsidRDefault="00EA0BA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eastAsia="MS Mincho" w:cs="B Nazanin"/>
        </w:rPr>
      </w:pPr>
      <w:r w:rsidRPr="00D47134">
        <w:rPr>
          <w:rFonts w:cs="B Nazanin" w:hint="cs"/>
          <w:rtl/>
        </w:rPr>
        <w:t xml:space="preserve">میان، ر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، مرتضوی، م.ص. (1394). </w:t>
      </w:r>
      <w:r w:rsidRPr="00D47134">
        <w:rPr>
          <w:rFonts w:cs="B Nazanin"/>
          <w:rtl/>
        </w:rPr>
        <w:t>تا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يخ ازن</w:t>
      </w:r>
      <w:r w:rsidRPr="00D47134">
        <w:rPr>
          <w:rFonts w:cs="B Nazanin" w:hint="cs"/>
          <w:rtl/>
        </w:rPr>
        <w:t xml:space="preserve"> دا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كيفيت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شيميايي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و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ميکروبي عضله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ماهی</w:t>
      </w:r>
      <w:r w:rsidRPr="00D47134">
        <w:rPr>
          <w:rFonts w:cs="B Nazanin"/>
          <w:rtl/>
        </w:rPr>
        <w:t xml:space="preserve"> طلال (</w:t>
      </w:r>
      <w:r w:rsidRPr="00D47134">
        <w:rPr>
          <w:rFonts w:cs="B Nazanin"/>
        </w:rPr>
        <w:t>Rastrelliger kanagurta</w:t>
      </w:r>
      <w:r w:rsidRPr="00D47134">
        <w:rPr>
          <w:rFonts w:cs="B Nazanin"/>
          <w:rtl/>
        </w:rPr>
        <w:t>) ط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وره</w:t>
      </w:r>
      <w:r w:rsidRPr="00D47134">
        <w:rPr>
          <w:rFonts w:cs="B Nazanin" w:hint="cs"/>
          <w:rtl/>
        </w:rPr>
        <w:t xml:space="preserve"> کوتاه مدت</w:t>
      </w:r>
      <w:r w:rsidRPr="00D47134">
        <w:rPr>
          <w:rFonts w:cs="B Nazanin"/>
          <w:rtl/>
        </w:rPr>
        <w:t xml:space="preserve"> نگهدار</w:t>
      </w:r>
      <w:r w:rsidRPr="00D47134">
        <w:rPr>
          <w:rFonts w:cs="B Nazanin" w:hint="cs"/>
          <w:rtl/>
        </w:rPr>
        <w:t>ی.</w:t>
      </w:r>
      <w:r w:rsidRPr="00D47134">
        <w:rPr>
          <w:rFonts w:cs="B Nazanin"/>
          <w:rtl/>
        </w:rPr>
        <w:t xml:space="preserve"> مجله علوم و </w:t>
      </w:r>
      <w:r w:rsidRPr="00D47134">
        <w:rPr>
          <w:rFonts w:cs="B Nazanin" w:hint="cs"/>
          <w:rtl/>
        </w:rPr>
        <w:t>فنون شیلات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 xml:space="preserve"> 4 (4): 109-120.</w:t>
      </w:r>
    </w:p>
    <w:p w:rsidR="006C2F75" w:rsidRPr="00D47134" w:rsidRDefault="006C2F75" w:rsidP="00E67451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سف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پ،. 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م</w:t>
      </w:r>
      <w:r w:rsidRPr="00D47134">
        <w:rPr>
          <w:rFonts w:cs="B Nazanin"/>
          <w:b/>
          <w:bCs/>
          <w:rtl/>
        </w:rPr>
        <w:t>.</w:t>
      </w:r>
      <w:r w:rsidRPr="00D47134">
        <w:rPr>
          <w:rFonts w:cs="B Nazanin"/>
          <w:rtl/>
        </w:rPr>
        <w:t xml:space="preserve">  ش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‌لو،</w:t>
      </w:r>
      <w:r w:rsidRPr="00D47134">
        <w:rPr>
          <w:rFonts w:cs="B Nazanin"/>
          <w:rtl/>
        </w:rPr>
        <w:t xml:space="preserve"> ا. ر.،  باباخ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شکان، آ. (139</w:t>
      </w:r>
      <w:r w:rsidRPr="00D47134">
        <w:rPr>
          <w:rFonts w:cs="B Nazanin" w:hint="cs"/>
          <w:rtl/>
        </w:rPr>
        <w:t>4</w:t>
      </w:r>
      <w:r w:rsidRPr="00D47134">
        <w:rPr>
          <w:rFonts w:cs="B Nazanin"/>
          <w:rtl/>
        </w:rPr>
        <w:t>). بهين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سازي استخراج عصارة آنت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كسيداني از جلبک دريايي خليج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فارس )</w:t>
      </w:r>
      <w:r w:rsidRPr="00D47134">
        <w:rPr>
          <w:rFonts w:cs="B Nazanin"/>
        </w:rPr>
        <w:t>sp Chaetomorpha</w:t>
      </w:r>
      <w:r w:rsidRPr="00D47134">
        <w:rPr>
          <w:rFonts w:cs="B Nazanin"/>
          <w:rtl/>
        </w:rPr>
        <w:t xml:space="preserve"> )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ا كمک مايكروويو و اولتراسوند و با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ستفاده از روش پاسخ سطح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نشریه شیلات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 w:hint="cs"/>
          <w:rtl/>
        </w:rPr>
        <w:t>68</w:t>
      </w:r>
      <w:r w:rsidRPr="00D47134">
        <w:rPr>
          <w:rFonts w:cs="B Nazanin"/>
          <w:rtl/>
        </w:rPr>
        <w:t xml:space="preserve"> (4)</w:t>
      </w:r>
      <w:r w:rsidRPr="00D47134">
        <w:rPr>
          <w:rFonts w:cs="B Nazanin" w:hint="cs"/>
          <w:rtl/>
        </w:rPr>
        <w:t>555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5</w:t>
      </w:r>
      <w:r w:rsidRPr="00D47134">
        <w:rPr>
          <w:rFonts w:cs="B Nazanin"/>
          <w:rtl/>
        </w:rPr>
        <w:t>7</w:t>
      </w:r>
      <w:r w:rsidR="00E67451" w:rsidRPr="00D47134">
        <w:rPr>
          <w:rFonts w:cs="B Nazanin" w:hint="cs"/>
          <w:rtl/>
        </w:rPr>
        <w:t>5</w:t>
      </w:r>
      <w:r w:rsidRPr="00D47134">
        <w:rPr>
          <w:rFonts w:cs="B Nazanin"/>
        </w:rPr>
        <w:t>.</w:t>
      </w:r>
      <w:r w:rsidRPr="00D47134">
        <w:rPr>
          <w:rFonts w:cs="B Nazanin"/>
          <w:rtl/>
        </w:rPr>
        <w:t xml:space="preserve"> </w:t>
      </w:r>
    </w:p>
    <w:p w:rsidR="00127F98" w:rsidRPr="00D47134" w:rsidRDefault="00127F9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نتص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گ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.ر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>،  معتمدزادگان، ع.،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ع.، (1394). ارزيا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تغير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تخراج بر خواص ژ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آگار جلبک پرورش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</w:rPr>
        <w:t xml:space="preserve">Gracilariopsis persica </w:t>
      </w:r>
      <w:r w:rsidRPr="00D47134">
        <w:rPr>
          <w:rFonts w:cs="B Nazanin"/>
          <w:rtl/>
        </w:rPr>
        <w:t>با روش سطح پاسخ</w:t>
      </w:r>
      <w:r w:rsidRPr="00D47134">
        <w:rPr>
          <w:rFonts w:cs="B Nazanin"/>
        </w:rPr>
        <w:t xml:space="preserve"> RSM. </w:t>
      </w:r>
      <w:r w:rsidRPr="00D47134">
        <w:rPr>
          <w:rFonts w:cs="B Nazanin"/>
          <w:rtl/>
        </w:rPr>
        <w:t>مجله علم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/>
          <w:rtl/>
        </w:rPr>
        <w:t xml:space="preserve">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ان</w:t>
      </w:r>
      <w:r w:rsidRPr="00D47134">
        <w:rPr>
          <w:rFonts w:cs="B Nazanin"/>
          <w:rtl/>
        </w:rPr>
        <w:t>. 24 (4)، 9-21</w:t>
      </w:r>
      <w:r w:rsidRPr="00D47134">
        <w:rPr>
          <w:rFonts w:cs="B Nazanin"/>
        </w:rPr>
        <w:t xml:space="preserve">. 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نتص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گ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.ر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>،  معتمدزادگان، ع.(1394).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روند تغ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رات</w:t>
      </w:r>
      <w:r w:rsidRPr="00D47134">
        <w:rPr>
          <w:rFonts w:cs="B Nazanin"/>
          <w:rtl/>
        </w:rPr>
        <w:t xml:space="preserve"> نقطه ذوب و د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تش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/>
          <w:rtl/>
        </w:rPr>
        <w:t xml:space="preserve"> ژل آگار جلبک پرورش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گر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پ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</w:t>
      </w:r>
      <w:r w:rsidRPr="00D47134">
        <w:rPr>
          <w:rFonts w:cs="B Nazanin"/>
          <w:rtl/>
        </w:rPr>
        <w:t xml:space="preserve"> پ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ا</w:t>
      </w:r>
      <w:r w:rsidRPr="00D47134">
        <w:rPr>
          <w:rFonts w:cs="B Nazanin"/>
          <w:rtl/>
        </w:rPr>
        <w:t xml:space="preserve"> د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مختلف استخراج</w:t>
      </w:r>
      <w:r w:rsidR="0029358D"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مجله بهره بر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پرورش آب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،</w:t>
      </w:r>
      <w:r w:rsidR="0029358D" w:rsidRPr="00D47134">
        <w:rPr>
          <w:rFonts w:cs="B Nazanin"/>
          <w:rtl/>
        </w:rPr>
        <w:t>4</w:t>
      </w:r>
      <w:r w:rsidR="0029358D" w:rsidRPr="00D47134">
        <w:rPr>
          <w:rFonts w:cs="B Nazanin" w:hint="cs"/>
          <w:rtl/>
        </w:rPr>
        <w:t xml:space="preserve">(1)، </w:t>
      </w:r>
      <w:r w:rsidRPr="00D47134">
        <w:rPr>
          <w:rFonts w:cs="B Nazanin"/>
          <w:rtl/>
        </w:rPr>
        <w:t>65-78</w:t>
      </w:r>
      <w:r w:rsidRPr="00D47134">
        <w:rPr>
          <w:rFonts w:cs="B Nazanin" w:hint="cs"/>
          <w:rtl/>
        </w:rPr>
        <w:t>.</w:t>
      </w:r>
    </w:p>
    <w:p w:rsidR="00AF3369" w:rsidRPr="00D47134" w:rsidRDefault="00AF336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خضری احمدآباد، م.، </w:t>
      </w:r>
      <w:r w:rsidRPr="00D47134">
        <w:rPr>
          <w:rFonts w:cs="B Nazanin"/>
          <w:b/>
          <w:bCs/>
          <w:rtl/>
        </w:rPr>
        <w:t>رضائي، م.</w:t>
      </w:r>
      <w:r w:rsidRPr="00D47134">
        <w:rPr>
          <w:rFonts w:cs="B Nazanin" w:hint="cs"/>
          <w:b/>
          <w:bCs/>
          <w:rtl/>
        </w:rPr>
        <w:t>،</w:t>
      </w:r>
      <w:r w:rsidRPr="00D47134">
        <w:rPr>
          <w:rFonts w:cs="B Nazanin"/>
          <w:rtl/>
        </w:rPr>
        <w:t xml:space="preserve"> اجاق، س.م.</w:t>
      </w:r>
      <w:r w:rsidRPr="00D47134">
        <w:rPr>
          <w:rFonts w:cs="B Nazanin" w:hint="cs"/>
          <w:rtl/>
        </w:rPr>
        <w:t xml:space="preserve"> (1394). اثر  پوشش خوراکی پروتئین آب پنیر بر کیفیت میکروبی فیله ماهی قزل آلای رنگین کمان نگهداری شده در شرایط سرد. </w:t>
      </w:r>
      <w:r w:rsidRPr="00D47134">
        <w:rPr>
          <w:rFonts w:cs="B Nazanin"/>
          <w:rtl/>
        </w:rPr>
        <w:t xml:space="preserve">مجله علوم و صنايع غذايي ايران. </w:t>
      </w:r>
      <w:r w:rsidRPr="00D47134">
        <w:rPr>
          <w:rFonts w:cs="B Nazanin" w:hint="cs"/>
          <w:rtl/>
        </w:rPr>
        <w:t>. 49(12)، 11-20.</w:t>
      </w:r>
    </w:p>
    <w:p w:rsidR="004B65A4" w:rsidRPr="00D47134" w:rsidRDefault="004B65A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9</w:t>
      </w:r>
      <w:r w:rsidRPr="00D47134">
        <w:rPr>
          <w:rFonts w:cs="B Nazanin" w:hint="cs"/>
          <w:rtl/>
        </w:rPr>
        <w:t>4</w:t>
      </w:r>
      <w:r w:rsidRPr="00D47134">
        <w:rPr>
          <w:rFonts w:cs="B Nazanin"/>
          <w:rtl/>
        </w:rPr>
        <w:t xml:space="preserve">). کاربرد آلژينات سديم غني شده با اسانس آويشن به عنوان روش جديد حفظ کيفيت فيله ماهي قزل آلاي رنگين کمان. </w:t>
      </w:r>
      <w:r w:rsidRPr="00D47134">
        <w:rPr>
          <w:rFonts w:cs="B Nazanin" w:hint="cs"/>
          <w:rtl/>
        </w:rPr>
        <w:t>مجله علوم و صنایع غذایی ایران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46 (12)، 229-241.</w:t>
      </w:r>
    </w:p>
    <w:p w:rsidR="00AF3369" w:rsidRPr="00D47134" w:rsidRDefault="00F2115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عبدال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.،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/>
          <w:rtl/>
        </w:rPr>
        <w:t>، جعفرپور، ع. (1394). ار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و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و قاب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تش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/>
          <w:rtl/>
        </w:rPr>
        <w:t xml:space="preserve"> ژل پروتئ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وله</w:t>
      </w:r>
      <w:r w:rsidRPr="00D47134">
        <w:rPr>
          <w:rFonts w:cs="B Nazanin"/>
          <w:rtl/>
        </w:rPr>
        <w:t xml:space="preserve"> ب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ف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ز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ک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امل و ت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شکم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شده به روش تغ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</w:rPr>
        <w:t xml:space="preserve"> </w:t>
      </w:r>
      <w:proofErr w:type="gramStart"/>
      <w:r w:rsidRPr="00D47134">
        <w:rPr>
          <w:rFonts w:cs="B Nazanin"/>
        </w:rPr>
        <w:t>pH</w:t>
      </w:r>
      <w:r w:rsidRPr="00D47134">
        <w:rPr>
          <w:rFonts w:cs="B Nazanin"/>
          <w:rtl/>
        </w:rPr>
        <w:t>مجله</w:t>
      </w:r>
      <w:proofErr w:type="gramEnd"/>
      <w:r w:rsidRPr="00D47134">
        <w:rPr>
          <w:rFonts w:cs="B Nazanin"/>
          <w:rtl/>
        </w:rPr>
        <w:t xml:space="preserve"> علوم و فنون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/>
        </w:rPr>
        <w:t>.</w:t>
      </w:r>
      <w:r w:rsidR="00824EA6" w:rsidRPr="00D47134">
        <w:rPr>
          <w:rFonts w:cs="B Nazanin" w:hint="cs"/>
          <w:rtl/>
        </w:rPr>
        <w:t>4 (3)، 101-116.</w:t>
      </w:r>
    </w:p>
    <w:p w:rsidR="003F25A0" w:rsidRPr="00D47134" w:rsidRDefault="003F25A0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سفری،</w:t>
      </w:r>
      <w:r w:rsidRPr="00D47134">
        <w:rPr>
          <w:rFonts w:cs="B Nazanin" w:hint="cs"/>
          <w:rtl/>
        </w:rPr>
        <w:t xml:space="preserve"> پ،.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.، </w:t>
      </w:r>
      <w:r w:rsidRPr="00D47134">
        <w:rPr>
          <w:rFonts w:cs="B Nazanin"/>
          <w:rtl/>
        </w:rPr>
        <w:t xml:space="preserve"> باباخانی لشکان</w:t>
      </w:r>
      <w:r w:rsidRPr="00D47134">
        <w:rPr>
          <w:rFonts w:cs="B Nazanin" w:hint="cs"/>
          <w:rtl/>
        </w:rPr>
        <w:t>، آ. (1394).</w:t>
      </w:r>
      <w:r w:rsidRPr="00D47134">
        <w:rPr>
          <w:rFonts w:cs="B Nazanin"/>
          <w:rtl/>
        </w:rPr>
        <w:t>تع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فع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‌</w:t>
      </w:r>
      <w:r w:rsidRPr="00D47134">
        <w:rPr>
          <w:rFonts w:cs="B Nazanin" w:hint="eastAsia"/>
          <w:rtl/>
        </w:rPr>
        <w:t>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ان</w:t>
      </w:r>
      <w:r w:rsidRPr="00D47134">
        <w:rPr>
          <w:rFonts w:cs="B Nazanin"/>
          <w:rtl/>
        </w:rPr>
        <w:t xml:space="preserve"> فنول کل دوگونه جلبک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ج‌فارس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Chaetomorpha sp</w:t>
      </w:r>
      <w:r w:rsidRPr="00D47134">
        <w:rPr>
          <w:rFonts w:cs="B Nazanin"/>
          <w:rtl/>
        </w:rPr>
        <w:t xml:space="preserve"> و</w:t>
      </w:r>
      <w:r w:rsidRPr="00D47134">
        <w:rPr>
          <w:rFonts w:cs="B Nazanin"/>
        </w:rPr>
        <w:t>Colpomenia sinuosa</w:t>
      </w:r>
      <w:r w:rsidRPr="00D47134">
        <w:rPr>
          <w:rFonts w:cs="B Nazanin"/>
          <w:rtl/>
        </w:rPr>
        <w:t xml:space="preserve"> د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آز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گ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In vitro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>. مجله علوم وفنون دریایی.14 (1)61-70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ر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، ث.،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.، ه.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م</w:t>
      </w:r>
      <w:r w:rsidRPr="00D47134">
        <w:rPr>
          <w:rFonts w:cs="B Nazanin"/>
          <w:b/>
          <w:bCs/>
          <w:rtl/>
        </w:rPr>
        <w:t>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9</w:t>
      </w:r>
      <w:r w:rsidRPr="00D47134">
        <w:rPr>
          <w:rFonts w:cs="B Nazanin" w:hint="cs"/>
          <w:rtl/>
        </w:rPr>
        <w:t>3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ثر بازدارندگي اسانس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زيره سياه بر رشد باكتري ليستريا مونوسيتوژنز در محيطهاي مدل شبيه(</w:t>
      </w:r>
      <w:r w:rsidRPr="00D47134">
        <w:rPr>
          <w:rFonts w:cs="B Nazanin"/>
        </w:rPr>
        <w:t>Rutilus frisii kutum</w:t>
      </w:r>
      <w:r w:rsidRPr="00D47134">
        <w:rPr>
          <w:rFonts w:cs="B Nazanin"/>
          <w:rtl/>
        </w:rPr>
        <w:t>) سازي شده و گوشت ماهي سفيد درياي خزر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نشريه پژوهشهاي علوم و صنايع غذايي ايران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 xml:space="preserve">10 </w:t>
      </w:r>
      <w:r w:rsidRPr="00D47134">
        <w:rPr>
          <w:rFonts w:cs="B Nazanin" w:hint="cs"/>
          <w:rtl/>
        </w:rPr>
        <w:t>(</w:t>
      </w:r>
      <w:r w:rsidRPr="00D47134">
        <w:rPr>
          <w:rFonts w:cs="B Nazanin"/>
          <w:rtl/>
        </w:rPr>
        <w:t>2</w:t>
      </w:r>
      <w:r w:rsidRPr="00D47134">
        <w:rPr>
          <w:rFonts w:cs="B Nazanin" w:hint="cs"/>
          <w:rtl/>
        </w:rPr>
        <w:t>)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122-</w:t>
      </w:r>
      <w:r w:rsidRPr="00D47134">
        <w:rPr>
          <w:rFonts w:cs="B Nazanin"/>
          <w:rtl/>
        </w:rPr>
        <w:t xml:space="preserve"> 128</w:t>
      </w:r>
      <w:r w:rsidRPr="00D47134">
        <w:rPr>
          <w:rFonts w:cs="B Nazanin" w:hint="cs"/>
          <w:rtl/>
        </w:rPr>
        <w:t>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>گرمسیری،. ا.</w:t>
      </w:r>
      <w:r w:rsidR="00E27446" w:rsidRPr="00D47134">
        <w:rPr>
          <w:rFonts w:cs="B Nazanin" w:hint="cs"/>
          <w:rtl/>
        </w:rPr>
        <w:t>؛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.، </w:t>
      </w:r>
      <w:r w:rsidRPr="00D47134">
        <w:rPr>
          <w:rFonts w:cs="B Nazanin"/>
          <w:rtl/>
        </w:rPr>
        <w:t xml:space="preserve"> باباخانی لشکان</w:t>
      </w:r>
      <w:r w:rsidRPr="00D47134">
        <w:rPr>
          <w:rFonts w:cs="B Nazanin" w:hint="cs"/>
          <w:rtl/>
        </w:rPr>
        <w:t>، آ. (1393).</w:t>
      </w:r>
      <w:r w:rsidRPr="00D47134">
        <w:rPr>
          <w:rFonts w:cs="B Nazanin"/>
          <w:rtl/>
        </w:rPr>
        <w:t xml:space="preserve">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ارآم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مواج 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رو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</w:t>
      </w:r>
      <w:r w:rsidRPr="00D47134">
        <w:rPr>
          <w:rFonts w:cs="B Nazanin"/>
          <w:rtl/>
        </w:rPr>
        <w:t xml:space="preserve"> در استخراج تر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ات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 اکس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ز جلبک قرمز</w:t>
      </w:r>
      <w:r w:rsidRPr="00D47134">
        <w:rPr>
          <w:rFonts w:cs="B Nazanin"/>
        </w:rPr>
        <w:t>Hypnea hamulosa</w:t>
      </w:r>
      <w:r w:rsidRPr="00D47134">
        <w:rPr>
          <w:rFonts w:cs="B Nazanin"/>
          <w:rtl/>
        </w:rPr>
        <w:t xml:space="preserve"> و ب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ه</w:t>
      </w:r>
      <w:r w:rsidRPr="00D47134">
        <w:rPr>
          <w:rFonts w:cs="B Nazanin" w:hint="cs"/>
          <w:rtl/>
        </w:rPr>
        <w:t xml:space="preserve"> سازی</w:t>
      </w:r>
      <w:r w:rsidRPr="00D47134">
        <w:rPr>
          <w:rFonts w:cs="B Nazanin"/>
          <w:rtl/>
        </w:rPr>
        <w:t xml:space="preserve">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استخراج با استفاده از روش سطح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پاسخ (</w:t>
      </w:r>
      <w:r w:rsidRPr="00D47134">
        <w:rPr>
          <w:rFonts w:cs="B Nazanin"/>
        </w:rPr>
        <w:t>RSM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نشری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پژوهشها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علوم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نایع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ی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یران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10 </w:t>
      </w:r>
      <w:r w:rsidRPr="00D47134">
        <w:rPr>
          <w:rFonts w:cs="B Nazanin" w:hint="cs"/>
          <w:rtl/>
        </w:rPr>
        <w:t>(</w:t>
      </w:r>
      <w:r w:rsidRPr="00D47134">
        <w:rPr>
          <w:rFonts w:cs="B Nazanin"/>
          <w:rtl/>
        </w:rPr>
        <w:t>2</w:t>
      </w:r>
      <w:r w:rsidRPr="00D47134">
        <w:rPr>
          <w:rFonts w:cs="B Nazanin" w:hint="cs"/>
          <w:rtl/>
        </w:rPr>
        <w:t xml:space="preserve">)،148 - 155. </w:t>
      </w:r>
    </w:p>
    <w:p w:rsidR="00D872E6" w:rsidRPr="00D47134" w:rsidRDefault="00D872E6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ناصري، م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وزیرزاده</w:t>
      </w:r>
      <w:r w:rsidRPr="00D47134">
        <w:rPr>
          <w:rFonts w:cs="B Nazanin"/>
          <w:rtl/>
        </w:rPr>
        <w:t xml:space="preserve">، </w:t>
      </w:r>
      <w:r w:rsidR="009A3304" w:rsidRPr="00D47134">
        <w:rPr>
          <w:rFonts w:cs="B Nazanin" w:hint="cs"/>
          <w:rtl/>
        </w:rPr>
        <w:t>آ</w:t>
      </w:r>
      <w:r w:rsidRPr="00D47134">
        <w:rPr>
          <w:rFonts w:cs="B Nazanin"/>
          <w:rtl/>
        </w:rPr>
        <w:t>.(</w:t>
      </w:r>
      <w:r w:rsidRPr="00D47134">
        <w:rPr>
          <w:rFonts w:cs="B Nazanin" w:hint="cs"/>
          <w:rtl/>
        </w:rPr>
        <w:t>1393</w:t>
      </w:r>
      <w:r w:rsidRPr="00D47134">
        <w:rPr>
          <w:rFonts w:cs="B Nazanin"/>
          <w:rtl/>
        </w:rPr>
        <w:t>).تغ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رات</w:t>
      </w:r>
      <w:r w:rsidRPr="00D47134">
        <w:rPr>
          <w:rFonts w:cs="B Nazanin"/>
          <w:rtl/>
        </w:rPr>
        <w:t xml:space="preserve"> چر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تر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</w:t>
      </w:r>
      <w:r w:rsidRPr="00D47134">
        <w:rPr>
          <w:rFonts w:cs="B Nazanin"/>
          <w:rtl/>
        </w:rPr>
        <w:t xml:space="preserve">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د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متفاوت سترون 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نسرو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پور نقره 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(</w:t>
      </w:r>
      <w:r w:rsidRPr="00D47134">
        <w:rPr>
          <w:rFonts w:cs="B Nazanin"/>
        </w:rPr>
        <w:t>Hypophthalmichthys molitrix</w:t>
      </w:r>
      <w:r w:rsidRPr="00D47134">
        <w:rPr>
          <w:rFonts w:cs="B Nazanin"/>
          <w:rtl/>
        </w:rPr>
        <w:t>)</w:t>
      </w:r>
      <w:r w:rsidR="00EF7ACF" w:rsidRPr="00D47134">
        <w:rPr>
          <w:rFonts w:cs="B Nazanin" w:hint="cs"/>
          <w:rtl/>
        </w:rPr>
        <w:t>،مجله</w:t>
      </w:r>
      <w:r w:rsidRPr="00D47134">
        <w:rPr>
          <w:rFonts w:cs="B Nazanin"/>
          <w:rtl/>
        </w:rPr>
        <w:t xml:space="preserve"> بهره بر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پرورش آب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،</w:t>
      </w:r>
      <w:r w:rsidRPr="00D47134">
        <w:rPr>
          <w:rFonts w:cs="B Nazanin" w:hint="cs"/>
          <w:rtl/>
        </w:rPr>
        <w:t>3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 w:hint="cs"/>
          <w:rtl/>
        </w:rPr>
        <w:t>2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>79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98</w:t>
      </w:r>
      <w:r w:rsidRPr="00D47134">
        <w:rPr>
          <w:rFonts w:cs="B Nazanin"/>
        </w:rPr>
        <w:t>.</w:t>
      </w:r>
    </w:p>
    <w:p w:rsidR="00D872E6" w:rsidRPr="00D47134" w:rsidRDefault="00D872E6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ناصري، م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مرادی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>ی.،افشار نادری،ا</w:t>
      </w:r>
      <w:r w:rsidR="00B206BC"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rtl/>
        </w:rPr>
        <w:t>(1393)</w:t>
      </w:r>
      <w:r w:rsidR="00EF7ACF"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>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ار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ختلف حرار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ط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رآ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د</w:t>
      </w:r>
      <w:r w:rsidRPr="00D47134">
        <w:rPr>
          <w:rFonts w:cs="B Nazanin"/>
          <w:rtl/>
        </w:rPr>
        <w:t xml:space="preserve"> کنسرو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ر 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ان</w:t>
      </w:r>
      <w:r w:rsidRPr="00D47134">
        <w:rPr>
          <w:rFonts w:cs="B Nazanin"/>
          <w:rtl/>
        </w:rPr>
        <w:t xml:space="preserve"> برخ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عناصر معد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(آهن، ر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مس، کل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/>
          <w:rtl/>
        </w:rPr>
        <w:t xml:space="preserve"> و س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/>
          <w:rtl/>
        </w:rPr>
        <w:t>)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پور نقره 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(</w:t>
      </w:r>
      <w:r w:rsidRPr="00D47134">
        <w:rPr>
          <w:rFonts w:cs="B Nazanin"/>
        </w:rPr>
        <w:t>Hypopthalmichthys molitrix</w:t>
      </w:r>
      <w:r w:rsidRPr="00D47134">
        <w:rPr>
          <w:rFonts w:cs="B Nazanin"/>
          <w:rtl/>
        </w:rPr>
        <w:t>)</w:t>
      </w:r>
      <w:r w:rsidR="00EF7ACF" w:rsidRPr="00D47134">
        <w:rPr>
          <w:rFonts w:cs="B Nazanin" w:hint="cs"/>
          <w:rtl/>
        </w:rPr>
        <w:t>، مجله</w:t>
      </w:r>
      <w:r w:rsidR="00EF7ACF" w:rsidRPr="00D47134">
        <w:rPr>
          <w:rFonts w:cs="B Nazanin"/>
          <w:rtl/>
        </w:rPr>
        <w:t xml:space="preserve"> بهره بردار</w:t>
      </w:r>
      <w:r w:rsidR="00EF7ACF" w:rsidRPr="00D47134">
        <w:rPr>
          <w:rFonts w:cs="B Nazanin" w:hint="cs"/>
          <w:rtl/>
        </w:rPr>
        <w:t>ی</w:t>
      </w:r>
      <w:r w:rsidR="00EF7ACF" w:rsidRPr="00D47134">
        <w:rPr>
          <w:rFonts w:cs="B Nazanin"/>
          <w:rtl/>
        </w:rPr>
        <w:t xml:space="preserve"> و پرورش آبز</w:t>
      </w:r>
      <w:r w:rsidR="00EF7ACF" w:rsidRPr="00D47134">
        <w:rPr>
          <w:rFonts w:cs="B Nazanin" w:hint="cs"/>
          <w:rtl/>
        </w:rPr>
        <w:t>ی</w:t>
      </w:r>
      <w:r w:rsidR="00EF7ACF" w:rsidRPr="00D47134">
        <w:rPr>
          <w:rFonts w:cs="B Nazanin" w:hint="eastAsia"/>
          <w:rtl/>
        </w:rPr>
        <w:t>ان،</w:t>
      </w:r>
      <w:r w:rsidR="00EF7ACF" w:rsidRPr="00D47134">
        <w:rPr>
          <w:rFonts w:cs="B Nazanin" w:hint="cs"/>
          <w:rtl/>
        </w:rPr>
        <w:t>3</w:t>
      </w:r>
      <w:r w:rsidR="00EF7ACF" w:rsidRPr="00D47134">
        <w:rPr>
          <w:rFonts w:cs="B Nazanin"/>
          <w:rtl/>
        </w:rPr>
        <w:t xml:space="preserve"> (</w:t>
      </w:r>
      <w:r w:rsidR="00EF7ACF" w:rsidRPr="00D47134">
        <w:rPr>
          <w:rFonts w:cs="B Nazanin" w:hint="cs"/>
          <w:rtl/>
        </w:rPr>
        <w:t>1</w:t>
      </w:r>
      <w:r w:rsidR="00EF7ACF" w:rsidRPr="00D47134">
        <w:rPr>
          <w:rFonts w:cs="B Nazanin"/>
          <w:rtl/>
        </w:rPr>
        <w:t>)</w:t>
      </w:r>
      <w:r w:rsidR="00EF7ACF" w:rsidRPr="00D47134">
        <w:rPr>
          <w:rFonts w:cs="B Nazanin" w:hint="cs"/>
          <w:rtl/>
        </w:rPr>
        <w:t>35</w:t>
      </w:r>
      <w:r w:rsidR="00EF7ACF" w:rsidRPr="00D47134">
        <w:rPr>
          <w:rFonts w:cs="B Nazanin"/>
          <w:rtl/>
        </w:rPr>
        <w:t>-</w:t>
      </w:r>
      <w:r w:rsidR="00EF7ACF" w:rsidRPr="00D47134">
        <w:rPr>
          <w:rFonts w:cs="B Nazanin" w:hint="cs"/>
          <w:rtl/>
        </w:rPr>
        <w:t>54</w:t>
      </w:r>
      <w:r w:rsidR="00EF7ACF" w:rsidRPr="00D47134">
        <w:rPr>
          <w:rFonts w:cs="B Nazanin"/>
        </w:rPr>
        <w:t>.</w:t>
      </w:r>
    </w:p>
    <w:p w:rsidR="00AF5AEC" w:rsidRPr="00D47134" w:rsidRDefault="00AF5AEC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زمانی، ع.،  مدنی، ر.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 (1393). </w:t>
      </w:r>
      <w:r w:rsidRPr="00D47134">
        <w:rPr>
          <w:rFonts w:cs="B Nazanin"/>
          <w:rtl/>
        </w:rPr>
        <w:t>مق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ه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آن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/>
          <w:rtl/>
        </w:rPr>
        <w:t xml:space="preserve"> 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پ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ت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ص</w:t>
      </w:r>
      <w:r w:rsidRPr="00D47134">
        <w:rPr>
          <w:rFonts w:cs="B Nazanin"/>
          <w:rtl/>
        </w:rPr>
        <w:t xml:space="preserve"> شده از ضمائم پ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ک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Clupeonella cultriventris caspia</w:t>
      </w:r>
      <w:r w:rsidRPr="00D47134">
        <w:rPr>
          <w:rFonts w:cs="B Nazanin"/>
          <w:rtl/>
        </w:rPr>
        <w:t>) با استفاده از سوبست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نت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آ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استر</w:t>
      </w:r>
      <w:r w:rsidRPr="00D47134">
        <w:rPr>
          <w:rFonts w:cs="B Nazanin" w:hint="cs"/>
          <w:rtl/>
        </w:rPr>
        <w:t>ی، مجله</w:t>
      </w:r>
      <w:r w:rsidRPr="00D47134">
        <w:rPr>
          <w:rFonts w:cs="B Nazanin"/>
          <w:rtl/>
        </w:rPr>
        <w:t xml:space="preserve"> بهره بر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پرورش آب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،</w:t>
      </w:r>
      <w:r w:rsidRPr="00D47134">
        <w:rPr>
          <w:rFonts w:cs="B Nazanin" w:hint="cs"/>
          <w:rtl/>
        </w:rPr>
        <w:t>3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 w:hint="cs"/>
          <w:rtl/>
        </w:rPr>
        <w:t>4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>25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36</w:t>
      </w:r>
      <w:r w:rsidRPr="00D47134">
        <w:rPr>
          <w:rFonts w:cs="B Nazanin"/>
        </w:rPr>
        <w:t>.</w:t>
      </w:r>
    </w:p>
    <w:p w:rsidR="00B206BC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آ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پ.</w:t>
      </w:r>
      <w:r w:rsidRPr="00D47134">
        <w:rPr>
          <w:rFonts w:cs="B Nazanin"/>
          <w:rtl/>
        </w:rPr>
        <w:t xml:space="preserve"> توکل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 w:hint="eastAsia"/>
          <w:rtl/>
        </w:rPr>
        <w:t>پور</w:t>
      </w:r>
      <w:r w:rsidRPr="00D47134">
        <w:rPr>
          <w:rFonts w:cs="B Nazanin"/>
          <w:rtl/>
        </w:rPr>
        <w:t xml:space="preserve"> ،</w:t>
      </w:r>
      <w:r w:rsidRPr="00D47134">
        <w:rPr>
          <w:rFonts w:cs="B Nazanin" w:hint="cs"/>
          <w:rtl/>
        </w:rPr>
        <w:t xml:space="preserve"> ح.</w:t>
      </w:r>
      <w:r w:rsidRPr="00D47134">
        <w:rPr>
          <w:rFonts w:cs="B Nazanin"/>
          <w:rtl/>
        </w:rPr>
        <w:t xml:space="preserve"> </w:t>
      </w:r>
      <w:r w:rsidR="00764B41" w:rsidRPr="00D47134">
        <w:rPr>
          <w:rFonts w:cs="B Nazanin"/>
          <w:b/>
          <w:bCs/>
          <w:rtl/>
        </w:rPr>
        <w:t>رضائی، 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/>
          <w:rtl/>
        </w:rPr>
        <w:t xml:space="preserve"> ، الهام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 w:hint="eastAsia"/>
          <w:rtl/>
        </w:rPr>
        <w:t>راد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ا.ح. (1392). </w:t>
      </w:r>
      <w:r w:rsidRPr="00D47134">
        <w:rPr>
          <w:rFonts w:cs="B Nazanin"/>
          <w:rtl/>
        </w:rPr>
        <w:t>فع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ضد 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رو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خورا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/>
          <w:rtl/>
        </w:rPr>
        <w:t xml:space="preserve"> سلولز غ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شده با اسانس ان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جه</w:t>
      </w:r>
      <w:r w:rsidRPr="00D47134">
        <w:rPr>
          <w:rFonts w:cs="B Nazanin"/>
          <w:rtl/>
        </w:rPr>
        <w:t xml:space="preserve"> بر روي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 w:hint="cs"/>
          <w:rtl/>
        </w:rPr>
        <w:t xml:space="preserve">م </w:t>
      </w:r>
      <w:r w:rsidRPr="00D47134">
        <w:rPr>
          <w:rFonts w:cs="B Nazanin" w:hint="eastAsia"/>
          <w:rtl/>
        </w:rPr>
        <w:t>هاي</w:t>
      </w:r>
      <w:r w:rsidRPr="00D47134">
        <w:rPr>
          <w:rFonts w:cs="B Nazanin"/>
          <w:rtl/>
        </w:rPr>
        <w:t xml:space="preserve">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وفاگ</w:t>
      </w:r>
      <w:r w:rsidRPr="00D47134">
        <w:rPr>
          <w:rFonts w:cs="B Nazanin"/>
          <w:rtl/>
        </w:rPr>
        <w:t xml:space="preserve"> د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نگهداري در 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چال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نش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فرآوري و نگهداري مواد غذ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5 (1)</w:t>
      </w:r>
      <w:r w:rsidRPr="00D47134">
        <w:rPr>
          <w:rFonts w:cs="B Nazanin"/>
          <w:rtl/>
        </w:rPr>
        <w:t xml:space="preserve"> ،13-26</w:t>
      </w:r>
      <w:r w:rsidRPr="00D47134">
        <w:rPr>
          <w:rFonts w:cs="B Nazanin"/>
        </w:rPr>
        <w:t>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عبدالهی، م.، </w:t>
      </w:r>
      <w:r w:rsidR="00764B41"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 w:hint="cs"/>
          <w:rtl/>
        </w:rPr>
        <w:t xml:space="preserve">، جعفری، ا.، غفاری، ا.، سلطان کریمی، س.(1392). ارزیابی بازده تولید، زائدات و ارزش تغذیه ای فرآورده های مختلف طی فرآوری ماهی قزل آلای رنگین کمان. علوم وفنون شیلات، 2 (4). 23-34. </w:t>
      </w:r>
    </w:p>
    <w:p w:rsidR="00AA7AD8" w:rsidRPr="00D47134" w:rsidRDefault="00AA7AD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حاجی دون، ح.، جعفرپور، س. ع.،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(1392). تاثیر پودر سفیده تخم مرغ بر ویژگیهای بافتی ژل سوریمی تهیه شده از ماهی کپور معمولی. </w:t>
      </w:r>
      <w:r w:rsidRPr="00D47134">
        <w:rPr>
          <w:rFonts w:cs="B Nazanin"/>
          <w:rtl/>
        </w:rPr>
        <w:t xml:space="preserve"> نشریه شیلات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66(3) ، صص 283 -296.</w:t>
      </w:r>
    </w:p>
    <w:p w:rsidR="00AA7AD8" w:rsidRPr="00D47134" w:rsidRDefault="00AA7AD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حاجی دون، ح.، جعفرپور، س. ع.،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(1392).</w:t>
      </w:r>
      <w:r w:rsidRPr="00D47134">
        <w:rPr>
          <w:rFonts w:cs="B Nazanin"/>
          <w:rtl/>
        </w:rPr>
        <w:t xml:space="preserve"> بهبود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‌</w:t>
      </w:r>
      <w:r w:rsidRPr="00D47134">
        <w:rPr>
          <w:rFonts w:cs="B Nazanin" w:hint="eastAsia"/>
          <w:rtl/>
        </w:rPr>
        <w:t>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ف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ت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شده از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پور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Cyprinus carpio</w:t>
      </w:r>
      <w:r w:rsidRPr="00D47134">
        <w:rPr>
          <w:rFonts w:cs="B Nazanin"/>
          <w:rtl/>
        </w:rPr>
        <w:t>) با استفاده از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وله</w:t>
      </w:r>
      <w:r w:rsidRPr="00D47134">
        <w:rPr>
          <w:rFonts w:cs="B Nazanin"/>
          <w:rtl/>
        </w:rPr>
        <w:t xml:space="preserve"> پروت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. نشریه</w:t>
      </w:r>
      <w:r w:rsidRPr="00D47134">
        <w:rPr>
          <w:rFonts w:cs="B Nazanin"/>
          <w:rtl/>
        </w:rPr>
        <w:t xml:space="preserve"> پژوهش و نوآ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 علوم و صن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/>
          <w:rtl/>
        </w:rPr>
        <w:t xml:space="preserve"> غذا</w:t>
      </w:r>
      <w:r w:rsidRPr="00D47134">
        <w:rPr>
          <w:rFonts w:cs="B Nazanin" w:hint="cs"/>
          <w:rtl/>
        </w:rPr>
        <w:t>یی.</w:t>
      </w:r>
      <w:r w:rsidRPr="00D47134">
        <w:rPr>
          <w:rFonts w:cs="B Nazanin"/>
          <w:rtl/>
        </w:rPr>
        <w:t xml:space="preserve"> 2 </w:t>
      </w:r>
      <w:r w:rsidRPr="00D47134">
        <w:rPr>
          <w:rFonts w:cs="B Nazanin" w:hint="cs"/>
          <w:rtl/>
        </w:rPr>
        <w:t>(1)</w:t>
      </w:r>
      <w:r w:rsidRPr="00D47134">
        <w:rPr>
          <w:rFonts w:cs="B Nazanin"/>
          <w:rtl/>
        </w:rPr>
        <w:t>93 -108</w:t>
      </w:r>
      <w:r w:rsidRPr="00D47134">
        <w:rPr>
          <w:rFonts w:cs="B Nazanin" w:hint="cs"/>
          <w:rtl/>
        </w:rPr>
        <w:t>.</w:t>
      </w:r>
    </w:p>
    <w:p w:rsidR="003E0094" w:rsidRPr="00D47134" w:rsidRDefault="00FD2F4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محمد</w:t>
      </w:r>
      <w:r w:rsidR="003E0094" w:rsidRPr="00D47134">
        <w:rPr>
          <w:rFonts w:cs="B Nazanin"/>
          <w:rtl/>
        </w:rPr>
        <w:t>زاده، ب.، رضائي، م. (13</w:t>
      </w:r>
      <w:r w:rsidR="003E0094" w:rsidRPr="00D47134">
        <w:rPr>
          <w:rFonts w:cs="B Nazanin" w:hint="cs"/>
          <w:rtl/>
        </w:rPr>
        <w:t>92</w:t>
      </w:r>
      <w:r w:rsidR="003E0094" w:rsidRPr="00D47134">
        <w:rPr>
          <w:rFonts w:cs="B Nazanin"/>
          <w:rtl/>
        </w:rPr>
        <w:t>). اثر پلي فنلهاي چاي سبز بر تغييرات ميكروبي و شيميايي ماهي قزل‌آلاي‌رنگين‌كمان</w:t>
      </w:r>
      <w:r w:rsidR="003E0094" w:rsidRPr="00D47134">
        <w:rPr>
          <w:rFonts w:cs="B Nazanin"/>
        </w:rPr>
        <w:t>(Oncorhynchus mykiss)</w:t>
      </w:r>
      <w:r w:rsidR="003E0094" w:rsidRPr="00D47134">
        <w:rPr>
          <w:rFonts w:cs="B Nazanin"/>
          <w:rtl/>
        </w:rPr>
        <w:t xml:space="preserve"> به هنگام نگهدار ي در يخ. مجله ﻋﻠﻮﻡ ﻭ ﺻﻨﺎﻳﻊ ﻏﺬﺍﻳﻲ ﺍﻳﺮﺍن،</w:t>
      </w:r>
      <w:r w:rsidR="003E0094" w:rsidRPr="00D47134">
        <w:rPr>
          <w:rFonts w:cs="B Nazanin" w:hint="cs"/>
          <w:rtl/>
        </w:rPr>
        <w:t>38 (10)، 1-8.</w:t>
      </w:r>
    </w:p>
    <w:p w:rsidR="003E0094" w:rsidRPr="00D47134" w:rsidRDefault="003E009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بهرام، س.، </w:t>
      </w:r>
      <w:r w:rsidRPr="00D47134">
        <w:rPr>
          <w:rFonts w:cs="B Nazanin"/>
          <w:b/>
          <w:bCs/>
          <w:rtl/>
        </w:rPr>
        <w:t>رضائي، م</w:t>
      </w:r>
      <w:r w:rsidRPr="00D47134">
        <w:rPr>
          <w:rFonts w:cs="B Nazanin" w:hint="cs"/>
          <w:b/>
          <w:bCs/>
          <w:rtl/>
        </w:rPr>
        <w:t>.،</w:t>
      </w:r>
      <w:r w:rsidRPr="00D47134">
        <w:rPr>
          <w:rFonts w:cs="B Nazanin" w:hint="cs"/>
          <w:rtl/>
        </w:rPr>
        <w:t xml:space="preserve"> سلطانی، م.، کمالی، ا.، اجاق، مهدی (1392). </w:t>
      </w:r>
      <w:r w:rsidRPr="00D47134">
        <w:rPr>
          <w:rFonts w:cs="B Nazanin"/>
          <w:rtl/>
        </w:rPr>
        <w:t>فع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ضد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رو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خورا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پروتئ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آب پ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غ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شده با اسانس دار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بر</w:t>
      </w:r>
      <w:r w:rsidRPr="00D47134">
        <w:rPr>
          <w:rFonts w:cs="B Nazanin"/>
          <w:rtl/>
        </w:rPr>
        <w:t xml:space="preserve"> روي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ه</w:t>
      </w:r>
      <w:r w:rsidRPr="00D47134">
        <w:rPr>
          <w:rFonts w:cs="B Nazanin"/>
          <w:rtl/>
        </w:rPr>
        <w:t xml:space="preserve"> هاي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</w:t>
      </w:r>
      <w:r w:rsidRPr="00D47134">
        <w:rPr>
          <w:rFonts w:cs="B Nazanin"/>
          <w:rtl/>
        </w:rPr>
        <w:t xml:space="preserve">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نگهداري در 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چال</w:t>
      </w:r>
      <w:r w:rsidRPr="00D47134">
        <w:rPr>
          <w:rFonts w:cs="B Nazanin" w:hint="cs"/>
          <w:rtl/>
        </w:rPr>
        <w:t>. نشریه شیلات آزاد شهر. .1 (7)،97-106.</w:t>
      </w:r>
    </w:p>
    <w:p w:rsidR="003E0094" w:rsidRPr="00D47134" w:rsidRDefault="003E009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زمانی، ع.، 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، مدنی، ر. (1392) </w:t>
      </w:r>
      <w:r w:rsidRPr="00D47134">
        <w:rPr>
          <w:rFonts w:cs="B Nazanin"/>
          <w:rtl/>
        </w:rPr>
        <w:t>مقایسه</w:t>
      </w:r>
      <w:r w:rsidRPr="00D47134">
        <w:rPr>
          <w:rFonts w:cs="B Nazanin" w:hint="cs"/>
          <w:rtl/>
        </w:rPr>
        <w:t xml:space="preserve"> برخی از خصوصیات </w:t>
      </w:r>
      <w:r w:rsidRPr="00D47134">
        <w:rPr>
          <w:rFonts w:cs="B Nazanin"/>
          <w:rtl/>
        </w:rPr>
        <w:t>کینتی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بیوشیمیایی آنزیم تریپسین ماهی کیلکای معمولی</w:t>
      </w:r>
      <w:r w:rsidRPr="00D47134">
        <w:rPr>
          <w:rFonts w:cs="B Nazanin"/>
        </w:rPr>
        <w:t xml:space="preserve"> (Clupeonella cultriventris caspia)</w:t>
      </w:r>
      <w:r w:rsidRPr="00D47134">
        <w:rPr>
          <w:rFonts w:cs="B Nazanin" w:hint="cs"/>
          <w:rtl/>
        </w:rPr>
        <w:t xml:space="preserve"> با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تریپسین تجاری </w:t>
      </w:r>
      <w:r w:rsidRPr="00D47134">
        <w:rPr>
          <w:rFonts w:cs="B Nazanin"/>
        </w:rPr>
        <w:t>(Porcine)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نشریه شیلات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66 (2) صص 146-158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بیعی ، ث.، حسینی.، ه.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، موسوی، ط. (1392). </w:t>
      </w:r>
      <w:r w:rsidRPr="00D47134">
        <w:rPr>
          <w:rFonts w:cs="B Nazanin"/>
          <w:rtl/>
        </w:rPr>
        <w:t>اثر بازدارند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انس ز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</w:t>
      </w:r>
      <w:r w:rsidRPr="00D47134">
        <w:rPr>
          <w:rFonts w:cs="B Nazanin"/>
          <w:rtl/>
        </w:rPr>
        <w:t xml:space="preserve"> بر رشد باکت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Listeria monocytogenes</w:t>
      </w:r>
      <w:r w:rsidRPr="00D47134">
        <w:rPr>
          <w:rFonts w:cs="B Nazanin"/>
          <w:rtl/>
        </w:rPr>
        <w:t xml:space="preserve"> در مدل عصاره و گوشت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مجله علوم تغذيه و صنايع غذايي ايران</w:t>
      </w:r>
      <w:r w:rsidRPr="00D47134">
        <w:rPr>
          <w:rFonts w:cs="B Nazanin" w:hint="cs"/>
          <w:rtl/>
        </w:rPr>
        <w:t>.   8(</w:t>
      </w:r>
      <w:r w:rsidRPr="00D47134">
        <w:rPr>
          <w:rFonts w:cs="B Nazanin"/>
          <w:rtl/>
        </w:rPr>
        <w:t xml:space="preserve">2 </w:t>
      </w:r>
      <w:r w:rsidRPr="00D47134">
        <w:rPr>
          <w:rFonts w:cs="B Nazanin" w:hint="cs"/>
          <w:rtl/>
        </w:rPr>
        <w:t>)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71-80.</w:t>
      </w:r>
    </w:p>
    <w:p w:rsidR="00CE7C38" w:rsidRPr="00D47134" w:rsidRDefault="00CE7C3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lastRenderedPageBreak/>
        <w:t>سف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پ،. 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م</w:t>
      </w:r>
      <w:r w:rsidRPr="00D47134">
        <w:rPr>
          <w:rFonts w:cs="B Nazanin"/>
          <w:b/>
          <w:bCs/>
          <w:rtl/>
        </w:rPr>
        <w:t>.</w:t>
      </w:r>
      <w:r w:rsidRPr="00D47134">
        <w:rPr>
          <w:rFonts w:cs="B Nazanin"/>
          <w:rtl/>
        </w:rPr>
        <w:t xml:space="preserve">  ش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‌لو،</w:t>
      </w:r>
      <w:r w:rsidRPr="00D47134">
        <w:rPr>
          <w:rFonts w:cs="B Nazanin"/>
          <w:rtl/>
        </w:rPr>
        <w:t xml:space="preserve"> ا. ر.،  باباخ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شکان، آ. (1392). 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نوع و نسبت حلال بر فعا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عصاره جلبک سبز 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ج</w:t>
      </w:r>
      <w:r w:rsidRPr="00D47134">
        <w:rPr>
          <w:rFonts w:cs="B Nazanin"/>
          <w:rtl/>
        </w:rPr>
        <w:t xml:space="preserve"> فارس</w:t>
      </w:r>
      <w:r w:rsidRPr="00D47134">
        <w:rPr>
          <w:rFonts w:cs="B Nazanin"/>
        </w:rPr>
        <w:t xml:space="preserve">(Chaetomorpha sp) </w:t>
      </w:r>
      <w:r w:rsidRPr="00D47134">
        <w:rPr>
          <w:rFonts w:cs="B Nazanin"/>
          <w:rtl/>
        </w:rPr>
        <w:t>در روش استخراج غوطه وري ، مجله بهره بر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پرورش آب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ن،</w:t>
      </w:r>
      <w:r w:rsidRPr="00D47134">
        <w:rPr>
          <w:rFonts w:cs="B Nazanin"/>
          <w:rtl/>
        </w:rPr>
        <w:t>2 (4)159-170</w:t>
      </w:r>
      <w:r w:rsidRPr="00D47134">
        <w:rPr>
          <w:rFonts w:cs="B Nazanin"/>
        </w:rPr>
        <w:t>.</w:t>
      </w:r>
    </w:p>
    <w:p w:rsidR="00B4228E" w:rsidRPr="00D47134" w:rsidRDefault="00B4228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گرمسیری،. ا. </w:t>
      </w:r>
      <w:r w:rsidRPr="00D47134">
        <w:rPr>
          <w:rFonts w:cs="B Nazanin"/>
          <w:rtl/>
        </w:rPr>
        <w:t>سفری،</w:t>
      </w:r>
      <w:r w:rsidRPr="00D47134">
        <w:rPr>
          <w:rFonts w:cs="B Nazanin" w:hint="cs"/>
          <w:rtl/>
        </w:rPr>
        <w:t xml:space="preserve"> پ،.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.، </w:t>
      </w:r>
      <w:r w:rsidRPr="00D47134">
        <w:rPr>
          <w:rFonts w:cs="B Nazanin"/>
          <w:rtl/>
        </w:rPr>
        <w:t xml:space="preserve"> باباخانی لشکان</w:t>
      </w:r>
      <w:r w:rsidRPr="00D47134">
        <w:rPr>
          <w:rFonts w:cs="B Nazanin" w:hint="cs"/>
          <w:rtl/>
        </w:rPr>
        <w:t>، آ. (1392).</w:t>
      </w:r>
      <w:r w:rsidRPr="00D47134">
        <w:rPr>
          <w:rFonts w:cs="B Nazanin"/>
          <w:rtl/>
        </w:rPr>
        <w:t xml:space="preserve"> میزان فنول کل و فعالیت آنتی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کسیدانی جلبک قرمز</w:t>
      </w:r>
      <w:r w:rsidRPr="00D47134">
        <w:rPr>
          <w:rFonts w:cs="B Nazanin"/>
        </w:rPr>
        <w:t xml:space="preserve"> (Hypnea hamulosa) </w:t>
      </w:r>
      <w:r w:rsidRPr="00D47134">
        <w:rPr>
          <w:rFonts w:cs="B Nazanin"/>
          <w:rtl/>
        </w:rPr>
        <w:t xml:space="preserve">خلیج فارس، </w:t>
      </w:r>
      <w:r w:rsidRPr="00D47134">
        <w:rPr>
          <w:rFonts w:cs="B Nazanin" w:hint="cs"/>
          <w:rtl/>
        </w:rPr>
        <w:t>مجله بهره برداری و پرورش آبزیان، 2 (3) 37-48.</w:t>
      </w:r>
    </w:p>
    <w:p w:rsidR="00B4228E" w:rsidRPr="00D47134" w:rsidRDefault="00B4228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ئوفی راد، م.، </w:t>
      </w:r>
      <w:r w:rsidRPr="00D47134">
        <w:rPr>
          <w:rFonts w:cs="B Nazanin" w:hint="cs"/>
          <w:b/>
          <w:bCs/>
          <w:rtl/>
        </w:rPr>
        <w:t>رضائی،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 (1392)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رسی اثرات آنتی</w:t>
      </w:r>
      <w:r w:rsidRPr="00D47134">
        <w:rPr>
          <w:rFonts w:cs="B Nazanin" w:hint="cs"/>
          <w:rtl/>
        </w:rPr>
        <w:softHyphen/>
        <w:t>اکسیدانی روغن هسته‌ی انار</w:t>
      </w:r>
      <w:r w:rsidRPr="00D47134">
        <w:rPr>
          <w:rFonts w:cs="B Nazanin"/>
        </w:rPr>
        <w:t>(</w:t>
      </w:r>
      <w:r w:rsidRPr="00D47134">
        <w:rPr>
          <w:rFonts w:cs="B Nazanin" w:hint="cs"/>
        </w:rPr>
        <w:t>Punica granatum L</w:t>
      </w:r>
      <w:r w:rsidRPr="00D47134">
        <w:rPr>
          <w:rFonts w:cs="B Nazanin"/>
        </w:rPr>
        <w:t xml:space="preserve">.)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 روند اکسیداسیونی روغن ماهی حاصل از کیلکای معمولی. مجله بهره برداری و پرورش آبزیان،2 (3) 49-62.</w:t>
      </w:r>
    </w:p>
    <w:p w:rsidR="000B126A" w:rsidRPr="00D47134" w:rsidRDefault="000B126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تقي زاده اندواري، ق.، رضائي، م. (1391). اثرپوشش ژلاتين همراه با اسانس دارچين بر دوره ماندگاري فيله ماهي قزل آلاي رنگين کمان</w:t>
      </w:r>
      <w:r w:rsidRPr="00D47134">
        <w:rPr>
          <w:rFonts w:cs="B Nazanin"/>
        </w:rPr>
        <w:t xml:space="preserve"> (Oncorhynchus mykiss) </w:t>
      </w:r>
      <w:r w:rsidRPr="00D47134">
        <w:rPr>
          <w:rFonts w:cs="B Nazanin"/>
          <w:rtl/>
        </w:rPr>
        <w:t>در طول نگه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 د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چال</w:t>
      </w:r>
      <w:r w:rsidRPr="00D47134">
        <w:rPr>
          <w:rFonts w:cs="B Nazanin"/>
          <w:rtl/>
        </w:rPr>
        <w:t>. مجله علم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ش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ات</w:t>
      </w:r>
      <w:r w:rsidRPr="00D47134">
        <w:rPr>
          <w:rFonts w:cs="B Nazanin"/>
          <w:rtl/>
        </w:rPr>
        <w:t xml:space="preserve"> 21، (1)، 13-24</w:t>
      </w:r>
      <w:r w:rsidRPr="00D47134">
        <w:rPr>
          <w:rFonts w:cs="B Nazanin"/>
        </w:rPr>
        <w:t>.</w:t>
      </w:r>
    </w:p>
    <w:p w:rsidR="000B126A" w:rsidRPr="00D47134" w:rsidRDefault="000B126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محمدزاده، ب.، رضائي، م. (139</w:t>
      </w:r>
      <w:r w:rsidRPr="00D47134">
        <w:rPr>
          <w:rFonts w:cs="B Nazanin" w:hint="cs"/>
          <w:rtl/>
        </w:rPr>
        <w:t>1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تاثير غوطه وري ماهي کامل و تخليه شکمي شده قزل آلاي رنگين کمان </w:t>
      </w:r>
      <w:r w:rsidRPr="00D47134">
        <w:rPr>
          <w:rFonts w:cs="B Nazanin"/>
        </w:rPr>
        <w:t>(Oncorhynchus mykiss)</w:t>
      </w:r>
      <w:r w:rsidRPr="00D47134">
        <w:rPr>
          <w:rFonts w:cs="B Nazanin" w:hint="cs"/>
          <w:rtl/>
        </w:rPr>
        <w:t xml:space="preserve"> در عصاره چاي سبز بر کيفيت ماندگاري به هنگام نگهداري در يخ.</w:t>
      </w:r>
      <w:r w:rsidRPr="00D47134">
        <w:rPr>
          <w:rFonts w:cs="B Nazanin"/>
          <w:rtl/>
        </w:rPr>
        <w:t xml:space="preserve"> نشری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پژوهشها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علوم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نایع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ی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یران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8 (2)، 158-168.</w:t>
      </w:r>
    </w:p>
    <w:p w:rsidR="00473E31" w:rsidRPr="00D47134" w:rsidRDefault="00473E31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خضری احمدآباد، م.، </w:t>
      </w:r>
      <w:r w:rsidRPr="00D47134">
        <w:rPr>
          <w:rFonts w:cs="B Nazanin"/>
          <w:b/>
          <w:bCs/>
          <w:rtl/>
        </w:rPr>
        <w:t>رضائي، م.</w:t>
      </w:r>
      <w:r w:rsidRPr="00D47134">
        <w:rPr>
          <w:rFonts w:cs="B Nazanin" w:hint="cs"/>
          <w:b/>
          <w:bCs/>
          <w:rtl/>
        </w:rPr>
        <w:t>،</w:t>
      </w:r>
      <w:r w:rsidRPr="00D47134">
        <w:rPr>
          <w:rFonts w:cs="B Nazanin"/>
          <w:rtl/>
        </w:rPr>
        <w:t xml:space="preserve"> اجاق، س.م.</w:t>
      </w:r>
      <w:r w:rsidRPr="00D47134">
        <w:rPr>
          <w:rFonts w:cs="B Nazanin" w:hint="cs"/>
          <w:rtl/>
        </w:rPr>
        <w:t>، باباخانی، آ. (1391)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افزایش زمان ماندگاری ماهی کیلکای معمولی</w:t>
      </w:r>
      <w:r w:rsidRPr="00D47134">
        <w:rPr>
          <w:rFonts w:cs="B Nazanin"/>
        </w:rPr>
        <w:t xml:space="preserve"> (Clupeonella cultriventiris)</w:t>
      </w:r>
      <w:r w:rsidRPr="00D47134">
        <w:rPr>
          <w:rFonts w:cs="B Nazanin" w:hint="cs"/>
          <w:rtl/>
        </w:rPr>
        <w:t xml:space="preserve"> منجمد با استفاده از آنتی اکسیدان های طبیعی. مجله بهره برداری و پرورش آبزیان. 1 (1) ، 27-39.</w:t>
      </w:r>
    </w:p>
    <w:p w:rsidR="00473E31" w:rsidRPr="00D47134" w:rsidRDefault="00473E31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سمعیلی خاریکی، م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>، معتمدزادگان، ع. (1391). تأثیر شرایط فرآوری بر بازده استخراج و نقطه ذوب ژلاتین پوست کوسه چانه سفید.</w:t>
      </w:r>
      <w:r w:rsidRPr="00D47134">
        <w:rPr>
          <w:rFonts w:cs="B Nazanin"/>
          <w:rtl/>
        </w:rPr>
        <w:t xml:space="preserve"> نشری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پژوهشها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علوم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نایع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ی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 xml:space="preserve">ایران، </w:t>
      </w:r>
      <w:r w:rsidRPr="00D47134">
        <w:rPr>
          <w:rFonts w:cs="B Nazanin" w:hint="cs"/>
          <w:rtl/>
        </w:rPr>
        <w:t>8 (2)، 150-157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باباخاني، آ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رضای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ک</w:t>
      </w:r>
      <w:r w:rsidRPr="00D47134">
        <w:rPr>
          <w:rFonts w:cs="B Nazanin"/>
          <w:rtl/>
        </w:rPr>
        <w:t xml:space="preserve">.، </w:t>
      </w:r>
      <w:r w:rsidRPr="00D47134">
        <w:rPr>
          <w:rFonts w:cs="B Nazanin" w:hint="cs"/>
          <w:rtl/>
        </w:rPr>
        <w:t>سیف آباد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ج</w:t>
      </w:r>
      <w:r w:rsidRPr="00D47134">
        <w:rPr>
          <w:rFonts w:cs="B Nazanin"/>
          <w:rtl/>
        </w:rPr>
        <w:t>. (13</w:t>
      </w:r>
      <w:r w:rsidRPr="00D47134">
        <w:rPr>
          <w:rFonts w:cs="B Nazanin" w:hint="cs"/>
          <w:rtl/>
        </w:rPr>
        <w:t>91</w:t>
      </w:r>
      <w:r w:rsidRPr="00D47134">
        <w:rPr>
          <w:rFonts w:cs="B Nazanin"/>
          <w:rtl/>
        </w:rPr>
        <w:t xml:space="preserve">). </w:t>
      </w:r>
      <w:r w:rsidRPr="00D47134">
        <w:rPr>
          <w:rFonts w:cs="B Nazanin" w:hint="cs"/>
          <w:rtl/>
        </w:rPr>
        <w:t xml:space="preserve">بهینه سازی استخراج ترکیبات آنتی اکسیدانی جلبک </w:t>
      </w:r>
      <w:r w:rsidRPr="00D47134">
        <w:rPr>
          <w:rFonts w:cs="B Nazanin"/>
          <w:rtl/>
        </w:rPr>
        <w:t>قهوه‌ا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/>
        </w:rPr>
        <w:t>Sargassum angustifolium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خلیج فارس به روش استخراج به کمک مایکروویو،</w:t>
      </w:r>
      <w:r w:rsidRPr="00D47134">
        <w:rPr>
          <w:rFonts w:cs="B Nazanin"/>
          <w:rtl/>
        </w:rPr>
        <w:t xml:space="preserve"> نشریه شیلات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65 (3)، صص 243-255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باباخاني، آ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رضای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ک</w:t>
      </w:r>
      <w:r w:rsidRPr="00D47134">
        <w:rPr>
          <w:rFonts w:cs="B Nazanin"/>
          <w:rtl/>
        </w:rPr>
        <w:t xml:space="preserve">.، </w:t>
      </w:r>
      <w:r w:rsidRPr="00D47134">
        <w:rPr>
          <w:rFonts w:cs="B Nazanin" w:hint="cs"/>
          <w:rtl/>
        </w:rPr>
        <w:t>سیف آباد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ج</w:t>
      </w:r>
      <w:r w:rsidRPr="00D47134">
        <w:rPr>
          <w:rFonts w:cs="B Nazanin"/>
          <w:rtl/>
        </w:rPr>
        <w:t>. (13</w:t>
      </w:r>
      <w:r w:rsidRPr="00D47134">
        <w:rPr>
          <w:rFonts w:cs="B Nazanin" w:hint="cs"/>
          <w:rtl/>
        </w:rPr>
        <w:t>91</w:t>
      </w:r>
      <w:r w:rsidRPr="00D47134">
        <w:rPr>
          <w:rFonts w:cs="B Nazanin"/>
          <w:rtl/>
        </w:rPr>
        <w:t xml:space="preserve">). </w:t>
      </w:r>
      <w:r w:rsidRPr="00D47134">
        <w:rPr>
          <w:rFonts w:cs="B Nazanin" w:hint="cs"/>
          <w:rtl/>
        </w:rPr>
        <w:t>استفاده از عصاره جلبک قهوه ای سارگاسوم (</w:t>
      </w:r>
      <w:r w:rsidRPr="00D47134">
        <w:rPr>
          <w:rFonts w:cs="B Nazanin"/>
        </w:rPr>
        <w:t>Sargassum angustifuliom</w:t>
      </w:r>
      <w:r w:rsidRPr="00D47134">
        <w:rPr>
          <w:rFonts w:cs="B Nazanin" w:hint="cs"/>
          <w:rtl/>
        </w:rPr>
        <w:t>) به عنوان آنتی اکسیدان در نگهداری گوشت چرخ شده ماهی کیلکای معمولی (</w:t>
      </w:r>
      <w:r w:rsidRPr="00D47134">
        <w:rPr>
          <w:rFonts w:cs="B Nazanin"/>
        </w:rPr>
        <w:t>cultiventris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</w:rPr>
        <w:t>Clupeonella</w:t>
      </w:r>
      <w:r w:rsidRPr="00D47134">
        <w:rPr>
          <w:rFonts w:cs="B Nazanin" w:hint="cs"/>
          <w:rtl/>
        </w:rPr>
        <w:t>) در یخچال،</w:t>
      </w:r>
      <w:r w:rsidRPr="00D47134">
        <w:rPr>
          <w:rFonts w:cs="B Nazanin"/>
          <w:rtl/>
        </w:rPr>
        <w:t xml:space="preserve"> نشریه شیلات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66 (1)، صص 1-13.</w:t>
      </w:r>
    </w:p>
    <w:p w:rsidR="00D40DCE" w:rsidRPr="00D47134" w:rsidRDefault="00D40DC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سمعیلی خاریکی، م.، </w:t>
      </w:r>
      <w:r w:rsidRPr="00D47134">
        <w:rPr>
          <w:rFonts w:cs="B Nazanin" w:hint="cs"/>
          <w:b/>
          <w:bCs/>
          <w:rtl/>
        </w:rPr>
        <w:t>رضائی، م.</w:t>
      </w:r>
      <w:r w:rsidRPr="00D47134">
        <w:rPr>
          <w:rFonts w:cs="B Nazanin" w:hint="cs"/>
          <w:rtl/>
        </w:rPr>
        <w:t xml:space="preserve">، معتمدزادگان، ع. (1391). </w:t>
      </w:r>
      <w:r w:rsidRPr="00D47134">
        <w:rPr>
          <w:rFonts w:cs="B Nazanin"/>
          <w:rtl/>
        </w:rPr>
        <w:t>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فرآ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ر قدرت ژل ژل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پوست کوسه چانه س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Carcharhinus dussumieri</w:t>
      </w:r>
      <w:r w:rsidRPr="00D47134">
        <w:rPr>
          <w:rFonts w:cs="B Nazanin" w:hint="cs"/>
          <w:rtl/>
        </w:rPr>
        <w:t>. مجله الکترونیک فراوری و نگهداری مواد غذایی. جلد 2، 1-14.</w:t>
      </w:r>
    </w:p>
    <w:p w:rsidR="00D40DCE" w:rsidRPr="00D47134" w:rsidRDefault="00D40DC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خضری احمدآباد، م.، </w:t>
      </w:r>
      <w:r w:rsidRPr="00D47134">
        <w:rPr>
          <w:rFonts w:cs="B Nazanin"/>
          <w:b/>
          <w:bCs/>
          <w:rtl/>
        </w:rPr>
        <w:t>رضائي، م.</w:t>
      </w:r>
      <w:r w:rsidRPr="00D47134">
        <w:rPr>
          <w:rFonts w:cs="B Nazanin" w:hint="cs"/>
          <w:b/>
          <w:bCs/>
          <w:rtl/>
        </w:rPr>
        <w:t>،</w:t>
      </w:r>
      <w:r w:rsidRPr="00D47134">
        <w:rPr>
          <w:rFonts w:cs="B Nazanin"/>
          <w:rtl/>
        </w:rPr>
        <w:t xml:space="preserve"> اجاق، س.م.</w:t>
      </w:r>
      <w:r w:rsidRPr="00D47134">
        <w:rPr>
          <w:rFonts w:cs="B Nazanin" w:hint="cs"/>
          <w:rtl/>
        </w:rPr>
        <w:t xml:space="preserve"> (1391)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اثر آسکوربیک اسید به همراه پوشش پروتئین آب پنیر بر ماندگاری ماهی قزل آلای رنگین کمان در دمای یخچال: ارزیابی بار میکروبی و ویژگی های شیمیایی.</w:t>
      </w:r>
      <w:r w:rsidRPr="00D47134">
        <w:rPr>
          <w:rFonts w:cs="B Nazanin"/>
          <w:rtl/>
        </w:rPr>
        <w:t xml:space="preserve"> مجله علوم تغذيه و صنايع غذايي ايران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شماره 3، 69-78.</w:t>
      </w:r>
    </w:p>
    <w:p w:rsidR="00D40DCE" w:rsidRPr="00D47134" w:rsidRDefault="00D40DC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پزشك، س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 w:hint="cs"/>
          <w:rtl/>
        </w:rPr>
        <w:t>راشدی، ح.،</w:t>
      </w:r>
      <w:r w:rsidRPr="00D47134">
        <w:rPr>
          <w:rFonts w:cs="B Nazanin"/>
          <w:rtl/>
        </w:rPr>
        <w:t xml:space="preserve"> حسيني، ه. (139</w:t>
      </w:r>
      <w:r w:rsidRPr="00D47134">
        <w:rPr>
          <w:rFonts w:cs="B Nazanin" w:hint="cs"/>
          <w:rtl/>
        </w:rPr>
        <w:t>1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 xml:space="preserve">. مطالعه اثر ضد </w:t>
      </w:r>
      <w:r w:rsidRPr="00D47134">
        <w:rPr>
          <w:rFonts w:cs="B Nazanin" w:hint="eastAsia"/>
          <w:rtl/>
        </w:rPr>
        <w:t>‌</w:t>
      </w:r>
      <w:r w:rsidRPr="00D47134">
        <w:rPr>
          <w:rFonts w:cs="B Nazanin" w:hint="cs"/>
          <w:rtl/>
        </w:rPr>
        <w:t xml:space="preserve">باكتريايي و ضد اکسيداسيوني عصاره زردچوبه </w:t>
      </w:r>
      <w:r w:rsidRPr="00D47134">
        <w:rPr>
          <w:rFonts w:cs="B Nazanin"/>
        </w:rPr>
        <w:t>(Curcuma Longa)</w:t>
      </w:r>
      <w:r w:rsidRPr="00D47134">
        <w:rPr>
          <w:rFonts w:cs="B Nazanin" w:hint="cs"/>
          <w:rtl/>
        </w:rPr>
        <w:t xml:space="preserve"> در شرايط آزمايشگاهي بر ماهي قزل</w:t>
      </w:r>
      <w:r w:rsidRPr="00D47134">
        <w:rPr>
          <w:rFonts w:cs="B Nazanin"/>
        </w:rPr>
        <w:softHyphen/>
      </w:r>
      <w:r w:rsidRPr="00D47134">
        <w:rPr>
          <w:rFonts w:cs="B Nazanin" w:hint="cs"/>
          <w:rtl/>
        </w:rPr>
        <w:t>آلاي</w:t>
      </w:r>
      <w:r w:rsidRPr="00D47134">
        <w:rPr>
          <w:rFonts w:cs="B Nazanin"/>
        </w:rPr>
        <w:softHyphen/>
      </w:r>
      <w:r w:rsidRPr="00D47134">
        <w:rPr>
          <w:rFonts w:cs="B Nazanin" w:hint="cs"/>
          <w:rtl/>
        </w:rPr>
        <w:t>رنگين</w:t>
      </w:r>
      <w:r w:rsidRPr="00D47134">
        <w:rPr>
          <w:rFonts w:cs="B Nazanin"/>
        </w:rPr>
        <w:softHyphen/>
      </w:r>
      <w:r w:rsidRPr="00D47134">
        <w:rPr>
          <w:rFonts w:cs="B Nazanin" w:hint="cs"/>
          <w:rtl/>
        </w:rPr>
        <w:t xml:space="preserve">کمان </w:t>
      </w:r>
      <w:r w:rsidRPr="00D47134">
        <w:rPr>
          <w:rFonts w:cs="B Nazanin"/>
        </w:rPr>
        <w:t>(Oncorhynchus mykiss)</w:t>
      </w:r>
      <w:r w:rsidRPr="00D47134">
        <w:rPr>
          <w:rFonts w:cs="B Nazanin" w:hint="cs"/>
          <w:rtl/>
        </w:rPr>
        <w:t>. مجله علوم و صنايع غذايي ايران. 35(9)، 77-87.</w:t>
      </w:r>
    </w:p>
    <w:p w:rsidR="00D40DCE" w:rsidRPr="00D47134" w:rsidRDefault="00D40DCE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lastRenderedPageBreak/>
        <w:t>تقي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زاده اندواري، ق.، رضائي، م. (13</w:t>
      </w:r>
      <w:r w:rsidRPr="00D47134">
        <w:rPr>
          <w:rFonts w:cs="B Nazanin" w:hint="cs"/>
          <w:rtl/>
        </w:rPr>
        <w:t>91</w:t>
      </w:r>
      <w:r w:rsidRPr="00D47134">
        <w:rPr>
          <w:rFonts w:cs="B Nazanin"/>
          <w:rtl/>
        </w:rPr>
        <w:t>). اثر پوشش ژلاتيني بر ويژگي هاي شيميايي، ميکروبي و حسي فيله ماهي قزل آلاي رنگين کمان</w:t>
      </w:r>
      <w:bookmarkStart w:id="5" w:name="OLE_LINK5"/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(Oncorhynchus mykiss)</w:t>
      </w:r>
      <w:r w:rsidRPr="00D47134">
        <w:rPr>
          <w:rFonts w:cs="B Nazanin"/>
          <w:rtl/>
        </w:rPr>
        <w:t xml:space="preserve"> </w:t>
      </w:r>
      <w:bookmarkEnd w:id="5"/>
      <w:r w:rsidRPr="00D47134">
        <w:rPr>
          <w:rFonts w:cs="B Nazanin"/>
          <w:rtl/>
        </w:rPr>
        <w:t>در دماي يخچال. مجله ﻋﻠﻮﻡ ﻭ ﺻﻨﺎﻳﻊ ﻏﺬﺍﻳﻲ ﺍﻳﺮﺍن</w:t>
      </w:r>
      <w:r w:rsidRPr="00D47134">
        <w:rPr>
          <w:rFonts w:cs="B Nazanin" w:hint="cs"/>
          <w:rtl/>
        </w:rPr>
        <w:t>. 37(9)، 67-76.</w:t>
      </w:r>
    </w:p>
    <w:p w:rsidR="00BD0878" w:rsidRPr="00D47134" w:rsidRDefault="00BD087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قنبري، م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لطاني، م؛ شاه حسيني، غ. (13</w:t>
      </w:r>
      <w:r w:rsidRPr="00D47134">
        <w:rPr>
          <w:rFonts w:cs="B Nazanin" w:hint="cs"/>
          <w:rtl/>
        </w:rPr>
        <w:t>91</w:t>
      </w:r>
      <w:r w:rsidRPr="00D47134">
        <w:rPr>
          <w:rFonts w:cs="B Nazanin"/>
          <w:rtl/>
        </w:rPr>
        <w:t xml:space="preserve">). تاثير تلقيح </w:t>
      </w:r>
      <w:r w:rsidRPr="00D47134">
        <w:rPr>
          <w:rFonts w:cs="B Nazanin"/>
        </w:rPr>
        <w:t>Lactobacillus casei</w:t>
      </w:r>
      <w:r w:rsidRPr="00D47134">
        <w:rPr>
          <w:rFonts w:cs="B Nazanin"/>
          <w:rtl/>
        </w:rPr>
        <w:t xml:space="preserve">، به عنوان يک نگهدارنده زيستي بر کيفيت ميکروبي و شيميايي فرآورده دودي ماهي سفيد. مجله ﻋﻠﻮﻡ ﻭ ﺻﻨﺎﻳﻊ ﻏﺬﺍﻳﻲ ﺍﻳﺮﺍن، </w:t>
      </w:r>
      <w:r w:rsidRPr="00D47134">
        <w:rPr>
          <w:rFonts w:cs="B Nazanin" w:hint="cs"/>
          <w:rtl/>
        </w:rPr>
        <w:t>33 (1)، 27-34.</w:t>
      </w:r>
    </w:p>
    <w:p w:rsidR="00BD0878" w:rsidRPr="00D47134" w:rsidRDefault="00BD087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جاق، س. م.؛ رضائي، م.؛ رضوي ، س. ه.  حسيني، س. ه. (1391). مطالعه اثر ضد ‌باكتريايي اسانس پوست دارچين</w:t>
      </w:r>
      <w:r w:rsidRPr="00D47134">
        <w:rPr>
          <w:rFonts w:cs="B Nazanin"/>
        </w:rPr>
        <w:t xml:space="preserve"> (Cinnamomum zeylanicum) </w:t>
      </w:r>
      <w:r w:rsidRPr="00D47134">
        <w:rPr>
          <w:rFonts w:cs="B Nazanin"/>
          <w:rtl/>
        </w:rPr>
        <w:t>در شرايط آزمايشگاهي در برابر پنج باكتري عامل فساد غذايي. فصلنامه علوم و صنايع غذايي ايران، 35 (9) صص 67-76</w:t>
      </w:r>
      <w:r w:rsidRPr="00D47134">
        <w:rPr>
          <w:rFonts w:cs="B Nazanin"/>
        </w:rPr>
        <w:t>.</w:t>
      </w:r>
    </w:p>
    <w:p w:rsidR="00BD0878" w:rsidRPr="00D47134" w:rsidRDefault="00BD0878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جاق، س. م.؛ رضائي، م.؛ رضوي ، س. ه.  حسيني، س. ه. (13</w:t>
      </w:r>
      <w:r w:rsidRPr="00D47134">
        <w:rPr>
          <w:rFonts w:cs="B Nazanin" w:hint="cs"/>
          <w:rtl/>
        </w:rPr>
        <w:t>91</w:t>
      </w:r>
      <w:r w:rsidRPr="00D47134">
        <w:rPr>
          <w:rFonts w:cs="B Nazanin"/>
          <w:rtl/>
        </w:rPr>
        <w:t xml:space="preserve">). اثر پوشش هاي آنتي ميكروبي در افزايش ماندگاري ماهي قزل آلاي رنگين كمان. 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فصلنام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علوم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نايع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يي ايران</w:t>
      </w:r>
      <w:r w:rsidRPr="00D47134">
        <w:rPr>
          <w:rFonts w:cs="B Nazanin" w:hint="cs"/>
          <w:rtl/>
        </w:rPr>
        <w:t>، 34 (9)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صص 13-23.  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سقایی، ر.، معتمدزادگان، ع.، </w:t>
      </w:r>
      <w:r w:rsidR="00764B41"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 w:hint="cs"/>
          <w:rtl/>
        </w:rPr>
        <w:t xml:space="preserve"> (1390). بررسی تاثیر آنزیم ترانس گلوتامیناز بر میزان مهاجرت پروتئین های میوفیبریلار از سطح مشترک امولسیون به فاز آبی به روش سطح پاسخ. مجله فرآوری و تولید مواد غذایی. 2، 27-44.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زمانی، ع.،  </w:t>
      </w:r>
      <w:r w:rsidR="00764B41"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 w:hint="cs"/>
          <w:rtl/>
        </w:rPr>
        <w:t>، مدنی، ر. (1390)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اثرات برخی </w:t>
      </w:r>
      <w:r w:rsidRPr="00D47134">
        <w:rPr>
          <w:rFonts w:cs="B Nazanin"/>
          <w:rtl/>
        </w:rPr>
        <w:t xml:space="preserve">عوامل </w:t>
      </w:r>
      <w:r w:rsidRPr="00D47134">
        <w:rPr>
          <w:rFonts w:cs="B Nazanin" w:hint="cs"/>
          <w:rtl/>
        </w:rPr>
        <w:t>بیو</w:t>
      </w:r>
      <w:r w:rsidRPr="00D47134">
        <w:rPr>
          <w:rFonts w:cs="B Nazanin"/>
          <w:rtl/>
        </w:rPr>
        <w:t>شیمیایی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بر فعالیت آنزیم تریپسین </w:t>
      </w:r>
      <w:r w:rsidRPr="00D47134">
        <w:rPr>
          <w:rFonts w:cs="B Nazanin" w:hint="cs"/>
          <w:rtl/>
        </w:rPr>
        <w:t xml:space="preserve">روده و ضمائم پیلوریک </w:t>
      </w:r>
      <w:r w:rsidRPr="00D47134">
        <w:rPr>
          <w:rFonts w:cs="B Nazanin"/>
          <w:rtl/>
        </w:rPr>
        <w:t>کیلکا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 xml:space="preserve">معمولی  </w:t>
      </w:r>
      <w:r w:rsidRPr="00D47134">
        <w:rPr>
          <w:rFonts w:cs="B Nazanin"/>
        </w:rPr>
        <w:t>(Clupeonella cultriventris caspia )</w:t>
      </w:r>
      <w:r w:rsidRPr="00D47134">
        <w:rPr>
          <w:rFonts w:cs="B Nazanin"/>
          <w:rtl/>
        </w:rPr>
        <w:t xml:space="preserve"> برای جلوگیری از پدیده </w:t>
      </w:r>
      <w:r w:rsidRPr="00D47134">
        <w:rPr>
          <w:rFonts w:cs="B Nazanin" w:hint="cs"/>
          <w:rtl/>
        </w:rPr>
        <w:t>هضم دیواره</w:t>
      </w:r>
      <w:r w:rsidRPr="00D47134">
        <w:rPr>
          <w:rFonts w:cs="B Nazanin"/>
          <w:rtl/>
        </w:rPr>
        <w:t xml:space="preserve"> شکمی </w:t>
      </w:r>
      <w:r w:rsidRPr="00D47134">
        <w:rPr>
          <w:rFonts w:cs="B Nazanin" w:hint="cs"/>
          <w:rtl/>
        </w:rPr>
        <w:t>در محیط</w:t>
      </w:r>
      <w:r w:rsidRPr="00D47134">
        <w:rPr>
          <w:rFonts w:cs="B Nazanin"/>
        </w:rPr>
        <w:t>in-vitro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 xml:space="preserve">مجله ﻋﻠمي شيلات ﺍﻳﺮﺍن، 4  صص </w:t>
      </w:r>
      <w:r w:rsidRPr="00D47134">
        <w:rPr>
          <w:rFonts w:cs="B Nazanin" w:hint="cs"/>
          <w:rtl/>
        </w:rPr>
        <w:t>53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6</w:t>
      </w:r>
      <w:r w:rsidRPr="00D47134">
        <w:rPr>
          <w:rFonts w:cs="B Nazanin"/>
          <w:rtl/>
        </w:rPr>
        <w:t>2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عبداله زاده، ا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حسيني، ه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فري، ر.</w:t>
      </w:r>
      <w:r w:rsidRPr="00D47134">
        <w:rPr>
          <w:rFonts w:cs="B Nazanin" w:hint="cs"/>
          <w:rtl/>
        </w:rPr>
        <w:t xml:space="preserve">، یعقوب زاده، ز. </w:t>
      </w:r>
      <w:r w:rsidRPr="00D47134">
        <w:rPr>
          <w:rFonts w:cs="B Nazanin"/>
          <w:rtl/>
        </w:rPr>
        <w:t xml:space="preserve">(1390). </w:t>
      </w:r>
      <w:r w:rsidRPr="00D47134">
        <w:rPr>
          <w:rFonts w:cs="B Nazanin" w:hint="cs"/>
          <w:rtl/>
        </w:rPr>
        <w:t>اثر مهاری نایسین بر لیستریا مونوسایتوژنز تلقیح شده به گوشت چرخ شده و سوریمی ماهی. مجله دانشگاه علوم پزشکی فسا.</w:t>
      </w:r>
      <w:r w:rsidRPr="00D47134">
        <w:rPr>
          <w:rFonts w:cs="B Nazanin"/>
          <w:rtl/>
        </w:rPr>
        <w:t xml:space="preserve"> سال </w:t>
      </w:r>
      <w:r w:rsidRPr="00D47134">
        <w:rPr>
          <w:rFonts w:cs="B Nazanin" w:hint="cs"/>
          <w:rtl/>
        </w:rPr>
        <w:t>اول</w:t>
      </w:r>
      <w:r w:rsidRPr="00D47134">
        <w:rPr>
          <w:rFonts w:cs="B Nazanin"/>
          <w:rtl/>
        </w:rPr>
        <w:t xml:space="preserve">، شماره </w:t>
      </w:r>
      <w:r w:rsidRPr="00D47134">
        <w:rPr>
          <w:rFonts w:cs="B Nazanin" w:hint="cs"/>
          <w:rtl/>
        </w:rPr>
        <w:t>4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166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171</w:t>
      </w:r>
      <w:r w:rsidRPr="00D47134">
        <w:rPr>
          <w:rFonts w:cs="B Nazanin"/>
          <w:rtl/>
        </w:rPr>
        <w:t>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سمعیلی خاریکی، م.، </w:t>
      </w:r>
      <w:r w:rsidRPr="00D47134">
        <w:rPr>
          <w:rFonts w:cs="B Nazanin" w:hint="cs"/>
          <w:b/>
          <w:bCs/>
          <w:rtl/>
        </w:rPr>
        <w:t xml:space="preserve">رضائی، </w:t>
      </w:r>
      <w:r w:rsidR="00764B41" w:rsidRPr="00D47134">
        <w:rPr>
          <w:rFonts w:cs="B Nazanin" w:hint="cs"/>
          <w:b/>
          <w:bCs/>
          <w:rtl/>
        </w:rPr>
        <w:t>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 w:hint="cs"/>
          <w:rtl/>
        </w:rPr>
        <w:t>، معتمدزادگان، ع. (1390).</w:t>
      </w:r>
      <w:r w:rsidRPr="00D47134">
        <w:rPr>
          <w:rFonts w:cs="B Nazanin"/>
          <w:rtl/>
        </w:rPr>
        <w:t xml:space="preserve">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روند تغ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رات</w:t>
      </w:r>
      <w:r w:rsidRPr="00D47134">
        <w:rPr>
          <w:rFonts w:cs="B Nazanin"/>
          <w:rtl/>
        </w:rPr>
        <w:t xml:space="preserve"> سخ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ژل و وزن ملک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ژل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پوست کوسه چانه س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در</w:t>
      </w:r>
      <w:r w:rsidRPr="00D47134">
        <w:rPr>
          <w:rFonts w:cs="B Nazanin"/>
          <w:rtl/>
        </w:rPr>
        <w:t xml:space="preserve"> 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/>
          <w:rtl/>
        </w:rPr>
        <w:t xml:space="preserve"> مختلف استخراج</w:t>
      </w:r>
      <w:r w:rsidRPr="00D47134">
        <w:rPr>
          <w:rFonts w:cs="B Nazanin" w:hint="cs"/>
          <w:rtl/>
        </w:rPr>
        <w:t>. مجله فرآوری و تولید مواد غذایی.1 (1)ک 51-58.</w:t>
      </w:r>
    </w:p>
    <w:p w:rsidR="00AA55B5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عبدالهی، م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رضایی، م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فرزي، غ. (1390). تهی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رزیاب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خصوصیا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نانوکامپوزی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زیس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تخریب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پذیر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کیتوزان</w:t>
      </w:r>
      <w:r w:rsidRPr="00D47134">
        <w:rPr>
          <w:rFonts w:cs="B Nazanin"/>
        </w:rPr>
        <w:t xml:space="preserve">/ </w:t>
      </w:r>
      <w:r w:rsidRPr="00D47134">
        <w:rPr>
          <w:rFonts w:cs="B Nazanin"/>
          <w:rtl/>
        </w:rPr>
        <w:t>نانورس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جه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کاربرد در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ست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ند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مواد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یی. نشریه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پژوهشها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علوم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نایع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ی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یران، جلد 7، شماره 1، 79-71.</w:t>
      </w:r>
    </w:p>
    <w:p w:rsidR="00F81F9A" w:rsidRPr="00D47134" w:rsidRDefault="00AA55B5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محمدزاده، ب.، رضائي، م. (1390). اثرعصاره چاي سبز بر كيفيت چربي ماهي قزل آلاي رنگين كمان</w:t>
      </w:r>
      <w:r w:rsidRPr="00D47134">
        <w:rPr>
          <w:rFonts w:cs="B Nazanin"/>
        </w:rPr>
        <w:t xml:space="preserve">(Oncorhynchus mykiss) </w:t>
      </w:r>
      <w:r w:rsidRPr="00D47134">
        <w:rPr>
          <w:rFonts w:cs="B Nazanin"/>
          <w:rtl/>
        </w:rPr>
        <w:t>. نشریه شیلات. 64 (1). 93-85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پزشك، س.، حسيني، ه.، اسكندری، س. (1390). اثر آنتي اكسيداني عصاره موسير، عصاره زرد چوبه و تركيب آنها بر تغييرات چربي ماهي قزل آلاي  رنگين کمان</w:t>
      </w:r>
      <w:r w:rsidRPr="00D47134">
        <w:rPr>
          <w:rFonts w:cs="B Nazanin" w:hint="cs"/>
          <w:rtl/>
        </w:rPr>
        <w:t xml:space="preserve"> بسته بندی شده در خلاء</w:t>
      </w:r>
      <w:r w:rsidRPr="00D47134">
        <w:rPr>
          <w:rFonts w:cs="B Nazanin"/>
          <w:rtl/>
        </w:rPr>
        <w:t xml:space="preserve">. مجله علوم و صنايع غذايي ايران. سال </w:t>
      </w:r>
      <w:r w:rsidRPr="00D47134">
        <w:rPr>
          <w:rFonts w:cs="B Nazanin" w:hint="cs"/>
          <w:rtl/>
        </w:rPr>
        <w:t>8</w:t>
      </w:r>
      <w:r w:rsidRPr="00D47134">
        <w:rPr>
          <w:rFonts w:cs="B Nazanin"/>
          <w:rtl/>
        </w:rPr>
        <w:t xml:space="preserve">، شماره </w:t>
      </w:r>
      <w:r w:rsidRPr="00D47134">
        <w:rPr>
          <w:rFonts w:cs="B Nazanin" w:hint="cs"/>
          <w:rtl/>
        </w:rPr>
        <w:t>28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56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47</w:t>
      </w:r>
      <w:r w:rsidRPr="00D47134">
        <w:rPr>
          <w:rFonts w:cs="B Nazanin"/>
          <w:rtl/>
        </w:rPr>
        <w:t>.</w:t>
      </w:r>
    </w:p>
    <w:p w:rsidR="001F2679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عبداله زاده، ا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حسيني، ه.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صفري، ر. (1390). تاثير نايسين و اسانس آويشن شيرازي به تنهايي و توأم با يكديگر بر جمعيت ليستريا مونوسيتوژن تلقيح شده در گوشت چرخ شده ماهی فیتوفاگ. مجله علوم تغذيه و صنايع غذايي ايران، سال 6، شماره 4، 20-13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  </w:t>
      </w:r>
      <w:r w:rsidR="001F2679" w:rsidRPr="00D47134">
        <w:rPr>
          <w:rFonts w:cs="B Nazanin"/>
          <w:rtl/>
        </w:rPr>
        <w:t xml:space="preserve">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lastRenderedPageBreak/>
        <w:t xml:space="preserve">پزشك، س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حسيني، ه. (1390) اثر ضد باكتريايي و ضد اكسيداسيوني عصاره موسير بر زمان ماندگاري ماهي قزل آلاي رنگين كمان در شرايط ﺷﺮاﻳﻂ ﻧﮕﻬﺪاري ﺳﺮد (1</w:t>
      </w:r>
      <w:r w:rsidRPr="00D47134">
        <w:rPr>
          <w:rFonts w:ascii="Cambria" w:hAnsi="Cambria" w:cs="Cambria" w:hint="cs"/>
          <w:rtl/>
        </w:rPr>
        <w:t>±</w:t>
      </w:r>
      <w:r w:rsidRPr="00D47134">
        <w:rPr>
          <w:rFonts w:cs="B Nazanin"/>
          <w:rtl/>
        </w:rPr>
        <w:t xml:space="preserve">4 درﺟﻪ ﺳﺎﻧﺘﻲﮔﺮاد) . مجله علوم تغذيه و صنايع غذايي ايران. سال 6، شماره 2، 19-11. 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حمزه، ع.، رضائي، م. (1390). اثرات ضداكسيداسيوني و ضد باكتريايي پوشش آلژينات سديم به همراه اسانس آويشن بر فيله ماهي قزل آلاي رنگين  کمان نگهداری شده در یخچال. مجله علوم تغذيه و صنايع غذايي ايران، سال 6، شماره 3، 20-11.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حمزه، ع، رضائي، م. (1390). بررسي تغييرات اسيدهاي چرب فيله ماهي قزل آلاي رنگين كمان پوشيده شده با آلژينات سديم طي نگهداري. فرآوری و تولید مواد غذایی. سال 1، شماره 1، 68-51.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ﻧﺎﺻﺮﻱ، م؛ ﺭﺿﺎﺋﻲ، م؛ معيني، س؛ ﺣﺴﻴني، ه؛  اسکندري، س. (13</w:t>
      </w:r>
      <w:r w:rsidRPr="00D47134">
        <w:rPr>
          <w:rFonts w:cs="B Nazanin" w:hint="cs"/>
          <w:rtl/>
        </w:rPr>
        <w:t>90</w:t>
      </w:r>
      <w:r w:rsidRPr="00D47134">
        <w:rPr>
          <w:rFonts w:cs="B Nazanin"/>
          <w:rtl/>
        </w:rPr>
        <w:t xml:space="preserve">). تغييرات چربي و ترکيب اسيدهاي چرب ماهي کپور نقره اي طي مراحل کنسروسازي. مجله ﻋﻠﻮﻡ ﻭ ﺻﻨﺎﻳﻊ ﻏﺬﺍﻳﻲ ﺍﻳﺮﺍن،  </w:t>
      </w:r>
      <w:r w:rsidRPr="00D47134">
        <w:rPr>
          <w:rFonts w:cs="B Nazanin" w:hint="cs"/>
          <w:rtl/>
        </w:rPr>
        <w:t>8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 w:hint="cs"/>
          <w:rtl/>
        </w:rPr>
        <w:t>32</w:t>
      </w:r>
      <w:r w:rsidRPr="00D47134">
        <w:rPr>
          <w:rFonts w:cs="B Nazanin"/>
          <w:rtl/>
        </w:rPr>
        <w:t xml:space="preserve">): صص </w:t>
      </w:r>
      <w:r w:rsidRPr="00D47134">
        <w:rPr>
          <w:rFonts w:cs="B Nazanin" w:hint="cs"/>
          <w:rtl/>
        </w:rPr>
        <w:t>11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20</w:t>
      </w:r>
      <w:r w:rsidRPr="00D47134">
        <w:rPr>
          <w:rFonts w:cs="B Nazanin"/>
          <w:rtl/>
        </w:rPr>
        <w:t>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باباخاني، آ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حسيني، ه.، بهرامي فر، ن. (1389). تأثير روشهاي پخت بر تركيبات بدن و اسيدهاي چرب عضله ماهي سفيد درياي خزر</w:t>
      </w:r>
      <w:r w:rsidRPr="00D47134">
        <w:rPr>
          <w:rFonts w:cs="B Nazanin"/>
        </w:rPr>
        <w:t xml:space="preserve"> (Rutillus frisii kutum)</w:t>
      </w:r>
      <w:r w:rsidRPr="00D47134">
        <w:rPr>
          <w:rFonts w:cs="B Nazanin"/>
          <w:rtl/>
        </w:rPr>
        <w:t>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مجله علوم و فنون دريايي. سال 9، شماره 1، 48-37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سوري نژاد، ا.، كلباسي مسجدشاهي، م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خدابنده، ص. (13</w:t>
      </w:r>
      <w:r w:rsidRPr="00D47134">
        <w:rPr>
          <w:rFonts w:cs="B Nazanin" w:hint="cs"/>
          <w:rtl/>
        </w:rPr>
        <w:t>89</w:t>
      </w:r>
      <w:r w:rsidRPr="00D47134">
        <w:rPr>
          <w:rFonts w:cs="B Nazanin"/>
          <w:rtl/>
        </w:rPr>
        <w:t xml:space="preserve">). تأثير القائ تريپلوييدي بر بهبود شاخص هاي كيفي گوشت ماهيان تمام ماده قزل آلاي رنگين كمان در سال دوم. مجله علوم و فنون دريايي. سال 9، شماره 1، </w:t>
      </w:r>
      <w:r w:rsidRPr="00D47134">
        <w:rPr>
          <w:rFonts w:cs="B Nazanin" w:hint="cs"/>
          <w:rtl/>
        </w:rPr>
        <w:t>60</w:t>
      </w:r>
      <w:r w:rsidRPr="00D47134">
        <w:rPr>
          <w:rFonts w:cs="B Nazanin"/>
          <w:rtl/>
        </w:rPr>
        <w:t>-</w:t>
      </w:r>
      <w:r w:rsidRPr="00D47134">
        <w:rPr>
          <w:rFonts w:cs="B Nazanin" w:hint="cs"/>
          <w:rtl/>
        </w:rPr>
        <w:t>73</w:t>
      </w:r>
      <w:r w:rsidRPr="00D47134">
        <w:rPr>
          <w:rFonts w:cs="B Nazanin"/>
          <w:rtl/>
        </w:rPr>
        <w:t>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وجي فرد، ا.، رضايي، م.، سيف آبادي، س.ج.، عابديان كناري، ع. (1389). تاثير مدت زمان نگهداري در سردخانه بر تغييرات فيزيكي، شيميايي و حسي ميگوي وانامي پرورشی (</w:t>
      </w:r>
      <w:r w:rsidRPr="00D47134">
        <w:rPr>
          <w:rFonts w:cs="B Nazanin"/>
        </w:rPr>
        <w:t xml:space="preserve"> (Litopenaeus vannamei</w:t>
      </w:r>
      <w:r w:rsidRPr="00D47134">
        <w:rPr>
          <w:rFonts w:cs="B Nazanin"/>
          <w:rtl/>
        </w:rPr>
        <w:t>. نشریه شیلات، 63 (4)، 2</w:t>
      </w:r>
      <w:r w:rsidRPr="00D47134">
        <w:rPr>
          <w:rFonts w:cs="B Nazanin" w:hint="cs"/>
          <w:rtl/>
        </w:rPr>
        <w:t>5</w:t>
      </w:r>
      <w:r w:rsidRPr="00D47134">
        <w:rPr>
          <w:rFonts w:cs="B Nazanin"/>
          <w:rtl/>
        </w:rPr>
        <w:t>6-2</w:t>
      </w:r>
      <w:r w:rsidRPr="00D47134">
        <w:rPr>
          <w:rFonts w:cs="B Nazanin" w:hint="cs"/>
          <w:rtl/>
        </w:rPr>
        <w:t>43</w:t>
      </w:r>
      <w:r w:rsidRPr="00D47134">
        <w:rPr>
          <w:rFonts w:cs="B Nazanin"/>
          <w:rtl/>
        </w:rPr>
        <w:t>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ناصري، م.،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عباسي، م. (13</w:t>
      </w:r>
      <w:r w:rsidRPr="00D47134">
        <w:rPr>
          <w:rFonts w:cs="B Nazanin" w:hint="cs"/>
          <w:rtl/>
        </w:rPr>
        <w:t>89</w:t>
      </w:r>
      <w:r w:rsidRPr="00D47134">
        <w:rPr>
          <w:rFonts w:cs="B Nazanin"/>
          <w:rtl/>
        </w:rPr>
        <w:t xml:space="preserve">). تغييرات چربي طي نگهداري طولاني مدت كنسرو ماهي كيلكاي معمولي. نشریه شیلات. 63 (3)، 242-229. 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عتمادي، ح؛ ﺭﺿﺎﺋﻲ، م؛ ﻋﺎﺑﺪﻳﺎﻥ ﻛﻨﺎﺭﻱ، ع.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8). بررسي اثر استات سديم و بسته بندي در خلاء بر ويژگي هاي ميكروبي, حسي و زمان ماندگاري ماهي قزل آلاي رنگين كمان نگهداري شده در شرايط سرد. مجله ﻋﻠمي شيلات ﺍﻳﺮﺍن، 4  صص 1-12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رضائي، م. منتظري جويباري، ن.، حيدري، م. (1388) مطالعه مقدار بار باكتريايي و مقدار آمين هاي بيوژنيك قزل آلاي رنگين كمان 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 در طول زمان نگهداري در يخ. مجله علوم و صنايع غذايي ايران.</w:t>
      </w:r>
      <w:r w:rsidRPr="00D47134">
        <w:rPr>
          <w:rFonts w:cs="B Nazanin" w:hint="cs"/>
          <w:rtl/>
        </w:rPr>
        <w:t xml:space="preserve"> دوره 7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شماره</w:t>
      </w:r>
      <w:r w:rsidRPr="00D47134">
        <w:rPr>
          <w:rFonts w:cs="B Nazanin"/>
          <w:rtl/>
        </w:rPr>
        <w:t>1، صص 61-70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سوری نژاد، ا.، کلباسی، م.ر.، خدابنده، ص.، </w:t>
      </w:r>
      <w:r w:rsidR="00764B41" w:rsidRPr="00D47134">
        <w:rPr>
          <w:rFonts w:cs="B Nazanin" w:hint="cs"/>
          <w:b/>
          <w:bCs/>
          <w:rtl/>
        </w:rPr>
        <w:t>رضائی، م</w:t>
      </w:r>
      <w:r w:rsidRPr="00D47134">
        <w:rPr>
          <w:rFonts w:cs="B Nazanin" w:hint="cs"/>
          <w:b/>
          <w:bCs/>
          <w:rtl/>
        </w:rPr>
        <w:t>.</w:t>
      </w:r>
      <w:r w:rsidRPr="00D47134">
        <w:rPr>
          <w:rFonts w:cs="B Nazanin" w:hint="cs"/>
          <w:rtl/>
        </w:rPr>
        <w:t xml:space="preserve"> (1388). مقایسه روند تکامل تخمدان ماهیان تمام ماده دیپلوئید و تریپلوئید قزل آلای رنگین کمان (</w:t>
      </w:r>
      <w:r w:rsidRPr="00D47134">
        <w:rPr>
          <w:rFonts w:cs="B Nazanin"/>
        </w:rPr>
        <w:t>Onchorhynchus mykiss</w:t>
      </w:r>
      <w:r w:rsidRPr="00D47134">
        <w:rPr>
          <w:rFonts w:cs="B Nazanin" w:hint="cs"/>
          <w:rtl/>
        </w:rPr>
        <w:t xml:space="preserve">) در طول سال دوم پرورش. مجله زیست شناسی ایران. 22(1)، صص 11-123. 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اجاق، م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خرمگاه، م.(1388). مقايسه تركيبات مغذي و اسيدهاي چرب عضلات كپور معمولي </w:t>
      </w:r>
      <w:r w:rsidRPr="00D47134">
        <w:rPr>
          <w:rFonts w:cs="B Nazanin"/>
        </w:rPr>
        <w:t>Cyprinus carpio)</w:t>
      </w:r>
      <w:r w:rsidRPr="00D47134">
        <w:rPr>
          <w:rFonts w:cs="B Nazanin"/>
          <w:rtl/>
        </w:rPr>
        <w:t>) و كپور علفخوار (</w:t>
      </w:r>
      <w:r w:rsidRPr="00D47134">
        <w:rPr>
          <w:rFonts w:cs="B Nazanin"/>
        </w:rPr>
        <w:t>Ctenopharyngodon idella</w:t>
      </w:r>
      <w:r w:rsidRPr="00D47134">
        <w:rPr>
          <w:rFonts w:cs="B Nazanin"/>
          <w:rtl/>
        </w:rPr>
        <w:t>). مجله علوم و صنايع غذايي ايران. 6 (1)، صص 77-83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عتمادي، ح؛ ﺭﺿﺎﺋﻲ، م؛ ﻋﺎﺑﺪﻳﺎﻥ ﻛﻨﺎﺭﻱ، ع. م.(1387).</w:t>
      </w:r>
      <w:r w:rsidR="00CB3040"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پتانسيل آنتي باكتريايي وآنتي اكسيداني عصاره رزماري (</w:t>
      </w:r>
      <w:r w:rsidRPr="00D47134">
        <w:rPr>
          <w:rFonts w:cs="B Nazanin"/>
        </w:rPr>
        <w:t>Rosmarinus officinalis</w:t>
      </w:r>
      <w:r w:rsidRPr="00D47134">
        <w:rPr>
          <w:rFonts w:cs="B Nazanin"/>
          <w:rtl/>
        </w:rPr>
        <w:t>) در افزايش عمر ماندگاري ماهي ﻗﺰﻝ ﺁﻻﻱ ﺭﻧﮕين ﻛﻤﺎﻥ  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. مجله ﻋﻠﻮﻡ ﻭ ﺻﻨﺎﻳﻊ ﻏﺬﺍﻳﻲ ﺍﻳﺮﺍن، 5 (4) صص 67-77.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lastRenderedPageBreak/>
        <w:t>ﻧﺎﺻﺮﻱ، م؛ ﺭﺿﺎﺋﻲ، م.(1387). ﺍﺛﺮﺍﺕ ﺩﻣﺎﻱ ﻧﮕﻬﺪﺍﺭﻱ ﺑﻪ ﺣﺎﻟﺖ انجماد</w:t>
      </w:r>
      <w:dir w:val="rtl">
        <w:r w:rsidRPr="00D47134">
          <w:rPr>
            <w:rFonts w:cs="B Nazanin" w:hint="cs"/>
            <w:rtl/>
          </w:rPr>
          <w:t xml:space="preserve"> </w:t>
        </w:r>
        <w:r w:rsidRPr="00D47134">
          <w:rPr>
            <w:rFonts w:cs="B Nazanin"/>
            <w:rtl/>
          </w:rPr>
          <w:t>ﺑﺮ ﻣﻴﺰﺍﻥ تجمع ﻭ ﭘﺮﺍﻛﻨﺶ ﺑﺮﺧﻲ ﻓﻠﺰﺍﺕ</w:t>
        </w:r>
        <w:r w:rsidRPr="00D47134">
          <w:rPr>
            <w:rFonts w:ascii="Arial" w:eastAsia="MS Mincho" w:hAnsi="Arial" w:cs="Arial" w:hint="cs"/>
            <w:rtl/>
          </w:rPr>
          <w:t>‬</w:t>
        </w:r>
        <w:r w:rsidRPr="00D47134">
          <w:rPr>
            <w:rFonts w:cs="B Nazanin"/>
            <w:rtl/>
          </w:rPr>
          <w:t xml:space="preserve"> ﺳﻨگين</w:t>
        </w:r>
        <w:r w:rsidRPr="00D47134">
          <w:rPr>
            <w:rFonts w:cs="B Nazanin" w:hint="cs"/>
            <w:rtl/>
          </w:rPr>
          <w:t xml:space="preserve"> </w:t>
        </w:r>
        <w:r w:rsidRPr="00D47134">
          <w:rPr>
            <w:rFonts w:cs="B Nazanin"/>
            <w:rtl/>
          </w:rPr>
          <w:t>ﺩﺭ</w:t>
        </w:r>
        <w:r w:rsidRPr="00D47134">
          <w:rPr>
            <w:rFonts w:cs="B Nazanin" w:hint="cs"/>
            <w:rtl/>
          </w:rPr>
          <w:t xml:space="preserve"> </w:t>
        </w:r>
        <w:r w:rsidRPr="00D47134">
          <w:rPr>
            <w:rFonts w:cs="B Nazanin"/>
            <w:rtl/>
          </w:rPr>
          <w:t>ﻣﺎﻫﻲ ﻛﻔﺎﻝ ﭘﺸﺖ ﺳﺒﺰ(</w:t>
        </w:r>
        <w:r w:rsidRPr="00D47134">
          <w:rPr>
            <w:rFonts w:cs="B Nazanin"/>
          </w:rPr>
          <w:t xml:space="preserve">Liza dussumieri </w:t>
        </w:r>
        <w:r w:rsidRPr="00D47134">
          <w:rPr>
            <w:rFonts w:cs="B Nazanin"/>
            <w:rtl/>
          </w:rPr>
          <w:t>)، مجله ﻋﻠﻮﻡ ﻭ ﺻﻨﺎﻳﻊ ﻏﺬﺍﻳﻲ ﺍﻳﺮﺍﻥ2(5)،59-67</w:t>
        </w:r>
        <w:r w:rsidR="00D872E6" w:rsidRPr="00D47134">
          <w:rPr>
            <w:rFonts w:cs="B Nazanin"/>
          </w:rPr>
          <w:t>‬</w:t>
        </w:r>
        <w:r w:rsidR="005E3397" w:rsidRPr="00D47134">
          <w:rPr>
            <w:rFonts w:cs="B Nazanin"/>
          </w:rPr>
          <w:t>‬</w:t>
        </w:r>
        <w:r w:rsidR="008D0C63" w:rsidRPr="00D47134">
          <w:rPr>
            <w:rFonts w:cs="B Nazanin"/>
          </w:rPr>
          <w:t>‬</w:t>
        </w:r>
        <w:r w:rsidR="00354DB7" w:rsidRPr="00D47134">
          <w:rPr>
            <w:rFonts w:cs="B Nazanin"/>
          </w:rPr>
          <w:t>‬</w:t>
        </w:r>
        <w:r w:rsidR="00F933C8" w:rsidRPr="00D47134">
          <w:rPr>
            <w:rFonts w:cs="B Nazanin"/>
          </w:rPr>
          <w:t>‬</w:t>
        </w:r>
        <w:r w:rsidR="003C71F6" w:rsidRPr="00D47134">
          <w:rPr>
            <w:rFonts w:cs="B Nazanin"/>
          </w:rPr>
          <w:t>‬</w:t>
        </w:r>
        <w:r w:rsidR="004B3764" w:rsidRPr="00D47134">
          <w:rPr>
            <w:rFonts w:cs="B Nazanin"/>
          </w:rPr>
          <w:t>‬</w:t>
        </w:r>
        <w:r w:rsidR="005E0108" w:rsidRPr="00D47134">
          <w:rPr>
            <w:rFonts w:cs="B Nazanin"/>
          </w:rPr>
          <w:t>‬</w:t>
        </w:r>
        <w:r w:rsidR="00934076" w:rsidRPr="00D47134">
          <w:rPr>
            <w:rFonts w:cs="B Nazanin"/>
          </w:rPr>
          <w:t>‬</w:t>
        </w:r>
        <w:r w:rsidR="007279F5" w:rsidRPr="00D47134">
          <w:rPr>
            <w:rFonts w:cs="B Nazanin"/>
          </w:rPr>
          <w:t>‬</w:t>
        </w:r>
        <w:r w:rsidR="00BB318D" w:rsidRPr="00D47134">
          <w:rPr>
            <w:rFonts w:cs="B Nazanin"/>
          </w:rPr>
          <w:t>‬</w:t>
        </w:r>
        <w:r w:rsidR="00EF48C8" w:rsidRPr="00D47134">
          <w:rPr>
            <w:rFonts w:cs="B Nazanin"/>
          </w:rPr>
          <w:t>‬</w:t>
        </w:r>
        <w:r w:rsidR="00A60FB0" w:rsidRPr="00D47134">
          <w:rPr>
            <w:rFonts w:cs="B Nazanin"/>
          </w:rPr>
          <w:t>‬</w:t>
        </w:r>
        <w:r w:rsidR="002818A8" w:rsidRPr="00D47134">
          <w:rPr>
            <w:rFonts w:cs="B Nazanin"/>
          </w:rPr>
          <w:t>‬</w:t>
        </w:r>
        <w:r w:rsidR="00D676F3" w:rsidRPr="00D47134">
          <w:rPr>
            <w:rFonts w:cs="B Nazanin"/>
          </w:rPr>
          <w:t>‬</w:t>
        </w:r>
        <w:r w:rsidR="00D909B8" w:rsidRPr="00D47134">
          <w:rPr>
            <w:rFonts w:cs="B Nazanin"/>
          </w:rPr>
          <w:t>‬</w:t>
        </w:r>
        <w:r w:rsidR="0092199F" w:rsidRPr="00D47134">
          <w:rPr>
            <w:rFonts w:cs="B Nazanin"/>
          </w:rPr>
          <w:t>‬</w:t>
        </w:r>
        <w:r w:rsidR="00E12730" w:rsidRPr="00D47134">
          <w:rPr>
            <w:rFonts w:cs="B Nazanin"/>
          </w:rPr>
          <w:t>‬</w:t>
        </w:r>
        <w:r w:rsidR="00BD2C88" w:rsidRPr="00D47134">
          <w:rPr>
            <w:rFonts w:cs="B Nazanin"/>
          </w:rPr>
          <w:t>‬</w:t>
        </w:r>
        <w:r w:rsidR="00712D3D" w:rsidRPr="00D47134">
          <w:rPr>
            <w:rFonts w:cs="B Nazanin"/>
          </w:rPr>
          <w:t>‬</w:t>
        </w:r>
        <w:r w:rsidR="00A10FF3" w:rsidRPr="00D47134">
          <w:rPr>
            <w:rFonts w:cs="B Nazanin"/>
          </w:rPr>
          <w:t>‬</w:t>
        </w:r>
        <w:r w:rsidR="003A62E5" w:rsidRPr="00D47134">
          <w:rPr>
            <w:rFonts w:cs="B Nazanin"/>
          </w:rPr>
          <w:t>‬</w:t>
        </w:r>
        <w:r w:rsidR="00EA0BAA" w:rsidRPr="00D47134">
          <w:rPr>
            <w:rFonts w:cs="B Nazanin"/>
          </w:rPr>
          <w:t>‬</w:t>
        </w:r>
        <w:r w:rsidR="008F3949" w:rsidRPr="00D47134">
          <w:rPr>
            <w:rFonts w:cs="B Nazanin"/>
          </w:rPr>
          <w:t>‬</w:t>
        </w:r>
        <w:r w:rsidR="00970CA4" w:rsidRPr="00D47134">
          <w:rPr>
            <w:rFonts w:cs="B Nazanin"/>
          </w:rPr>
          <w:t>‬</w:t>
        </w:r>
        <w:r w:rsidR="000F14FE" w:rsidRPr="00D47134">
          <w:rPr>
            <w:rFonts w:cs="B Nazanin"/>
          </w:rPr>
          <w:t>‬</w:t>
        </w:r>
        <w:r w:rsidR="007C23BE" w:rsidRPr="00D47134">
          <w:rPr>
            <w:rFonts w:cs="B Nazanin"/>
          </w:rPr>
          <w:t>‬</w:t>
        </w:r>
        <w:r w:rsidR="00610F58" w:rsidRPr="00D47134">
          <w:rPr>
            <w:rFonts w:cs="B Nazanin"/>
          </w:rPr>
          <w:t>‬</w:t>
        </w:r>
        <w:r w:rsidR="00385AEB" w:rsidRPr="00D47134">
          <w:rPr>
            <w:rFonts w:cs="B Nazanin"/>
          </w:rPr>
          <w:t>‬</w:t>
        </w:r>
        <w:r w:rsidR="003D36FC" w:rsidRPr="00D47134">
          <w:rPr>
            <w:rFonts w:cs="B Nazanin"/>
          </w:rPr>
          <w:t>‬</w:t>
        </w:r>
        <w:r w:rsidR="00B34D8E" w:rsidRPr="00D47134">
          <w:rPr>
            <w:rFonts w:cs="B Nazanin"/>
          </w:rPr>
          <w:t>‬</w:t>
        </w:r>
        <w:r w:rsidR="009B38AA" w:rsidRPr="00D47134">
          <w:rPr>
            <w:rFonts w:cs="B Nazanin"/>
          </w:rPr>
          <w:t>‬</w:t>
        </w:r>
        <w:r w:rsidR="00D0752A" w:rsidRPr="00D47134">
          <w:rPr>
            <w:rFonts w:cs="B Nazanin"/>
          </w:rPr>
          <w:t>‬</w:t>
        </w:r>
        <w:r w:rsidR="00492C66" w:rsidRPr="00D47134">
          <w:rPr>
            <w:rFonts w:cs="B Nazanin"/>
          </w:rPr>
          <w:t>‬</w:t>
        </w:r>
        <w:r w:rsidR="0094668E" w:rsidRPr="00D47134">
          <w:rPr>
            <w:rFonts w:cs="B Nazanin"/>
          </w:rPr>
          <w:t>‬</w:t>
        </w:r>
        <w:r w:rsidR="00D566F0" w:rsidRPr="00D47134">
          <w:rPr>
            <w:rFonts w:cs="B Nazanin"/>
          </w:rPr>
          <w:t>‬</w:t>
        </w:r>
        <w:r w:rsidR="00D66258" w:rsidRPr="00D47134">
          <w:rPr>
            <w:rFonts w:cs="B Nazanin"/>
          </w:rPr>
          <w:t>‬</w:t>
        </w:r>
        <w:r w:rsidR="00B03B6E" w:rsidRPr="00D47134">
          <w:rPr>
            <w:rFonts w:cs="B Nazanin"/>
          </w:rPr>
          <w:t>‬</w:t>
        </w:r>
        <w:r w:rsidR="005E2DDE" w:rsidRPr="00D47134">
          <w:rPr>
            <w:rFonts w:cs="B Nazanin"/>
          </w:rPr>
          <w:t>‬</w:t>
        </w:r>
        <w:r w:rsidR="009F28AD" w:rsidRPr="00D47134">
          <w:rPr>
            <w:rFonts w:cs="B Nazanin"/>
          </w:rPr>
          <w:t>‬</w:t>
        </w:r>
        <w:r w:rsidR="006C02A7" w:rsidRPr="00D47134">
          <w:rPr>
            <w:rFonts w:cs="B Nazanin"/>
          </w:rPr>
          <w:t>‬</w:t>
        </w:r>
        <w:r w:rsidR="007F2417" w:rsidRPr="00D47134">
          <w:rPr>
            <w:rFonts w:cs="B Nazanin"/>
          </w:rPr>
          <w:t>‬</w:t>
        </w:r>
        <w:r w:rsidR="00BF426F" w:rsidRPr="00D47134">
          <w:rPr>
            <w:rFonts w:cs="B Nazanin"/>
          </w:rPr>
          <w:t>‬</w:t>
        </w:r>
        <w:r w:rsidR="00D50352" w:rsidRPr="00D47134">
          <w:rPr>
            <w:rFonts w:cs="B Nazanin"/>
          </w:rPr>
          <w:t>‬</w:t>
        </w:r>
        <w:r w:rsidR="00227204" w:rsidRPr="00D47134">
          <w:rPr>
            <w:rFonts w:cs="B Nazanin"/>
          </w:rPr>
          <w:t>‬</w:t>
        </w:r>
        <w:r w:rsidR="00545DA0" w:rsidRPr="00D47134">
          <w:rPr>
            <w:rFonts w:cs="B Nazanin"/>
          </w:rPr>
          <w:t>‬</w:t>
        </w:r>
        <w:r w:rsidR="004C6DDE" w:rsidRPr="00D47134">
          <w:rPr>
            <w:rFonts w:cs="B Nazanin"/>
          </w:rPr>
          <w:t>‬</w:t>
        </w:r>
        <w:r w:rsidR="001446B5" w:rsidRPr="00D47134">
          <w:rPr>
            <w:rFonts w:cs="B Nazanin"/>
          </w:rPr>
          <w:t>‬</w:t>
        </w:r>
        <w:r w:rsidR="00B35092" w:rsidRPr="00D47134">
          <w:rPr>
            <w:rFonts w:cs="B Nazanin"/>
          </w:rPr>
          <w:t>‬</w:t>
        </w:r>
        <w:r w:rsidR="00220008" w:rsidRPr="00D47134">
          <w:rPr>
            <w:rFonts w:cs="B Nazanin"/>
          </w:rPr>
          <w:t>‬</w:t>
        </w:r>
        <w:r w:rsidR="00C161C4" w:rsidRPr="00D47134">
          <w:rPr>
            <w:rFonts w:cs="B Nazanin"/>
          </w:rPr>
          <w:t>‬</w:t>
        </w:r>
        <w:r w:rsidR="00B432CC" w:rsidRPr="00D47134">
          <w:rPr>
            <w:rFonts w:cs="B Nazanin"/>
          </w:rPr>
          <w:t>‬</w:t>
        </w:r>
        <w:r w:rsidR="00641B3F" w:rsidRPr="00D47134">
          <w:rPr>
            <w:rFonts w:cs="B Nazanin"/>
          </w:rPr>
          <w:t>‬</w:t>
        </w:r>
        <w:r w:rsidR="00A64732" w:rsidRPr="00D47134">
          <w:rPr>
            <w:rFonts w:cs="B Nazanin"/>
          </w:rPr>
          <w:t>‬</w:t>
        </w:r>
        <w:r w:rsidR="007F5B12" w:rsidRPr="00D47134">
          <w:rPr>
            <w:rFonts w:cs="B Nazanin"/>
          </w:rPr>
          <w:t>‬</w:t>
        </w:r>
        <w:r w:rsidR="0084306A" w:rsidRPr="00D47134">
          <w:rPr>
            <w:rFonts w:cs="B Nazanin"/>
          </w:rPr>
          <w:t>‬</w:t>
        </w:r>
        <w:r w:rsidR="00824AB9" w:rsidRPr="00D47134">
          <w:rPr>
            <w:rFonts w:cs="B Nazanin"/>
          </w:rPr>
          <w:t>‬</w:t>
        </w:r>
        <w:r w:rsidR="00E13993" w:rsidRPr="00D47134">
          <w:rPr>
            <w:rFonts w:cs="B Nazanin"/>
          </w:rPr>
          <w:t>‬</w:t>
        </w:r>
        <w:r w:rsidR="003B0D27" w:rsidRPr="00D47134">
          <w:rPr>
            <w:rFonts w:cs="B Nazanin"/>
          </w:rPr>
          <w:t>‬</w:t>
        </w:r>
        <w:r w:rsidR="00BD2391" w:rsidRPr="00D47134">
          <w:rPr>
            <w:rFonts w:cs="B Nazanin"/>
          </w:rPr>
          <w:t>‬</w:t>
        </w:r>
        <w:r w:rsidR="00E91C2E" w:rsidRPr="00D47134">
          <w:rPr>
            <w:rFonts w:cs="B Nazanin"/>
          </w:rPr>
          <w:t>‬</w:t>
        </w:r>
        <w:r w:rsidR="001D3ADB" w:rsidRPr="00D47134">
          <w:rPr>
            <w:rFonts w:cs="B Nazanin"/>
          </w:rPr>
          <w:t>‬</w:t>
        </w:r>
        <w:r w:rsidR="00F850B5" w:rsidRPr="00D47134">
          <w:rPr>
            <w:rFonts w:cs="B Nazanin"/>
          </w:rPr>
          <w:t>‬</w:t>
        </w:r>
        <w:r w:rsidR="004A7505" w:rsidRPr="00D47134">
          <w:rPr>
            <w:rFonts w:cs="B Nazanin"/>
          </w:rPr>
          <w:t>‬</w:t>
        </w:r>
        <w:r w:rsidR="008D44FD" w:rsidRPr="00D47134">
          <w:t>‬</w:t>
        </w:r>
        <w:r w:rsidR="006E2547" w:rsidRPr="00D47134">
          <w:t>‬</w:t>
        </w:r>
        <w:r w:rsidR="00784B98" w:rsidRPr="00D47134">
          <w:t>‬</w:t>
        </w:r>
        <w:r w:rsidR="009E1F92" w:rsidRPr="00D47134">
          <w:t>‬</w:t>
        </w:r>
        <w:r w:rsidR="00AA28CD" w:rsidRPr="00D47134">
          <w:t>‬</w:t>
        </w:r>
        <w:r w:rsidR="00735624" w:rsidRPr="00D47134">
          <w:t>‬</w:t>
        </w:r>
        <w:r w:rsidR="00295965" w:rsidRPr="00D47134">
          <w:t>‬</w:t>
        </w:r>
        <w:r w:rsidR="00675DFA" w:rsidRPr="00D47134">
          <w:t>‬</w:t>
        </w:r>
        <w:r w:rsidR="00275743" w:rsidRPr="00D47134">
          <w:t>‬</w:t>
        </w:r>
        <w:r w:rsidR="00AA6CC5" w:rsidRPr="00D47134">
          <w:t>‬</w:t>
        </w:r>
        <w:r w:rsidR="005A3F87" w:rsidRPr="00D47134">
          <w:t>‬</w:t>
        </w:r>
        <w:r w:rsidR="003559C5" w:rsidRPr="00D47134">
          <w:t>‬</w:t>
        </w:r>
        <w:r w:rsidR="00801FDD" w:rsidRPr="00D47134">
          <w:t>‬</w:t>
        </w:r>
        <w:r w:rsidR="00541498" w:rsidRPr="00D47134">
          <w:t>‬</w:t>
        </w:r>
        <w:r w:rsidR="00502472" w:rsidRPr="00D47134">
          <w:t>‬</w:t>
        </w:r>
        <w:r w:rsidR="006D54C3" w:rsidRPr="00D47134">
          <w:t>‬</w:t>
        </w:r>
        <w:r w:rsidR="00C24C59" w:rsidRPr="00D47134">
          <w:t>‬</w:t>
        </w:r>
        <w:r w:rsidR="00FD2F49" w:rsidRPr="00D47134">
          <w:t>‬</w:t>
        </w:r>
        <w:r w:rsidR="00D41A72" w:rsidRPr="00D47134">
          <w:t>‬</w:t>
        </w:r>
        <w:r w:rsidR="00325957" w:rsidRPr="00D47134">
          <w:t>‬</w:t>
        </w:r>
        <w:r w:rsidR="003203A0" w:rsidRPr="00D47134">
          <w:t>‬</w:t>
        </w:r>
        <w:r w:rsidR="00AD16C2" w:rsidRPr="00D47134">
          <w:t>‬</w:t>
        </w:r>
        <w:r w:rsidR="00F74A3B" w:rsidRPr="00D47134">
          <w:t>‬</w:t>
        </w:r>
        <w:r w:rsidR="006B1F88" w:rsidRPr="00D47134">
          <w:t>‬</w:t>
        </w:r>
        <w:r w:rsidR="00890E3D" w:rsidRPr="00D47134">
          <w:t>‬</w:t>
        </w:r>
        <w:r w:rsidR="005B356C" w:rsidRPr="00D47134">
          <w:t>‬</w:t>
        </w:r>
        <w:r w:rsidR="005A2BB0" w:rsidRPr="00D47134">
          <w:t>‬</w:t>
        </w:r>
        <w:r w:rsidR="00194D22" w:rsidRPr="00D47134">
          <w:t>‬</w:t>
        </w:r>
        <w:r w:rsidR="000A2988" w:rsidRPr="00D47134">
          <w:t>‬</w:t>
        </w:r>
        <w:r w:rsidR="008735F5" w:rsidRPr="00D47134">
          <w:t>‬</w:t>
        </w:r>
        <w:r w:rsidR="00F459C9" w:rsidRPr="00D47134">
          <w:t>‬</w:t>
        </w:r>
        <w:r w:rsidR="00734445" w:rsidRPr="00D47134">
          <w:t>‬</w:t>
        </w:r>
        <w:r w:rsidR="005C7F4C" w:rsidRPr="00D47134">
          <w:t>‬</w:t>
        </w:r>
        <w:r w:rsidR="00D726D7" w:rsidRPr="00D47134">
          <w:t>‬</w:t>
        </w:r>
        <w:r w:rsidR="007A1E45" w:rsidRPr="00D47134">
          <w:t>‬</w:t>
        </w:r>
        <w:r w:rsidR="007D6296" w:rsidRPr="00D47134">
          <w:t>‬</w:t>
        </w:r>
        <w:r w:rsidR="00B02802" w:rsidRPr="00D47134">
          <w:t>‬</w:t>
        </w:r>
        <w:r w:rsidR="00F553DC" w:rsidRPr="00D47134">
          <w:t>‬</w:t>
        </w:r>
        <w:r w:rsidR="006157B9" w:rsidRPr="00D47134">
          <w:t>‬</w:t>
        </w:r>
        <w:r w:rsidR="00055181" w:rsidRPr="00D47134">
          <w:t>‬</w:t>
        </w:r>
        <w:r w:rsidR="00151426" w:rsidRPr="00D47134">
          <w:t>‬</w:t>
        </w:r>
        <w:r w:rsidR="0078039B" w:rsidRPr="00D47134">
          <w:t>‬</w:t>
        </w:r>
        <w:r w:rsidR="00D22C00" w:rsidRPr="00D47134">
          <w:t>‬</w:t>
        </w:r>
        <w:r w:rsidR="00705750" w:rsidRPr="00D47134">
          <w:t>‬</w:t>
        </w:r>
        <w:r w:rsidR="005E69C9" w:rsidRPr="00D47134">
          <w:t>‬</w:t>
        </w:r>
        <w:r w:rsidR="0017601D" w:rsidRPr="00D47134">
          <w:t>‬</w:t>
        </w:r>
        <w:r w:rsidR="00722F5A" w:rsidRPr="00D47134">
          <w:t>‬</w:t>
        </w:r>
        <w:r w:rsidR="002A433D" w:rsidRPr="00D47134">
          <w:t>‬</w:t>
        </w:r>
        <w:r w:rsidR="00525843" w:rsidRPr="00D47134">
          <w:t>‬</w:t>
        </w:r>
        <w:r w:rsidR="00C1009D" w:rsidRPr="00D47134">
          <w:t>‬</w:t>
        </w:r>
        <w:r w:rsidR="00140BB2">
          <w:t>‬</w:t>
        </w:r>
        <w:r w:rsidR="00ED2264">
          <w:t>‬</w:t>
        </w:r>
        <w:r w:rsidR="0086664C">
          <w:t>‬</w:t>
        </w:r>
        <w:r w:rsidR="005B10F1">
          <w:t>‬</w:t>
        </w:r>
        <w:r w:rsidR="0098077B">
          <w:t>‬</w:t>
        </w:r>
        <w:r w:rsidR="00975B76">
          <w:t>‬</w:t>
        </w:r>
        <w:r w:rsidR="008E1946">
          <w:t>‬</w:t>
        </w:r>
        <w:r w:rsidR="008B6BFE">
          <w:t>‬</w:t>
        </w:r>
        <w:r w:rsidR="00EA3634">
          <w:t>‬</w:t>
        </w:r>
      </w:di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  <w:rtl/>
        </w:rPr>
      </w:pPr>
      <w:r w:rsidRPr="00D47134">
        <w:rPr>
          <w:rFonts w:cs="B Nazanin"/>
          <w:rtl/>
        </w:rPr>
        <w:t xml:space="preserve">ﻧﺎﺻﺮﻱ، م؛ ﺭﺿﺎﺋﻲ، م؛ عباسي، م؛ جم، س؛. ﺣﺴﻴني، ه؛ ﺳﺒﺰﻭﺍﺭﻱ، ﺍ. (1387). </w:t>
      </w:r>
      <w:r w:rsidRPr="00D47134">
        <w:rPr>
          <w:rFonts w:cs="B Nazanin" w:hint="cs"/>
          <w:rtl/>
        </w:rPr>
        <w:t>تاثیر</w:t>
      </w:r>
      <w:r w:rsidRPr="00D47134">
        <w:rPr>
          <w:rFonts w:cs="B Nazanin"/>
          <w:rtl/>
        </w:rPr>
        <w:t xml:space="preserve"> دوره سرد سازي اوليه بر چربي عضله و محيط پركننده</w:t>
      </w:r>
      <w:dir w:val="rtl">
        <w:r w:rsidRPr="00D47134">
          <w:rPr>
            <w:rFonts w:cs="B Nazanin"/>
            <w:rtl/>
          </w:rPr>
          <w:t>ﻛﻨﺴﺮﻭ ماهي ﻛﻴﻠﻜﺎﻱ ﻣﻌﻤﻮلي (</w:t>
        </w:r>
        <w:r w:rsidRPr="00D47134">
          <w:rPr>
            <w:rFonts w:cs="B Nazanin"/>
          </w:rPr>
          <w:t>Clupeonella delicatula</w:t>
        </w:r>
        <w:r w:rsidRPr="00D47134">
          <w:rPr>
            <w:rFonts w:cs="B Nazanin"/>
            <w:rtl/>
          </w:rPr>
          <w:t xml:space="preserve">). مجله علوم و فنون كشاورزي و منابع طبيعي اصفهان. 12 (46): </w:t>
        </w:r>
        <w:r w:rsidRPr="00D47134">
          <w:rPr>
            <w:rFonts w:cs="B Nazanin" w:hint="cs"/>
            <w:rtl/>
          </w:rPr>
          <w:t>291- 301.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="00D872E6" w:rsidRPr="00D47134">
          <w:rPr>
            <w:rFonts w:cs="B Nazanin"/>
          </w:rPr>
          <w:t>‬</w:t>
        </w:r>
        <w:r w:rsidR="005E3397" w:rsidRPr="00D47134">
          <w:rPr>
            <w:rFonts w:cs="B Nazanin"/>
          </w:rPr>
          <w:t>‬</w:t>
        </w:r>
        <w:r w:rsidR="008D0C63" w:rsidRPr="00D47134">
          <w:rPr>
            <w:rFonts w:cs="B Nazanin"/>
          </w:rPr>
          <w:t>‬</w:t>
        </w:r>
        <w:r w:rsidR="00354DB7" w:rsidRPr="00D47134">
          <w:rPr>
            <w:rFonts w:cs="B Nazanin"/>
          </w:rPr>
          <w:t>‬</w:t>
        </w:r>
        <w:r w:rsidR="00F933C8" w:rsidRPr="00D47134">
          <w:rPr>
            <w:rFonts w:cs="B Nazanin"/>
          </w:rPr>
          <w:t>‬</w:t>
        </w:r>
        <w:r w:rsidR="003C71F6" w:rsidRPr="00D47134">
          <w:rPr>
            <w:rFonts w:cs="B Nazanin"/>
          </w:rPr>
          <w:t>‬</w:t>
        </w:r>
        <w:r w:rsidR="004B3764" w:rsidRPr="00D47134">
          <w:rPr>
            <w:rFonts w:cs="B Nazanin"/>
          </w:rPr>
          <w:t>‬</w:t>
        </w:r>
        <w:r w:rsidR="005E0108" w:rsidRPr="00D47134">
          <w:rPr>
            <w:rFonts w:cs="B Nazanin"/>
          </w:rPr>
          <w:t>‬</w:t>
        </w:r>
        <w:r w:rsidR="00934076" w:rsidRPr="00D47134">
          <w:rPr>
            <w:rFonts w:cs="B Nazanin"/>
          </w:rPr>
          <w:t>‬</w:t>
        </w:r>
        <w:r w:rsidR="007279F5" w:rsidRPr="00D47134">
          <w:rPr>
            <w:rFonts w:cs="B Nazanin"/>
          </w:rPr>
          <w:t>‬</w:t>
        </w:r>
        <w:r w:rsidR="00BB318D" w:rsidRPr="00D47134">
          <w:rPr>
            <w:rFonts w:cs="B Nazanin"/>
          </w:rPr>
          <w:t>‬</w:t>
        </w:r>
        <w:r w:rsidR="00EF48C8" w:rsidRPr="00D47134">
          <w:rPr>
            <w:rFonts w:cs="B Nazanin"/>
          </w:rPr>
          <w:t>‬</w:t>
        </w:r>
        <w:r w:rsidR="00A60FB0" w:rsidRPr="00D47134">
          <w:rPr>
            <w:rFonts w:cs="B Nazanin"/>
          </w:rPr>
          <w:t>‬</w:t>
        </w:r>
        <w:r w:rsidR="002818A8" w:rsidRPr="00D47134">
          <w:rPr>
            <w:rFonts w:cs="B Nazanin"/>
          </w:rPr>
          <w:t>‬</w:t>
        </w:r>
        <w:r w:rsidR="00D676F3" w:rsidRPr="00D47134">
          <w:rPr>
            <w:rFonts w:cs="B Nazanin"/>
          </w:rPr>
          <w:t>‬</w:t>
        </w:r>
        <w:r w:rsidR="00D909B8" w:rsidRPr="00D47134">
          <w:rPr>
            <w:rFonts w:cs="B Nazanin"/>
          </w:rPr>
          <w:t>‬</w:t>
        </w:r>
        <w:r w:rsidR="0092199F" w:rsidRPr="00D47134">
          <w:rPr>
            <w:rFonts w:cs="B Nazanin"/>
          </w:rPr>
          <w:t>‬</w:t>
        </w:r>
        <w:r w:rsidR="00E12730" w:rsidRPr="00D47134">
          <w:rPr>
            <w:rFonts w:cs="B Nazanin"/>
          </w:rPr>
          <w:t>‬</w:t>
        </w:r>
        <w:r w:rsidR="00BD2C88" w:rsidRPr="00D47134">
          <w:rPr>
            <w:rFonts w:cs="B Nazanin"/>
          </w:rPr>
          <w:t>‬</w:t>
        </w:r>
        <w:r w:rsidR="00712D3D" w:rsidRPr="00D47134">
          <w:rPr>
            <w:rFonts w:cs="B Nazanin"/>
          </w:rPr>
          <w:t>‬</w:t>
        </w:r>
        <w:r w:rsidR="00A10FF3" w:rsidRPr="00D47134">
          <w:rPr>
            <w:rFonts w:cs="B Nazanin"/>
          </w:rPr>
          <w:t>‬</w:t>
        </w:r>
        <w:r w:rsidR="003A62E5" w:rsidRPr="00D47134">
          <w:rPr>
            <w:rFonts w:cs="B Nazanin"/>
          </w:rPr>
          <w:t>‬</w:t>
        </w:r>
        <w:r w:rsidR="00EA0BAA" w:rsidRPr="00D47134">
          <w:rPr>
            <w:rFonts w:cs="B Nazanin"/>
          </w:rPr>
          <w:t>‬</w:t>
        </w:r>
        <w:r w:rsidR="008F3949" w:rsidRPr="00D47134">
          <w:rPr>
            <w:rFonts w:cs="B Nazanin"/>
          </w:rPr>
          <w:t>‬</w:t>
        </w:r>
        <w:r w:rsidR="00970CA4" w:rsidRPr="00D47134">
          <w:rPr>
            <w:rFonts w:cs="B Nazanin"/>
          </w:rPr>
          <w:t>‬</w:t>
        </w:r>
        <w:r w:rsidR="000F14FE" w:rsidRPr="00D47134">
          <w:rPr>
            <w:rFonts w:cs="B Nazanin"/>
          </w:rPr>
          <w:t>‬</w:t>
        </w:r>
        <w:r w:rsidR="007C23BE" w:rsidRPr="00D47134">
          <w:rPr>
            <w:rFonts w:cs="B Nazanin"/>
          </w:rPr>
          <w:t>‬</w:t>
        </w:r>
        <w:r w:rsidR="00610F58" w:rsidRPr="00D47134">
          <w:rPr>
            <w:rFonts w:cs="B Nazanin"/>
          </w:rPr>
          <w:t>‬</w:t>
        </w:r>
        <w:r w:rsidR="00385AEB" w:rsidRPr="00D47134">
          <w:rPr>
            <w:rFonts w:cs="B Nazanin"/>
          </w:rPr>
          <w:t>‬</w:t>
        </w:r>
        <w:r w:rsidR="003D36FC" w:rsidRPr="00D47134">
          <w:rPr>
            <w:rFonts w:cs="B Nazanin"/>
          </w:rPr>
          <w:t>‬</w:t>
        </w:r>
        <w:r w:rsidR="00B34D8E" w:rsidRPr="00D47134">
          <w:rPr>
            <w:rFonts w:cs="B Nazanin"/>
          </w:rPr>
          <w:t>‬</w:t>
        </w:r>
        <w:r w:rsidR="009B38AA" w:rsidRPr="00D47134">
          <w:rPr>
            <w:rFonts w:cs="B Nazanin"/>
          </w:rPr>
          <w:t>‬</w:t>
        </w:r>
        <w:r w:rsidR="00D0752A" w:rsidRPr="00D47134">
          <w:rPr>
            <w:rFonts w:cs="B Nazanin"/>
          </w:rPr>
          <w:t>‬</w:t>
        </w:r>
        <w:r w:rsidR="00492C66" w:rsidRPr="00D47134">
          <w:rPr>
            <w:rFonts w:cs="B Nazanin"/>
          </w:rPr>
          <w:t>‬</w:t>
        </w:r>
        <w:r w:rsidR="0094668E" w:rsidRPr="00D47134">
          <w:rPr>
            <w:rFonts w:cs="B Nazanin"/>
          </w:rPr>
          <w:t>‬</w:t>
        </w:r>
        <w:r w:rsidR="00D566F0" w:rsidRPr="00D47134">
          <w:rPr>
            <w:rFonts w:cs="B Nazanin"/>
          </w:rPr>
          <w:t>‬</w:t>
        </w:r>
        <w:r w:rsidR="00D66258" w:rsidRPr="00D47134">
          <w:rPr>
            <w:rFonts w:cs="B Nazanin"/>
          </w:rPr>
          <w:t>‬</w:t>
        </w:r>
        <w:r w:rsidR="00B03B6E" w:rsidRPr="00D47134">
          <w:rPr>
            <w:rFonts w:cs="B Nazanin"/>
          </w:rPr>
          <w:t>‬</w:t>
        </w:r>
        <w:r w:rsidR="005E2DDE" w:rsidRPr="00D47134">
          <w:rPr>
            <w:rFonts w:cs="B Nazanin"/>
          </w:rPr>
          <w:t>‬</w:t>
        </w:r>
        <w:r w:rsidR="009F28AD" w:rsidRPr="00D47134">
          <w:rPr>
            <w:rFonts w:cs="B Nazanin"/>
          </w:rPr>
          <w:t>‬</w:t>
        </w:r>
        <w:r w:rsidR="006C02A7" w:rsidRPr="00D47134">
          <w:rPr>
            <w:rFonts w:cs="B Nazanin"/>
          </w:rPr>
          <w:t>‬</w:t>
        </w:r>
        <w:r w:rsidR="007F2417" w:rsidRPr="00D47134">
          <w:rPr>
            <w:rFonts w:cs="B Nazanin"/>
          </w:rPr>
          <w:t>‬</w:t>
        </w:r>
        <w:r w:rsidR="00BF426F" w:rsidRPr="00D47134">
          <w:rPr>
            <w:rFonts w:cs="B Nazanin"/>
          </w:rPr>
          <w:t>‬</w:t>
        </w:r>
        <w:r w:rsidR="00D50352" w:rsidRPr="00D47134">
          <w:rPr>
            <w:rFonts w:cs="B Nazanin"/>
          </w:rPr>
          <w:t>‬</w:t>
        </w:r>
        <w:r w:rsidR="00227204" w:rsidRPr="00D47134">
          <w:rPr>
            <w:rFonts w:cs="B Nazanin"/>
          </w:rPr>
          <w:t>‬</w:t>
        </w:r>
        <w:r w:rsidR="00545DA0" w:rsidRPr="00D47134">
          <w:rPr>
            <w:rFonts w:cs="B Nazanin"/>
          </w:rPr>
          <w:t>‬</w:t>
        </w:r>
        <w:r w:rsidR="004C6DDE" w:rsidRPr="00D47134">
          <w:rPr>
            <w:rFonts w:cs="B Nazanin"/>
          </w:rPr>
          <w:t>‬</w:t>
        </w:r>
        <w:r w:rsidR="001446B5" w:rsidRPr="00D47134">
          <w:rPr>
            <w:rFonts w:cs="B Nazanin"/>
          </w:rPr>
          <w:t>‬</w:t>
        </w:r>
        <w:r w:rsidR="00B35092" w:rsidRPr="00D47134">
          <w:rPr>
            <w:rFonts w:cs="B Nazanin"/>
          </w:rPr>
          <w:t>‬</w:t>
        </w:r>
        <w:r w:rsidR="00220008" w:rsidRPr="00D47134">
          <w:rPr>
            <w:rFonts w:cs="B Nazanin"/>
          </w:rPr>
          <w:t>‬</w:t>
        </w:r>
        <w:r w:rsidR="00C161C4" w:rsidRPr="00D47134">
          <w:rPr>
            <w:rFonts w:cs="B Nazanin"/>
          </w:rPr>
          <w:t>‬</w:t>
        </w:r>
        <w:r w:rsidR="00B432CC" w:rsidRPr="00D47134">
          <w:rPr>
            <w:rFonts w:cs="B Nazanin"/>
          </w:rPr>
          <w:t>‬</w:t>
        </w:r>
        <w:r w:rsidR="00641B3F" w:rsidRPr="00D47134">
          <w:rPr>
            <w:rFonts w:cs="B Nazanin"/>
          </w:rPr>
          <w:t>‬</w:t>
        </w:r>
        <w:r w:rsidR="00A64732" w:rsidRPr="00D47134">
          <w:rPr>
            <w:rFonts w:cs="B Nazanin"/>
          </w:rPr>
          <w:t>‬</w:t>
        </w:r>
        <w:r w:rsidR="007F5B12" w:rsidRPr="00D47134">
          <w:rPr>
            <w:rFonts w:cs="B Nazanin"/>
          </w:rPr>
          <w:t>‬</w:t>
        </w:r>
        <w:r w:rsidR="0084306A" w:rsidRPr="00D47134">
          <w:rPr>
            <w:rFonts w:cs="B Nazanin"/>
          </w:rPr>
          <w:t>‬</w:t>
        </w:r>
        <w:r w:rsidR="00824AB9" w:rsidRPr="00D47134">
          <w:rPr>
            <w:rFonts w:cs="B Nazanin"/>
          </w:rPr>
          <w:t>‬</w:t>
        </w:r>
        <w:r w:rsidR="00E13993" w:rsidRPr="00D47134">
          <w:rPr>
            <w:rFonts w:cs="B Nazanin"/>
          </w:rPr>
          <w:t>‬</w:t>
        </w:r>
        <w:r w:rsidR="003B0D27" w:rsidRPr="00D47134">
          <w:rPr>
            <w:rFonts w:cs="B Nazanin"/>
          </w:rPr>
          <w:t>‬</w:t>
        </w:r>
        <w:r w:rsidR="00BD2391" w:rsidRPr="00D47134">
          <w:rPr>
            <w:rFonts w:cs="B Nazanin"/>
          </w:rPr>
          <w:t>‬</w:t>
        </w:r>
        <w:r w:rsidR="00E91C2E" w:rsidRPr="00D47134">
          <w:rPr>
            <w:rFonts w:cs="B Nazanin"/>
          </w:rPr>
          <w:t>‬</w:t>
        </w:r>
        <w:r w:rsidR="001D3ADB" w:rsidRPr="00D47134">
          <w:rPr>
            <w:rFonts w:cs="B Nazanin"/>
          </w:rPr>
          <w:t>‬</w:t>
        </w:r>
        <w:r w:rsidR="00F850B5" w:rsidRPr="00D47134">
          <w:rPr>
            <w:rFonts w:cs="B Nazanin"/>
          </w:rPr>
          <w:t>‬</w:t>
        </w:r>
        <w:r w:rsidR="004A7505" w:rsidRPr="00D47134">
          <w:rPr>
            <w:rFonts w:cs="B Nazanin"/>
          </w:rPr>
          <w:t>‬</w:t>
        </w:r>
        <w:r w:rsidR="008D44FD" w:rsidRPr="00D47134">
          <w:t>‬</w:t>
        </w:r>
        <w:r w:rsidR="006E2547" w:rsidRPr="00D47134">
          <w:t>‬</w:t>
        </w:r>
        <w:r w:rsidR="00784B98" w:rsidRPr="00D47134">
          <w:t>‬</w:t>
        </w:r>
        <w:r w:rsidR="009E1F92" w:rsidRPr="00D47134">
          <w:t>‬</w:t>
        </w:r>
        <w:r w:rsidR="00AA28CD" w:rsidRPr="00D47134">
          <w:t>‬</w:t>
        </w:r>
        <w:r w:rsidR="00735624" w:rsidRPr="00D47134">
          <w:t>‬</w:t>
        </w:r>
        <w:r w:rsidR="00295965" w:rsidRPr="00D47134">
          <w:t>‬</w:t>
        </w:r>
        <w:r w:rsidR="00675DFA" w:rsidRPr="00D47134">
          <w:t>‬</w:t>
        </w:r>
        <w:r w:rsidR="00275743" w:rsidRPr="00D47134">
          <w:t>‬</w:t>
        </w:r>
        <w:r w:rsidR="00AA6CC5" w:rsidRPr="00D47134">
          <w:t>‬</w:t>
        </w:r>
        <w:r w:rsidR="005A3F87" w:rsidRPr="00D47134">
          <w:t>‬</w:t>
        </w:r>
        <w:r w:rsidR="003559C5" w:rsidRPr="00D47134">
          <w:t>‬</w:t>
        </w:r>
        <w:r w:rsidR="00801FDD" w:rsidRPr="00D47134">
          <w:t>‬</w:t>
        </w:r>
        <w:r w:rsidR="00541498" w:rsidRPr="00D47134">
          <w:t>‬</w:t>
        </w:r>
        <w:r w:rsidR="00502472" w:rsidRPr="00D47134">
          <w:t>‬</w:t>
        </w:r>
        <w:r w:rsidR="006D54C3" w:rsidRPr="00D47134">
          <w:t>‬</w:t>
        </w:r>
        <w:r w:rsidR="00C24C59" w:rsidRPr="00D47134">
          <w:t>‬</w:t>
        </w:r>
        <w:r w:rsidR="00FD2F49" w:rsidRPr="00D47134">
          <w:t>‬</w:t>
        </w:r>
        <w:r w:rsidR="00D41A72" w:rsidRPr="00D47134">
          <w:t>‬</w:t>
        </w:r>
        <w:r w:rsidR="00325957" w:rsidRPr="00D47134">
          <w:t>‬</w:t>
        </w:r>
        <w:r w:rsidR="003203A0" w:rsidRPr="00D47134">
          <w:t>‬</w:t>
        </w:r>
        <w:r w:rsidR="00AD16C2" w:rsidRPr="00D47134">
          <w:t>‬</w:t>
        </w:r>
        <w:r w:rsidR="00F74A3B" w:rsidRPr="00D47134">
          <w:t>‬</w:t>
        </w:r>
        <w:r w:rsidR="006B1F88" w:rsidRPr="00D47134">
          <w:t>‬</w:t>
        </w:r>
        <w:r w:rsidR="00890E3D" w:rsidRPr="00D47134">
          <w:t>‬</w:t>
        </w:r>
        <w:r w:rsidR="005B356C" w:rsidRPr="00D47134">
          <w:t>‬</w:t>
        </w:r>
        <w:r w:rsidR="005A2BB0" w:rsidRPr="00D47134">
          <w:t>‬</w:t>
        </w:r>
        <w:r w:rsidR="00194D22" w:rsidRPr="00D47134">
          <w:t>‬</w:t>
        </w:r>
        <w:r w:rsidR="000A2988" w:rsidRPr="00D47134">
          <w:t>‬</w:t>
        </w:r>
        <w:r w:rsidR="008735F5" w:rsidRPr="00D47134">
          <w:t>‬</w:t>
        </w:r>
        <w:r w:rsidR="00F459C9" w:rsidRPr="00D47134">
          <w:t>‬</w:t>
        </w:r>
        <w:r w:rsidR="00734445" w:rsidRPr="00D47134">
          <w:t>‬</w:t>
        </w:r>
        <w:r w:rsidR="005C7F4C" w:rsidRPr="00D47134">
          <w:t>‬</w:t>
        </w:r>
        <w:r w:rsidR="00D726D7" w:rsidRPr="00D47134">
          <w:t>‬</w:t>
        </w:r>
        <w:r w:rsidR="007A1E45" w:rsidRPr="00D47134">
          <w:t>‬</w:t>
        </w:r>
        <w:r w:rsidR="007D6296" w:rsidRPr="00D47134">
          <w:t>‬</w:t>
        </w:r>
        <w:r w:rsidR="00B02802" w:rsidRPr="00D47134">
          <w:t>‬</w:t>
        </w:r>
        <w:r w:rsidR="00F553DC" w:rsidRPr="00D47134">
          <w:t>‬</w:t>
        </w:r>
        <w:r w:rsidR="006157B9" w:rsidRPr="00D47134">
          <w:t>‬</w:t>
        </w:r>
        <w:r w:rsidR="00055181" w:rsidRPr="00D47134">
          <w:t>‬</w:t>
        </w:r>
        <w:r w:rsidR="00151426" w:rsidRPr="00D47134">
          <w:t>‬</w:t>
        </w:r>
        <w:r w:rsidR="0078039B" w:rsidRPr="00D47134">
          <w:t>‬</w:t>
        </w:r>
        <w:r w:rsidR="00D22C00" w:rsidRPr="00D47134">
          <w:t>‬</w:t>
        </w:r>
        <w:r w:rsidR="00705750" w:rsidRPr="00D47134">
          <w:t>‬</w:t>
        </w:r>
        <w:r w:rsidR="005E69C9" w:rsidRPr="00D47134">
          <w:t>‬</w:t>
        </w:r>
        <w:r w:rsidR="0017601D" w:rsidRPr="00D47134">
          <w:t>‬</w:t>
        </w:r>
        <w:r w:rsidR="00722F5A" w:rsidRPr="00D47134">
          <w:t>‬</w:t>
        </w:r>
        <w:r w:rsidR="002A433D" w:rsidRPr="00D47134">
          <w:t>‬</w:t>
        </w:r>
        <w:r w:rsidR="00525843" w:rsidRPr="00D47134">
          <w:t>‬</w:t>
        </w:r>
        <w:r w:rsidR="00C1009D" w:rsidRPr="00D47134">
          <w:t>‬</w:t>
        </w:r>
        <w:r w:rsidR="00140BB2">
          <w:t>‬</w:t>
        </w:r>
        <w:r w:rsidR="00ED2264">
          <w:t>‬</w:t>
        </w:r>
        <w:r w:rsidR="0086664C">
          <w:t>‬</w:t>
        </w:r>
        <w:r w:rsidR="005B10F1">
          <w:t>‬</w:t>
        </w:r>
        <w:r w:rsidR="0098077B">
          <w:t>‬</w:t>
        </w:r>
        <w:r w:rsidR="00975B76">
          <w:t>‬</w:t>
        </w:r>
        <w:r w:rsidR="008E1946">
          <w:t>‬</w:t>
        </w:r>
        <w:r w:rsidR="008B6BFE">
          <w:t>‬</w:t>
        </w:r>
        <w:r w:rsidR="00EA3634">
          <w:t>‬</w:t>
        </w:r>
      </w:di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قنبري، م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لطاني، م؛ شاه حسيني، غ. (1387). بازدارن</w:t>
      </w:r>
      <w:r w:rsidRPr="00D47134">
        <w:rPr>
          <w:rFonts w:cs="B Nazanin" w:hint="cs"/>
          <w:rtl/>
        </w:rPr>
        <w:t>د</w:t>
      </w:r>
      <w:r w:rsidRPr="00D47134">
        <w:rPr>
          <w:rFonts w:cs="B Nazanin"/>
          <w:rtl/>
        </w:rPr>
        <w:t>گي رشد ليستريا منوسيتوژنز با باكتري هاي اسيد لاكتيك در قطعات استريل گوشت ماهي سفيد دودي (</w:t>
      </w:r>
      <w:r w:rsidRPr="00D47134">
        <w:rPr>
          <w:rFonts w:cs="B Nazanin"/>
        </w:rPr>
        <w:t>kutum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</w:rPr>
        <w:t>Rutillus frisii</w:t>
      </w:r>
      <w:r w:rsidRPr="00D47134">
        <w:rPr>
          <w:rFonts w:cs="B Nazanin"/>
          <w:rtl/>
        </w:rPr>
        <w:t>). مجله علوم و صنايع غذايي ايران. 5 (3)، صص27- 36.</w:t>
      </w:r>
    </w:p>
    <w:p w:rsidR="00F81F9A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بابازاده، م., معيني، س. </w:t>
      </w:r>
      <w:r w:rsidRPr="00D47134">
        <w:rPr>
          <w:rFonts w:cs="B Nazanin"/>
          <w:b/>
          <w:bCs/>
          <w:rtl/>
        </w:rPr>
        <w:t>رضائي، م.،</w:t>
      </w:r>
      <w:r w:rsidRPr="00D47134">
        <w:rPr>
          <w:rFonts w:cs="B Nazanin"/>
          <w:rtl/>
        </w:rPr>
        <w:t xml:space="preserve"> صفري، ر. (1387) ارزيابي برخي از تغييرات شيميايي و ارگانولپتيك در ماهي سفيد نگهداري شده در دماي 18- درجه سان</w:t>
      </w:r>
      <w:r w:rsidRPr="00D47134">
        <w:rPr>
          <w:rFonts w:cs="B Nazanin" w:hint="cs"/>
          <w:rtl/>
        </w:rPr>
        <w:t>ت</w:t>
      </w:r>
      <w:r w:rsidRPr="00D47134">
        <w:rPr>
          <w:rFonts w:cs="B Nazanin"/>
          <w:rtl/>
        </w:rPr>
        <w:t>يگراد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مجله ﻋﻠﻮﻡ ﺩﺭﻳﺎﻳﻲ ﺍﻳﺮﺍﻥ، 1و2، صص31-37. </w:t>
      </w:r>
    </w:p>
    <w:p w:rsidR="00F81F9A" w:rsidRPr="00D47134" w:rsidRDefault="00F81F9A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  <w:rtl/>
        </w:rPr>
      </w:pP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جواديان، ر؛ سحري، م. ع.(1386). ﺍﺭﺯﻳﺎبي ﻛﻴﻔﻲ و بررسي تغييرات چربي ﻣﺎﻫﻲ آمور(</w:t>
      </w:r>
      <w:r w:rsidRPr="00D47134">
        <w:rPr>
          <w:rFonts w:cs="B Nazanin"/>
        </w:rPr>
        <w:t>Ctenopharyngodon idella</w:t>
      </w:r>
      <w:r w:rsidRPr="00D47134">
        <w:rPr>
          <w:rFonts w:cs="B Nazanin"/>
          <w:rtl/>
        </w:rPr>
        <w:t>) نگهداري شده در يخ. مجله منابع طبيعي ايران. 60 (2)، صص545-553.</w:t>
      </w:r>
    </w:p>
    <w:p w:rsidR="00254EF4" w:rsidRPr="00D47134" w:rsidRDefault="00254EF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خرمگاه، م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اجاق، م؛ بابا خاني لشكان، آ. (1386). مقايسه ارزش هاي تغذيه اي و اسيدهاي چرب امگا-3  عضله هاي پشتي و شكمي كپور معمولي </w:t>
      </w:r>
      <w:r w:rsidRPr="00D47134">
        <w:rPr>
          <w:rFonts w:cs="B Nazanin"/>
        </w:rPr>
        <w:t>Cyprinus carpio)</w:t>
      </w:r>
      <w:r w:rsidRPr="00D47134">
        <w:rPr>
          <w:rFonts w:cs="B Nazanin"/>
          <w:rtl/>
        </w:rPr>
        <w:t xml:space="preserve"> ) وحشي و پرورشي. مجله علوم دريايي ايران. 6 (3 و4)، صص 31-38.</w:t>
      </w:r>
    </w:p>
    <w:p w:rsidR="001F2679" w:rsidRPr="00D47134" w:rsidRDefault="00254EF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ﻋﻠﻮﻱ ﻳﮕﺎﻧﻪ ، م. ص؛ ﻋﺎﺑﺪﻳﺎﻥ ﻛﻨﺎﺭﻱ ، ع. م ؛ ﺭﺿﺎﺋﻲ ، م. (1386). اﺛﺮ ﺍﺳﺘﻔﺎﺩﻩ ﺍﺯ ﭘﻮﺩﺭ ﮔﺎﻣﺎﺭﻭﺱ ﻭ ﺭﻭﺩﺧﺎﻧﻪ ﺍﻱ ﺑﻪ ﻋﻨﻮﺍﻥ ﻣﻜﻤﻞ ﻏﺬﺍﻳﻲ ﺑﺮ ﺭﺷﺪ ﻭ ﺑﻘﺎﻳﺎﻱ ﻻﺭﻭ ﻣﺎﻫﻲ ﻗﺰﻝ ﺁﻻﻱ ﺭﻧﮕين ﻛﻤﺎﻥ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. ﭘﮋﻭﻫﺶ ﺳﺎﺯﻧﺪﮔﻲ ﺍﻳﺮﺍﻥ. 77 (4)، صص113-123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محسني ﻣﺮﺯﻭﺩﻱ ،م؛ ﺍﺭﺷﺎﺩ ﻟﻨﮕﺮﻭﺩﻱ ، ﻫ؛ ﺭﺿﺎﺋﻲ ، م. (1386) ﻛﺎﺭﺍﻳﻲ ﺁنتي ﺍﻛﺴﻴﺪﺍﻥ ﺑﻮﺗﻴﻞ ﻫﻴﺪﺭﻭﻛﺴﻲ توﻟﻮﺋﻦ (</w:t>
      </w:r>
      <w:r w:rsidRPr="00D47134">
        <w:rPr>
          <w:rFonts w:cs="B Nazanin"/>
        </w:rPr>
        <w:t>BHT</w:t>
      </w:r>
      <w:r w:rsidRPr="00D47134">
        <w:rPr>
          <w:rFonts w:cs="B Nazanin"/>
          <w:rtl/>
        </w:rPr>
        <w:t>) ﺑﺮ ﺛﺒﺎﺕ ﭼﺮبي ﺟيرﻩ ﻓﻴﻞ ﻣﺎﻫﻲ ﺑﻪ ﻫﻨﮕﺎﻡ ﻧﮕﻬﺪﺍﺭﻱ ﺩﺭ ﺷﺮﺍﻳﻂ ﺳﺮﻣﺎ. مجله ﻋﻠﻤﻲ- تخصصي شيلات، 1؛ صص 45-50.</w:t>
      </w:r>
    </w:p>
    <w:p w:rsidR="00254EF4" w:rsidRPr="00D47134" w:rsidRDefault="00254EF4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حري، م. ع؛ معيني، س.(1385). ﺍﺭﺯﻳﺎبي ﻛﻴﻔﻲ ﭼﺮبي ﻣﺎﻫﻲ ﻛﻴﻠﻜﺎﻱ</w:t>
      </w:r>
      <w:r w:rsidRPr="00D47134">
        <w:rPr>
          <w:rFonts w:ascii="Arial" w:eastAsia="MS Mincho" w:hAnsi="Arial" w:cs="Arial" w:hint="cs"/>
          <w:rtl/>
        </w:rPr>
        <w:t>‬</w:t>
      </w:r>
      <w:r w:rsidRPr="00D47134">
        <w:rPr>
          <w:rFonts w:cs="B Nazanin"/>
          <w:rtl/>
        </w:rPr>
        <w:t>ﺁﻧﭽﻮﻱ (</w:t>
      </w:r>
      <w:r w:rsidRPr="00D47134">
        <w:rPr>
          <w:rFonts w:cs="B Nazanin"/>
        </w:rPr>
        <w:t>Clupeonella engrauliformis</w:t>
      </w:r>
      <w:r w:rsidRPr="00D47134">
        <w:rPr>
          <w:rFonts w:ascii="MS Gothic" w:eastAsia="MS Gothic" w:hAnsi="MS Gothic" w:cs="B Nazanin" w:hint="eastAsia"/>
        </w:rPr>
        <w:t>‬</w:t>
      </w:r>
      <w:r w:rsidRPr="00D47134">
        <w:rPr>
          <w:rFonts w:cs="B Nazanin"/>
          <w:rtl/>
        </w:rPr>
        <w:t>) نگهداري ﺷﺪﻩ ﺩﺭ ﺩﻣﺎﻱ</w:t>
      </w:r>
      <w:r w:rsidRPr="00D47134">
        <w:rPr>
          <w:rFonts w:ascii="Cambria" w:hAnsi="Cambria" w:cs="Cambria" w:hint="cs"/>
          <w:rtl/>
        </w:rPr>
        <w:t>°</w:t>
      </w:r>
      <w:r w:rsidRPr="00D47134">
        <w:rPr>
          <w:rFonts w:cs="B Nazanin"/>
        </w:rPr>
        <w:t xml:space="preserve"> C</w:t>
      </w:r>
      <w:r w:rsidRPr="00D47134">
        <w:rPr>
          <w:rFonts w:cs="B Nazanin"/>
          <w:rtl/>
        </w:rPr>
        <w:t xml:space="preserve"> 18</w:t>
      </w:r>
      <w:r w:rsidRPr="00D47134">
        <w:rPr>
          <w:rFonts w:hint="cs"/>
          <w:rtl/>
        </w:rPr>
        <w:t>‐</w:t>
      </w:r>
      <w:r w:rsidRPr="00D47134">
        <w:rPr>
          <w:rFonts w:cs="B Nazanin"/>
          <w:rtl/>
        </w:rPr>
        <w:t xml:space="preserve">  </w:t>
      </w:r>
      <w:r w:rsidRPr="00D47134">
        <w:rPr>
          <w:rFonts w:ascii="MS Gothic" w:eastAsia="MS Gothic" w:hAnsi="MS Gothic" w:cs="B Nazanin" w:hint="eastAsia"/>
        </w:rPr>
        <w:t>‬</w:t>
      </w:r>
      <w:r w:rsidRPr="00D47134">
        <w:rPr>
          <w:rFonts w:cs="B Nazanin"/>
          <w:rtl/>
        </w:rPr>
        <w:t>ﻭ</w:t>
      </w:r>
      <w:r w:rsidRPr="00D47134">
        <w:rPr>
          <w:rFonts w:ascii="Cambria" w:hAnsi="Cambria" w:cs="Cambria" w:hint="cs"/>
          <w:rtl/>
        </w:rPr>
        <w:t>°</w:t>
      </w:r>
      <w:r w:rsidRPr="00D47134">
        <w:rPr>
          <w:rFonts w:cs="B Nazanin"/>
        </w:rPr>
        <w:t xml:space="preserve"> C</w:t>
      </w:r>
      <w:r w:rsidRPr="00D47134">
        <w:rPr>
          <w:rFonts w:cs="B Nazanin"/>
          <w:rtl/>
        </w:rPr>
        <w:t xml:space="preserve"> 30</w:t>
      </w:r>
      <w:dir w:val="ltr">
        <w:r w:rsidRPr="00D47134">
          <w:rPr>
            <w:rFonts w:hint="cs"/>
            <w:rtl/>
          </w:rPr>
          <w:t>‐</w:t>
        </w:r>
        <w:r w:rsidRPr="00D47134">
          <w:rPr>
            <w:rFonts w:cs="B Nazanin"/>
            <w:rtl/>
          </w:rPr>
          <w:t xml:space="preserve"> ، مجله علوم و فنون كشاورزي و منابع طبيعي اصفهان 1 (4)، 534- </w:t>
        </w:r>
        <w:r w:rsidRPr="00D47134">
          <w:rPr>
            <w:rFonts w:cs="B Nazanin" w:hint="cs"/>
            <w:rtl/>
          </w:rPr>
          <w:t>544.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="00D872E6" w:rsidRPr="00D47134">
          <w:rPr>
            <w:rFonts w:cs="B Nazanin"/>
          </w:rPr>
          <w:t>‬</w:t>
        </w:r>
        <w:r w:rsidR="005E3397" w:rsidRPr="00D47134">
          <w:rPr>
            <w:rFonts w:cs="B Nazanin"/>
          </w:rPr>
          <w:t>‬</w:t>
        </w:r>
        <w:r w:rsidR="008D0C63" w:rsidRPr="00D47134">
          <w:rPr>
            <w:rFonts w:cs="B Nazanin"/>
          </w:rPr>
          <w:t>‬</w:t>
        </w:r>
        <w:r w:rsidR="00354DB7" w:rsidRPr="00D47134">
          <w:rPr>
            <w:rFonts w:cs="B Nazanin"/>
          </w:rPr>
          <w:t>‬</w:t>
        </w:r>
        <w:r w:rsidR="00F933C8" w:rsidRPr="00D47134">
          <w:rPr>
            <w:rFonts w:cs="B Nazanin"/>
          </w:rPr>
          <w:t>‬</w:t>
        </w:r>
        <w:r w:rsidR="003C71F6" w:rsidRPr="00D47134">
          <w:rPr>
            <w:rFonts w:cs="B Nazanin"/>
          </w:rPr>
          <w:t>‬</w:t>
        </w:r>
        <w:r w:rsidR="004B3764" w:rsidRPr="00D47134">
          <w:rPr>
            <w:rFonts w:cs="B Nazanin"/>
          </w:rPr>
          <w:t>‬</w:t>
        </w:r>
        <w:r w:rsidR="005E0108" w:rsidRPr="00D47134">
          <w:rPr>
            <w:rFonts w:cs="B Nazanin"/>
          </w:rPr>
          <w:t>‬</w:t>
        </w:r>
        <w:r w:rsidR="00934076" w:rsidRPr="00D47134">
          <w:rPr>
            <w:rFonts w:cs="B Nazanin"/>
          </w:rPr>
          <w:t>‬</w:t>
        </w:r>
        <w:r w:rsidR="007279F5" w:rsidRPr="00D47134">
          <w:rPr>
            <w:rFonts w:cs="B Nazanin"/>
          </w:rPr>
          <w:t>‬</w:t>
        </w:r>
        <w:r w:rsidR="00BB318D" w:rsidRPr="00D47134">
          <w:rPr>
            <w:rFonts w:cs="B Nazanin"/>
          </w:rPr>
          <w:t>‬</w:t>
        </w:r>
        <w:r w:rsidR="00EF48C8" w:rsidRPr="00D47134">
          <w:rPr>
            <w:rFonts w:cs="B Nazanin"/>
          </w:rPr>
          <w:t>‬</w:t>
        </w:r>
        <w:r w:rsidR="00A60FB0" w:rsidRPr="00D47134">
          <w:rPr>
            <w:rFonts w:cs="B Nazanin"/>
          </w:rPr>
          <w:t>‬</w:t>
        </w:r>
        <w:r w:rsidR="002818A8" w:rsidRPr="00D47134">
          <w:rPr>
            <w:rFonts w:cs="B Nazanin"/>
          </w:rPr>
          <w:t>‬</w:t>
        </w:r>
        <w:r w:rsidR="00D676F3" w:rsidRPr="00D47134">
          <w:rPr>
            <w:rFonts w:cs="B Nazanin"/>
          </w:rPr>
          <w:t>‬</w:t>
        </w:r>
        <w:r w:rsidR="00D909B8" w:rsidRPr="00D47134">
          <w:rPr>
            <w:rFonts w:cs="B Nazanin"/>
          </w:rPr>
          <w:t>‬</w:t>
        </w:r>
        <w:r w:rsidR="0092199F" w:rsidRPr="00D47134">
          <w:rPr>
            <w:rFonts w:cs="B Nazanin"/>
          </w:rPr>
          <w:t>‬</w:t>
        </w:r>
        <w:r w:rsidR="00E12730" w:rsidRPr="00D47134">
          <w:rPr>
            <w:rFonts w:cs="B Nazanin"/>
          </w:rPr>
          <w:t>‬</w:t>
        </w:r>
        <w:r w:rsidR="00BD2C88" w:rsidRPr="00D47134">
          <w:rPr>
            <w:rFonts w:cs="B Nazanin"/>
          </w:rPr>
          <w:t>‬</w:t>
        </w:r>
        <w:r w:rsidR="00712D3D" w:rsidRPr="00D47134">
          <w:rPr>
            <w:rFonts w:cs="B Nazanin"/>
          </w:rPr>
          <w:t>‬</w:t>
        </w:r>
        <w:r w:rsidR="00A10FF3" w:rsidRPr="00D47134">
          <w:rPr>
            <w:rFonts w:cs="B Nazanin"/>
          </w:rPr>
          <w:t>‬</w:t>
        </w:r>
        <w:r w:rsidR="003A62E5" w:rsidRPr="00D47134">
          <w:rPr>
            <w:rFonts w:cs="B Nazanin"/>
          </w:rPr>
          <w:t>‬</w:t>
        </w:r>
        <w:r w:rsidR="00EA0BAA" w:rsidRPr="00D47134">
          <w:rPr>
            <w:rFonts w:cs="B Nazanin"/>
          </w:rPr>
          <w:t>‬</w:t>
        </w:r>
        <w:r w:rsidR="008F3949" w:rsidRPr="00D47134">
          <w:rPr>
            <w:rFonts w:cs="B Nazanin"/>
          </w:rPr>
          <w:t>‬</w:t>
        </w:r>
        <w:r w:rsidR="00970CA4" w:rsidRPr="00D47134">
          <w:rPr>
            <w:rFonts w:cs="B Nazanin"/>
          </w:rPr>
          <w:t>‬</w:t>
        </w:r>
        <w:r w:rsidR="000F14FE" w:rsidRPr="00D47134">
          <w:rPr>
            <w:rFonts w:cs="B Nazanin"/>
          </w:rPr>
          <w:t>‬</w:t>
        </w:r>
        <w:r w:rsidR="007C23BE" w:rsidRPr="00D47134">
          <w:rPr>
            <w:rFonts w:cs="B Nazanin"/>
          </w:rPr>
          <w:t>‬</w:t>
        </w:r>
        <w:r w:rsidR="00610F58" w:rsidRPr="00D47134">
          <w:rPr>
            <w:rFonts w:cs="B Nazanin"/>
          </w:rPr>
          <w:t>‬</w:t>
        </w:r>
        <w:r w:rsidR="00385AEB" w:rsidRPr="00D47134">
          <w:rPr>
            <w:rFonts w:cs="B Nazanin"/>
          </w:rPr>
          <w:t>‬</w:t>
        </w:r>
        <w:r w:rsidR="003D36FC" w:rsidRPr="00D47134">
          <w:rPr>
            <w:rFonts w:cs="B Nazanin"/>
          </w:rPr>
          <w:t>‬</w:t>
        </w:r>
        <w:r w:rsidR="00B34D8E" w:rsidRPr="00D47134">
          <w:rPr>
            <w:rFonts w:cs="B Nazanin"/>
          </w:rPr>
          <w:t>‬</w:t>
        </w:r>
        <w:r w:rsidR="009B38AA" w:rsidRPr="00D47134">
          <w:rPr>
            <w:rFonts w:cs="B Nazanin"/>
          </w:rPr>
          <w:t>‬</w:t>
        </w:r>
        <w:r w:rsidR="00D0752A" w:rsidRPr="00D47134">
          <w:rPr>
            <w:rFonts w:cs="B Nazanin"/>
          </w:rPr>
          <w:t>‬</w:t>
        </w:r>
        <w:r w:rsidR="00492C66" w:rsidRPr="00D47134">
          <w:rPr>
            <w:rFonts w:cs="B Nazanin"/>
          </w:rPr>
          <w:t>‬</w:t>
        </w:r>
        <w:r w:rsidR="0094668E" w:rsidRPr="00D47134">
          <w:rPr>
            <w:rFonts w:cs="B Nazanin"/>
          </w:rPr>
          <w:t>‬</w:t>
        </w:r>
        <w:r w:rsidR="00D566F0" w:rsidRPr="00D47134">
          <w:rPr>
            <w:rFonts w:cs="B Nazanin"/>
          </w:rPr>
          <w:t>‬</w:t>
        </w:r>
        <w:r w:rsidR="00D66258" w:rsidRPr="00D47134">
          <w:rPr>
            <w:rFonts w:cs="B Nazanin"/>
          </w:rPr>
          <w:t>‬</w:t>
        </w:r>
        <w:r w:rsidR="00B03B6E" w:rsidRPr="00D47134">
          <w:rPr>
            <w:rFonts w:cs="B Nazanin"/>
          </w:rPr>
          <w:t>‬</w:t>
        </w:r>
        <w:r w:rsidR="005E2DDE" w:rsidRPr="00D47134">
          <w:rPr>
            <w:rFonts w:cs="B Nazanin"/>
          </w:rPr>
          <w:t>‬</w:t>
        </w:r>
        <w:r w:rsidR="009F28AD" w:rsidRPr="00D47134">
          <w:rPr>
            <w:rFonts w:cs="B Nazanin"/>
          </w:rPr>
          <w:t>‬</w:t>
        </w:r>
        <w:r w:rsidR="006C02A7" w:rsidRPr="00D47134">
          <w:rPr>
            <w:rFonts w:cs="B Nazanin"/>
          </w:rPr>
          <w:t>‬</w:t>
        </w:r>
        <w:r w:rsidR="007F2417" w:rsidRPr="00D47134">
          <w:rPr>
            <w:rFonts w:cs="B Nazanin"/>
          </w:rPr>
          <w:t>‬</w:t>
        </w:r>
        <w:r w:rsidR="00BF426F" w:rsidRPr="00D47134">
          <w:rPr>
            <w:rFonts w:cs="B Nazanin"/>
          </w:rPr>
          <w:t>‬</w:t>
        </w:r>
        <w:r w:rsidR="00D50352" w:rsidRPr="00D47134">
          <w:rPr>
            <w:rFonts w:cs="B Nazanin"/>
          </w:rPr>
          <w:t>‬</w:t>
        </w:r>
        <w:r w:rsidR="00227204" w:rsidRPr="00D47134">
          <w:rPr>
            <w:rFonts w:cs="B Nazanin"/>
          </w:rPr>
          <w:t>‬</w:t>
        </w:r>
        <w:r w:rsidR="00545DA0" w:rsidRPr="00D47134">
          <w:rPr>
            <w:rFonts w:cs="B Nazanin"/>
          </w:rPr>
          <w:t>‬</w:t>
        </w:r>
        <w:r w:rsidR="004C6DDE" w:rsidRPr="00D47134">
          <w:rPr>
            <w:rFonts w:cs="B Nazanin"/>
          </w:rPr>
          <w:t>‬</w:t>
        </w:r>
        <w:r w:rsidR="001446B5" w:rsidRPr="00D47134">
          <w:rPr>
            <w:rFonts w:cs="B Nazanin"/>
          </w:rPr>
          <w:t>‬</w:t>
        </w:r>
        <w:r w:rsidR="00B35092" w:rsidRPr="00D47134">
          <w:rPr>
            <w:rFonts w:cs="B Nazanin"/>
          </w:rPr>
          <w:t>‬</w:t>
        </w:r>
        <w:r w:rsidR="00220008" w:rsidRPr="00D47134">
          <w:rPr>
            <w:rFonts w:cs="B Nazanin"/>
          </w:rPr>
          <w:t>‬</w:t>
        </w:r>
        <w:r w:rsidR="00C161C4" w:rsidRPr="00D47134">
          <w:rPr>
            <w:rFonts w:cs="B Nazanin"/>
          </w:rPr>
          <w:t>‬</w:t>
        </w:r>
        <w:r w:rsidR="00B432CC" w:rsidRPr="00D47134">
          <w:rPr>
            <w:rFonts w:cs="B Nazanin"/>
          </w:rPr>
          <w:t>‬</w:t>
        </w:r>
        <w:r w:rsidR="00641B3F" w:rsidRPr="00D47134">
          <w:rPr>
            <w:rFonts w:cs="B Nazanin"/>
          </w:rPr>
          <w:t>‬</w:t>
        </w:r>
        <w:r w:rsidR="00A64732" w:rsidRPr="00D47134">
          <w:rPr>
            <w:rFonts w:cs="B Nazanin"/>
          </w:rPr>
          <w:t>‬</w:t>
        </w:r>
        <w:r w:rsidR="007F5B12" w:rsidRPr="00D47134">
          <w:rPr>
            <w:rFonts w:cs="B Nazanin"/>
          </w:rPr>
          <w:t>‬</w:t>
        </w:r>
        <w:r w:rsidR="0084306A" w:rsidRPr="00D47134">
          <w:rPr>
            <w:rFonts w:cs="B Nazanin"/>
          </w:rPr>
          <w:t>‬</w:t>
        </w:r>
        <w:r w:rsidR="00824AB9" w:rsidRPr="00D47134">
          <w:rPr>
            <w:rFonts w:cs="B Nazanin"/>
          </w:rPr>
          <w:t>‬</w:t>
        </w:r>
        <w:r w:rsidR="00E13993" w:rsidRPr="00D47134">
          <w:rPr>
            <w:rFonts w:cs="B Nazanin"/>
          </w:rPr>
          <w:t>‬</w:t>
        </w:r>
        <w:r w:rsidR="003B0D27" w:rsidRPr="00D47134">
          <w:rPr>
            <w:rFonts w:cs="B Nazanin"/>
          </w:rPr>
          <w:t>‬</w:t>
        </w:r>
        <w:r w:rsidR="00BD2391" w:rsidRPr="00D47134">
          <w:rPr>
            <w:rFonts w:cs="B Nazanin"/>
          </w:rPr>
          <w:t>‬</w:t>
        </w:r>
        <w:r w:rsidR="00E91C2E" w:rsidRPr="00D47134">
          <w:rPr>
            <w:rFonts w:cs="B Nazanin"/>
          </w:rPr>
          <w:t>‬</w:t>
        </w:r>
        <w:r w:rsidR="001D3ADB" w:rsidRPr="00D47134">
          <w:rPr>
            <w:rFonts w:cs="B Nazanin"/>
          </w:rPr>
          <w:t>‬</w:t>
        </w:r>
        <w:r w:rsidR="00F850B5" w:rsidRPr="00D47134">
          <w:rPr>
            <w:rFonts w:cs="B Nazanin"/>
          </w:rPr>
          <w:t>‬</w:t>
        </w:r>
        <w:r w:rsidR="004A7505" w:rsidRPr="00D47134">
          <w:rPr>
            <w:rFonts w:cs="B Nazanin"/>
          </w:rPr>
          <w:t>‬</w:t>
        </w:r>
        <w:r w:rsidR="008D44FD" w:rsidRPr="00D47134">
          <w:t>‬</w:t>
        </w:r>
        <w:r w:rsidR="006E2547" w:rsidRPr="00D47134">
          <w:t>‬</w:t>
        </w:r>
        <w:r w:rsidR="00784B98" w:rsidRPr="00D47134">
          <w:t>‬</w:t>
        </w:r>
        <w:r w:rsidR="009E1F92" w:rsidRPr="00D47134">
          <w:t>‬</w:t>
        </w:r>
        <w:r w:rsidR="00AA28CD" w:rsidRPr="00D47134">
          <w:t>‬</w:t>
        </w:r>
        <w:r w:rsidR="00735624" w:rsidRPr="00D47134">
          <w:t>‬</w:t>
        </w:r>
        <w:r w:rsidR="00295965" w:rsidRPr="00D47134">
          <w:t>‬</w:t>
        </w:r>
        <w:r w:rsidR="00675DFA" w:rsidRPr="00D47134">
          <w:t>‬</w:t>
        </w:r>
        <w:r w:rsidR="00275743" w:rsidRPr="00D47134">
          <w:t>‬</w:t>
        </w:r>
        <w:r w:rsidR="00AA6CC5" w:rsidRPr="00D47134">
          <w:t>‬</w:t>
        </w:r>
        <w:r w:rsidR="005A3F87" w:rsidRPr="00D47134">
          <w:t>‬</w:t>
        </w:r>
        <w:r w:rsidR="003559C5" w:rsidRPr="00D47134">
          <w:t>‬</w:t>
        </w:r>
        <w:r w:rsidR="00801FDD" w:rsidRPr="00D47134">
          <w:t>‬</w:t>
        </w:r>
        <w:r w:rsidR="00541498" w:rsidRPr="00D47134">
          <w:t>‬</w:t>
        </w:r>
        <w:r w:rsidR="00502472" w:rsidRPr="00D47134">
          <w:t>‬</w:t>
        </w:r>
        <w:r w:rsidR="006D54C3" w:rsidRPr="00D47134">
          <w:t>‬</w:t>
        </w:r>
        <w:r w:rsidR="00C24C59" w:rsidRPr="00D47134">
          <w:t>‬</w:t>
        </w:r>
        <w:r w:rsidR="00FD2F49" w:rsidRPr="00D47134">
          <w:t>‬</w:t>
        </w:r>
        <w:r w:rsidR="00D41A72" w:rsidRPr="00D47134">
          <w:t>‬</w:t>
        </w:r>
        <w:r w:rsidR="00325957" w:rsidRPr="00D47134">
          <w:t>‬</w:t>
        </w:r>
        <w:r w:rsidR="003203A0" w:rsidRPr="00D47134">
          <w:t>‬</w:t>
        </w:r>
        <w:r w:rsidR="00AD16C2" w:rsidRPr="00D47134">
          <w:t>‬</w:t>
        </w:r>
        <w:r w:rsidR="00F74A3B" w:rsidRPr="00D47134">
          <w:t>‬</w:t>
        </w:r>
        <w:r w:rsidR="006B1F88" w:rsidRPr="00D47134">
          <w:t>‬</w:t>
        </w:r>
        <w:r w:rsidR="00890E3D" w:rsidRPr="00D47134">
          <w:t>‬</w:t>
        </w:r>
        <w:r w:rsidR="005B356C" w:rsidRPr="00D47134">
          <w:t>‬</w:t>
        </w:r>
        <w:r w:rsidR="005A2BB0" w:rsidRPr="00D47134">
          <w:t>‬</w:t>
        </w:r>
        <w:r w:rsidR="00194D22" w:rsidRPr="00D47134">
          <w:t>‬</w:t>
        </w:r>
        <w:r w:rsidR="000A2988" w:rsidRPr="00D47134">
          <w:t>‬</w:t>
        </w:r>
        <w:r w:rsidR="008735F5" w:rsidRPr="00D47134">
          <w:t>‬</w:t>
        </w:r>
        <w:r w:rsidR="00F459C9" w:rsidRPr="00D47134">
          <w:t>‬</w:t>
        </w:r>
        <w:r w:rsidR="00734445" w:rsidRPr="00D47134">
          <w:t>‬</w:t>
        </w:r>
        <w:r w:rsidR="005C7F4C" w:rsidRPr="00D47134">
          <w:t>‬</w:t>
        </w:r>
        <w:r w:rsidR="00D726D7" w:rsidRPr="00D47134">
          <w:t>‬</w:t>
        </w:r>
        <w:r w:rsidR="007A1E45" w:rsidRPr="00D47134">
          <w:t>‬</w:t>
        </w:r>
        <w:r w:rsidR="007D6296" w:rsidRPr="00D47134">
          <w:t>‬</w:t>
        </w:r>
        <w:r w:rsidR="00B02802" w:rsidRPr="00D47134">
          <w:t>‬</w:t>
        </w:r>
        <w:r w:rsidR="00F553DC" w:rsidRPr="00D47134">
          <w:t>‬</w:t>
        </w:r>
        <w:r w:rsidR="006157B9" w:rsidRPr="00D47134">
          <w:t>‬</w:t>
        </w:r>
        <w:r w:rsidR="00055181" w:rsidRPr="00D47134">
          <w:t>‬</w:t>
        </w:r>
        <w:r w:rsidR="00151426" w:rsidRPr="00D47134">
          <w:t>‬</w:t>
        </w:r>
        <w:r w:rsidR="0078039B" w:rsidRPr="00D47134">
          <w:t>‬</w:t>
        </w:r>
        <w:r w:rsidR="00D22C00" w:rsidRPr="00D47134">
          <w:t>‬</w:t>
        </w:r>
        <w:r w:rsidR="00705750" w:rsidRPr="00D47134">
          <w:t>‬</w:t>
        </w:r>
        <w:r w:rsidR="005E69C9" w:rsidRPr="00D47134">
          <w:t>‬</w:t>
        </w:r>
        <w:r w:rsidR="0017601D" w:rsidRPr="00D47134">
          <w:t>‬</w:t>
        </w:r>
        <w:r w:rsidR="00722F5A" w:rsidRPr="00D47134">
          <w:t>‬</w:t>
        </w:r>
        <w:r w:rsidR="002A433D" w:rsidRPr="00D47134">
          <w:t>‬</w:t>
        </w:r>
        <w:r w:rsidR="00525843" w:rsidRPr="00D47134">
          <w:t>‬</w:t>
        </w:r>
        <w:r w:rsidR="00C1009D" w:rsidRPr="00D47134">
          <w:t>‬</w:t>
        </w:r>
        <w:r w:rsidR="00140BB2">
          <w:t>‬</w:t>
        </w:r>
        <w:r w:rsidR="00ED2264">
          <w:t>‬</w:t>
        </w:r>
        <w:r w:rsidR="0086664C">
          <w:t>‬</w:t>
        </w:r>
        <w:r w:rsidR="005B10F1">
          <w:t>‬</w:t>
        </w:r>
        <w:r w:rsidR="0098077B">
          <w:t>‬</w:t>
        </w:r>
        <w:r w:rsidR="00975B76">
          <w:t>‬</w:t>
        </w:r>
        <w:r w:rsidR="008E1946">
          <w:t>‬</w:t>
        </w:r>
        <w:r w:rsidR="008B6BFE">
          <w:t>‬</w:t>
        </w:r>
        <w:r w:rsidR="00EA3634">
          <w:t>‬</w:t>
        </w:r>
      </w:dir>
    </w:p>
    <w:p w:rsidR="00FB7A1F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ﻧﺎﺻﺮﻱ، م؛ ﺭﺿﺎﺋﻲ، م؛ ﺳﺒﺰﻭﺍﺭﻱ، ﺍ؛ ﺣﺴﻴني، ه؛  ﻣﻮﺳﻲ ﭘﻮﺭ، م. (1385). ﻣﻘﺎﻳﺴﻪ ﺍﺛﺮ ﻣﻮﺍﺩ ﭘﺮﻛﻨﻨﺪﻩ ﺑﺮ ﻛﻴﻔﻴﺖ </w:t>
      </w:r>
      <w:dir w:val="rtl">
        <w:r w:rsidRPr="00D47134">
          <w:rPr>
            <w:rFonts w:cs="B Nazanin"/>
            <w:rtl/>
          </w:rPr>
          <w:t>ﻛﻨﺴﺮﻭ ﻛﻴﻠﻜﺎﻱ ﻣﻌﻤﻮلي (</w:t>
        </w:r>
        <w:r w:rsidRPr="00D47134">
          <w:rPr>
            <w:rFonts w:cs="B Nazanin"/>
          </w:rPr>
          <w:t>Clupeonella delicatula</w:t>
        </w:r>
        <w:r w:rsidRPr="00D47134">
          <w:rPr>
            <w:rFonts w:cs="B Nazanin"/>
            <w:rtl/>
          </w:rPr>
          <w:t>)ﺑﻪ ﺭﻭﺵ ﻓﻠﻮﺭﺳﺎﻧﺲ.</w:t>
        </w:r>
        <w:dir w:val="rtl">
          <w:r w:rsidRPr="00D47134">
            <w:rPr>
              <w:rFonts w:cs="B Nazanin"/>
              <w:rtl/>
            </w:rPr>
            <w:t xml:space="preserve">مجله ﻋﻠﻮﻡ ﻭ ﺻﻨﺎﻳﻊ ﻏﺬﺍﻳﻲ ﺍﻳﺮﺍن، 3(3) </w:t>
          </w:r>
          <w:r w:rsidR="00A63B25" w:rsidRPr="00D47134">
            <w:rPr>
              <w:rFonts w:cs="B Nazanin" w:hint="cs"/>
              <w:rtl/>
            </w:rPr>
            <w:t>37-46.</w:t>
          </w:r>
          <w:r w:rsidRPr="00D47134">
            <w:rPr>
              <w:rFonts w:cs="B Nazanin"/>
              <w:rtl/>
            </w:rPr>
            <w:t xml:space="preserve"> </w:t>
          </w:r>
          <w:r w:rsidR="008D0C63" w:rsidRPr="00D47134">
            <w:rPr>
              <w:rFonts w:cs="B Nazanin"/>
            </w:rPr>
            <w:t>‬</w:t>
          </w:r>
          <w:r w:rsidR="00354DB7" w:rsidRPr="00D47134">
            <w:rPr>
              <w:rFonts w:cs="B Nazanin"/>
            </w:rPr>
            <w:t>‬</w:t>
          </w:r>
          <w:r w:rsidR="00354DB7" w:rsidRPr="00D47134">
            <w:rPr>
              <w:rFonts w:cs="B Nazanin"/>
            </w:rPr>
            <w:t>‬</w:t>
          </w:r>
          <w:r w:rsidR="00F933C8" w:rsidRPr="00D47134">
            <w:rPr>
              <w:rFonts w:cs="B Nazanin"/>
            </w:rPr>
            <w:t>‬</w:t>
          </w:r>
          <w:r w:rsidR="00F933C8" w:rsidRPr="00D47134">
            <w:rPr>
              <w:rFonts w:cs="B Nazanin"/>
            </w:rPr>
            <w:t>‬</w:t>
          </w:r>
          <w:r w:rsidR="003C71F6" w:rsidRPr="00D47134">
            <w:rPr>
              <w:rFonts w:cs="B Nazanin"/>
            </w:rPr>
            <w:t>‬</w:t>
          </w:r>
          <w:r w:rsidR="003C71F6" w:rsidRPr="00D47134">
            <w:rPr>
              <w:rFonts w:cs="B Nazanin"/>
            </w:rPr>
            <w:t>‬</w:t>
          </w:r>
          <w:r w:rsidR="004B3764" w:rsidRPr="00D47134">
            <w:rPr>
              <w:rFonts w:cs="B Nazanin"/>
            </w:rPr>
            <w:t>‬</w:t>
          </w:r>
          <w:r w:rsidR="004B3764" w:rsidRPr="00D47134">
            <w:rPr>
              <w:rFonts w:cs="B Nazanin"/>
            </w:rPr>
            <w:t>‬</w:t>
          </w:r>
          <w:r w:rsidR="005E0108" w:rsidRPr="00D47134">
            <w:rPr>
              <w:rFonts w:cs="B Nazanin"/>
            </w:rPr>
            <w:t>‬</w:t>
          </w:r>
          <w:r w:rsidR="005E0108" w:rsidRPr="00D47134">
            <w:rPr>
              <w:rFonts w:cs="B Nazanin"/>
            </w:rPr>
            <w:t>‬</w:t>
          </w:r>
          <w:r w:rsidR="00934076" w:rsidRPr="00D47134">
            <w:rPr>
              <w:rFonts w:cs="B Nazanin"/>
            </w:rPr>
            <w:t>‬</w:t>
          </w:r>
          <w:r w:rsidR="00934076" w:rsidRPr="00D47134">
            <w:rPr>
              <w:rFonts w:cs="B Nazanin"/>
            </w:rPr>
            <w:t>‬</w:t>
          </w:r>
          <w:r w:rsidR="007279F5" w:rsidRPr="00D47134">
            <w:rPr>
              <w:rFonts w:cs="B Nazanin"/>
            </w:rPr>
            <w:t>‬</w:t>
          </w:r>
          <w:r w:rsidR="007279F5" w:rsidRPr="00D47134">
            <w:rPr>
              <w:rFonts w:cs="B Nazanin"/>
            </w:rPr>
            <w:t>‬</w:t>
          </w:r>
          <w:r w:rsidR="00BB318D" w:rsidRPr="00D47134">
            <w:rPr>
              <w:rFonts w:cs="B Nazanin"/>
            </w:rPr>
            <w:t>‬</w:t>
          </w:r>
          <w:r w:rsidR="00BB318D" w:rsidRPr="00D47134">
            <w:rPr>
              <w:rFonts w:cs="B Nazanin"/>
            </w:rPr>
            <w:t>‬</w:t>
          </w:r>
          <w:r w:rsidR="00EF48C8" w:rsidRPr="00D47134">
            <w:rPr>
              <w:rFonts w:cs="B Nazanin"/>
            </w:rPr>
            <w:t>‬</w:t>
          </w:r>
          <w:r w:rsidR="00EF48C8" w:rsidRPr="00D47134">
            <w:rPr>
              <w:rFonts w:cs="B Nazanin"/>
            </w:rPr>
            <w:t>‬</w:t>
          </w:r>
          <w:r w:rsidR="00A60FB0" w:rsidRPr="00D47134">
            <w:rPr>
              <w:rFonts w:cs="B Nazanin"/>
            </w:rPr>
            <w:t>‬</w:t>
          </w:r>
          <w:r w:rsidR="00A60FB0" w:rsidRPr="00D47134">
            <w:rPr>
              <w:rFonts w:cs="B Nazanin"/>
            </w:rPr>
            <w:t>‬</w:t>
          </w:r>
          <w:r w:rsidR="002818A8" w:rsidRPr="00D47134">
            <w:rPr>
              <w:rFonts w:cs="B Nazanin"/>
            </w:rPr>
            <w:t>‬</w:t>
          </w:r>
          <w:r w:rsidR="002818A8" w:rsidRPr="00D47134">
            <w:rPr>
              <w:rFonts w:cs="B Nazanin"/>
            </w:rPr>
            <w:t>‬</w:t>
          </w:r>
          <w:r w:rsidR="00D676F3" w:rsidRPr="00D47134">
            <w:rPr>
              <w:rFonts w:cs="B Nazanin"/>
            </w:rPr>
            <w:t>‬</w:t>
          </w:r>
          <w:r w:rsidR="00D676F3" w:rsidRPr="00D47134">
            <w:rPr>
              <w:rFonts w:cs="B Nazanin"/>
            </w:rPr>
            <w:t>‬</w:t>
          </w:r>
          <w:r w:rsidR="00D909B8" w:rsidRPr="00D47134">
            <w:rPr>
              <w:rFonts w:cs="B Nazanin"/>
            </w:rPr>
            <w:t>‬</w:t>
          </w:r>
          <w:r w:rsidR="00D909B8" w:rsidRPr="00D47134">
            <w:rPr>
              <w:rFonts w:cs="B Nazanin"/>
            </w:rPr>
            <w:t>‬</w:t>
          </w:r>
          <w:r w:rsidR="0092199F" w:rsidRPr="00D47134">
            <w:rPr>
              <w:rFonts w:cs="B Nazanin"/>
            </w:rPr>
            <w:t>‬</w:t>
          </w:r>
          <w:r w:rsidR="0092199F" w:rsidRPr="00D47134">
            <w:rPr>
              <w:rFonts w:cs="B Nazanin"/>
            </w:rPr>
            <w:t>‬</w:t>
          </w:r>
          <w:r w:rsidR="00E12730" w:rsidRPr="00D47134">
            <w:rPr>
              <w:rFonts w:cs="B Nazanin"/>
            </w:rPr>
            <w:t>‬</w:t>
          </w:r>
          <w:r w:rsidR="00E12730" w:rsidRPr="00D47134">
            <w:rPr>
              <w:rFonts w:cs="B Nazanin"/>
            </w:rPr>
            <w:t>‬</w:t>
          </w:r>
          <w:r w:rsidR="00BD2C88" w:rsidRPr="00D47134">
            <w:rPr>
              <w:rFonts w:cs="B Nazanin"/>
            </w:rPr>
            <w:t>‬</w:t>
          </w:r>
          <w:r w:rsidR="00BD2C88" w:rsidRPr="00D47134">
            <w:rPr>
              <w:rFonts w:cs="B Nazanin"/>
            </w:rPr>
            <w:t>‬</w:t>
          </w:r>
          <w:r w:rsidR="00712D3D" w:rsidRPr="00D47134">
            <w:rPr>
              <w:rFonts w:cs="B Nazanin"/>
            </w:rPr>
            <w:t>‬</w:t>
          </w:r>
          <w:r w:rsidR="00712D3D" w:rsidRPr="00D47134">
            <w:rPr>
              <w:rFonts w:cs="B Nazanin"/>
            </w:rPr>
            <w:t>‬</w:t>
          </w:r>
          <w:r w:rsidR="00A10FF3" w:rsidRPr="00D47134">
            <w:rPr>
              <w:rFonts w:cs="B Nazanin"/>
            </w:rPr>
            <w:t>‬</w:t>
          </w:r>
          <w:r w:rsidR="00A10FF3" w:rsidRPr="00D47134">
            <w:rPr>
              <w:rFonts w:cs="B Nazanin"/>
            </w:rPr>
            <w:t>‬</w:t>
          </w:r>
          <w:r w:rsidR="003A62E5" w:rsidRPr="00D47134">
            <w:rPr>
              <w:rFonts w:cs="B Nazanin"/>
            </w:rPr>
            <w:t>‬</w:t>
          </w:r>
          <w:r w:rsidR="003A62E5" w:rsidRPr="00D47134">
            <w:rPr>
              <w:rFonts w:cs="B Nazanin"/>
            </w:rPr>
            <w:t>‬</w:t>
          </w:r>
          <w:r w:rsidR="00EA0BAA" w:rsidRPr="00D47134">
            <w:rPr>
              <w:rFonts w:cs="B Nazanin"/>
            </w:rPr>
            <w:t>‬</w:t>
          </w:r>
          <w:r w:rsidR="00EA0BAA" w:rsidRPr="00D47134">
            <w:rPr>
              <w:rFonts w:cs="B Nazanin"/>
            </w:rPr>
            <w:t>‬</w:t>
          </w:r>
          <w:r w:rsidR="008F3949" w:rsidRPr="00D47134">
            <w:rPr>
              <w:rFonts w:cs="B Nazanin"/>
            </w:rPr>
            <w:t>‬</w:t>
          </w:r>
          <w:r w:rsidR="000F14FE" w:rsidRPr="00D47134">
            <w:rPr>
              <w:rFonts w:cs="B Nazanin"/>
            </w:rPr>
            <w:t>‬</w:t>
          </w:r>
          <w:r w:rsidR="000F14FE" w:rsidRPr="00D47134">
            <w:rPr>
              <w:rFonts w:cs="B Nazanin"/>
            </w:rPr>
            <w:t>‬</w:t>
          </w:r>
          <w:r w:rsidR="007C23BE" w:rsidRPr="00D47134">
            <w:rPr>
              <w:rFonts w:cs="B Nazanin"/>
            </w:rPr>
            <w:t>‬</w:t>
          </w:r>
          <w:r w:rsidR="007C23BE" w:rsidRPr="00D47134">
            <w:rPr>
              <w:rFonts w:cs="B Nazanin"/>
            </w:rPr>
            <w:t>‬</w:t>
          </w:r>
          <w:r w:rsidR="00610F58" w:rsidRPr="00D47134">
            <w:rPr>
              <w:rFonts w:cs="B Nazanin"/>
            </w:rPr>
            <w:t>‬</w:t>
          </w:r>
          <w:r w:rsidR="00610F58" w:rsidRPr="00D47134">
            <w:rPr>
              <w:rFonts w:cs="B Nazanin"/>
            </w:rPr>
            <w:t>‬</w:t>
          </w:r>
          <w:r w:rsidR="00385AEB" w:rsidRPr="00D47134">
            <w:rPr>
              <w:rFonts w:cs="B Nazanin"/>
            </w:rPr>
            <w:t>‬</w:t>
          </w:r>
          <w:r w:rsidR="00385AEB" w:rsidRPr="00D47134">
            <w:rPr>
              <w:rFonts w:cs="B Nazanin"/>
            </w:rPr>
            <w:t>‬</w:t>
          </w:r>
          <w:r w:rsidR="003D36FC" w:rsidRPr="00D47134">
            <w:rPr>
              <w:rFonts w:cs="B Nazanin"/>
            </w:rPr>
            <w:t>‬</w:t>
          </w:r>
          <w:r w:rsidR="003D36FC" w:rsidRPr="00D47134">
            <w:rPr>
              <w:rFonts w:cs="B Nazanin"/>
            </w:rPr>
            <w:t>‬</w:t>
          </w:r>
          <w:r w:rsidR="00B34D8E" w:rsidRPr="00D47134">
            <w:rPr>
              <w:rFonts w:cs="B Nazanin"/>
            </w:rPr>
            <w:t>‬</w:t>
          </w:r>
          <w:r w:rsidR="00B34D8E" w:rsidRPr="00D47134">
            <w:rPr>
              <w:rFonts w:cs="B Nazanin"/>
            </w:rPr>
            <w:t>‬</w:t>
          </w:r>
          <w:r w:rsidR="009B38AA" w:rsidRPr="00D47134">
            <w:rPr>
              <w:rFonts w:cs="B Nazanin"/>
            </w:rPr>
            <w:t>‬</w:t>
          </w:r>
          <w:r w:rsidR="009B38AA" w:rsidRPr="00D47134">
            <w:rPr>
              <w:rFonts w:cs="B Nazanin"/>
            </w:rPr>
            <w:t>‬</w:t>
          </w:r>
          <w:r w:rsidR="00D0752A" w:rsidRPr="00D47134">
            <w:rPr>
              <w:rFonts w:cs="B Nazanin"/>
            </w:rPr>
            <w:t>‬</w:t>
          </w:r>
          <w:r w:rsidR="00D0752A" w:rsidRPr="00D47134">
            <w:rPr>
              <w:rFonts w:cs="B Nazanin"/>
            </w:rPr>
            <w:t>‬</w:t>
          </w:r>
          <w:r w:rsidR="00492C66" w:rsidRPr="00D47134">
            <w:rPr>
              <w:rFonts w:cs="B Nazanin"/>
            </w:rPr>
            <w:t>‬</w:t>
          </w:r>
          <w:r w:rsidR="00492C66" w:rsidRPr="00D47134">
            <w:rPr>
              <w:rFonts w:cs="B Nazanin"/>
            </w:rPr>
            <w:t>‬</w:t>
          </w:r>
          <w:r w:rsidR="0094668E" w:rsidRPr="00D47134">
            <w:rPr>
              <w:rFonts w:cs="B Nazanin"/>
            </w:rPr>
            <w:t>‬</w:t>
          </w:r>
          <w:r w:rsidR="0094668E" w:rsidRPr="00D47134">
            <w:rPr>
              <w:rFonts w:cs="B Nazanin"/>
            </w:rPr>
            <w:t>‬</w:t>
          </w:r>
          <w:r w:rsidR="00D566F0" w:rsidRPr="00D47134">
            <w:rPr>
              <w:rFonts w:cs="B Nazanin"/>
            </w:rPr>
            <w:t>‬</w:t>
          </w:r>
          <w:r w:rsidR="00D566F0" w:rsidRPr="00D47134">
            <w:rPr>
              <w:rFonts w:cs="B Nazanin"/>
            </w:rPr>
            <w:t>‬</w:t>
          </w:r>
          <w:r w:rsidR="00D66258" w:rsidRPr="00D47134">
            <w:rPr>
              <w:rFonts w:cs="B Nazanin"/>
            </w:rPr>
            <w:t>‬</w:t>
          </w:r>
          <w:r w:rsidR="00D66258" w:rsidRPr="00D47134">
            <w:rPr>
              <w:rFonts w:cs="B Nazanin"/>
            </w:rPr>
            <w:t>‬</w:t>
          </w:r>
          <w:r w:rsidR="00B03B6E" w:rsidRPr="00D47134">
            <w:rPr>
              <w:rFonts w:cs="B Nazanin"/>
            </w:rPr>
            <w:t>‬</w:t>
          </w:r>
          <w:r w:rsidR="00B03B6E" w:rsidRPr="00D47134">
            <w:rPr>
              <w:rFonts w:cs="B Nazanin"/>
            </w:rPr>
            <w:t>‬</w:t>
          </w:r>
          <w:r w:rsidR="005E2DDE" w:rsidRPr="00D47134">
            <w:rPr>
              <w:rFonts w:cs="B Nazanin"/>
            </w:rPr>
            <w:t>‬</w:t>
          </w:r>
          <w:r w:rsidR="005E2DDE" w:rsidRPr="00D47134">
            <w:rPr>
              <w:rFonts w:cs="B Nazanin"/>
            </w:rPr>
            <w:t>‬</w:t>
          </w:r>
          <w:r w:rsidR="009F28AD" w:rsidRPr="00D47134">
            <w:rPr>
              <w:rFonts w:cs="B Nazanin"/>
            </w:rPr>
            <w:t>‬</w:t>
          </w:r>
          <w:r w:rsidR="009F28AD" w:rsidRPr="00D47134">
            <w:rPr>
              <w:rFonts w:cs="B Nazanin"/>
            </w:rPr>
            <w:t>‬</w:t>
          </w:r>
          <w:r w:rsidR="006C02A7" w:rsidRPr="00D47134">
            <w:rPr>
              <w:rFonts w:cs="B Nazanin"/>
            </w:rPr>
            <w:t>‬</w:t>
          </w:r>
          <w:r w:rsidR="006C02A7" w:rsidRPr="00D47134">
            <w:rPr>
              <w:rFonts w:cs="B Nazanin"/>
            </w:rPr>
            <w:t>‬</w:t>
          </w:r>
          <w:r w:rsidR="007F2417" w:rsidRPr="00D47134">
            <w:rPr>
              <w:rFonts w:cs="B Nazanin"/>
            </w:rPr>
            <w:t>‬</w:t>
          </w:r>
          <w:r w:rsidR="007F2417" w:rsidRPr="00D47134">
            <w:rPr>
              <w:rFonts w:cs="B Nazanin"/>
            </w:rPr>
            <w:t>‬</w:t>
          </w:r>
          <w:r w:rsidR="00BF426F" w:rsidRPr="00D47134">
            <w:rPr>
              <w:rFonts w:cs="B Nazanin"/>
            </w:rPr>
            <w:t>‬</w:t>
          </w:r>
          <w:r w:rsidR="00BF426F" w:rsidRPr="00D47134">
            <w:rPr>
              <w:rFonts w:cs="B Nazanin"/>
            </w:rPr>
            <w:t>‬</w:t>
          </w:r>
          <w:r w:rsidR="00D50352" w:rsidRPr="00D47134">
            <w:rPr>
              <w:rFonts w:cs="B Nazanin"/>
            </w:rPr>
            <w:t>‬</w:t>
          </w:r>
          <w:r w:rsidR="00D50352" w:rsidRPr="00D47134">
            <w:rPr>
              <w:rFonts w:cs="B Nazanin"/>
            </w:rPr>
            <w:t>‬</w:t>
          </w:r>
          <w:r w:rsidR="00227204" w:rsidRPr="00D47134">
            <w:rPr>
              <w:rFonts w:cs="B Nazanin"/>
            </w:rPr>
            <w:t>‬</w:t>
          </w:r>
          <w:r w:rsidR="00227204" w:rsidRPr="00D47134">
            <w:rPr>
              <w:rFonts w:cs="B Nazanin"/>
            </w:rPr>
            <w:t>‬</w:t>
          </w:r>
          <w:r w:rsidR="00545DA0" w:rsidRPr="00D47134">
            <w:rPr>
              <w:rFonts w:cs="B Nazanin"/>
            </w:rPr>
            <w:t>‬</w:t>
          </w:r>
          <w:r w:rsidR="00545DA0" w:rsidRPr="00D47134">
            <w:rPr>
              <w:rFonts w:cs="B Nazanin"/>
            </w:rPr>
            <w:t>‬</w:t>
          </w:r>
          <w:r w:rsidR="004C6DDE" w:rsidRPr="00D47134">
            <w:rPr>
              <w:rFonts w:cs="B Nazanin"/>
            </w:rPr>
            <w:t>‬</w:t>
          </w:r>
          <w:r w:rsidR="004C6DDE" w:rsidRPr="00D47134">
            <w:rPr>
              <w:rFonts w:cs="B Nazanin"/>
            </w:rPr>
            <w:t>‬</w:t>
          </w:r>
          <w:r w:rsidR="001446B5" w:rsidRPr="00D47134">
            <w:rPr>
              <w:rFonts w:cs="B Nazanin"/>
            </w:rPr>
            <w:t>‬</w:t>
          </w:r>
          <w:r w:rsidR="001446B5" w:rsidRPr="00D47134">
            <w:rPr>
              <w:rFonts w:cs="B Nazanin"/>
            </w:rPr>
            <w:t>‬</w:t>
          </w:r>
          <w:r w:rsidR="00B35092" w:rsidRPr="00D47134">
            <w:rPr>
              <w:rFonts w:cs="B Nazanin"/>
            </w:rPr>
            <w:t>‬</w:t>
          </w:r>
          <w:r w:rsidR="00B35092" w:rsidRPr="00D47134">
            <w:rPr>
              <w:rFonts w:cs="B Nazanin"/>
            </w:rPr>
            <w:t>‬</w:t>
          </w:r>
          <w:r w:rsidR="00220008" w:rsidRPr="00D47134">
            <w:rPr>
              <w:rFonts w:cs="B Nazanin"/>
            </w:rPr>
            <w:t>‬</w:t>
          </w:r>
          <w:r w:rsidR="00220008" w:rsidRPr="00D47134">
            <w:rPr>
              <w:rFonts w:cs="B Nazanin"/>
            </w:rPr>
            <w:t>‬</w:t>
          </w:r>
          <w:r w:rsidR="00C161C4" w:rsidRPr="00D47134">
            <w:rPr>
              <w:rFonts w:cs="B Nazanin"/>
            </w:rPr>
            <w:t>‬</w:t>
          </w:r>
          <w:r w:rsidR="00C161C4" w:rsidRPr="00D47134">
            <w:rPr>
              <w:rFonts w:cs="B Nazanin"/>
            </w:rPr>
            <w:t>‬</w:t>
          </w:r>
          <w:r w:rsidR="00B432CC" w:rsidRPr="00D47134">
            <w:rPr>
              <w:rFonts w:cs="B Nazanin"/>
            </w:rPr>
            <w:t>‬</w:t>
          </w:r>
          <w:r w:rsidR="00B432CC" w:rsidRPr="00D47134">
            <w:rPr>
              <w:rFonts w:cs="B Nazanin"/>
            </w:rPr>
            <w:t>‬</w:t>
          </w:r>
          <w:r w:rsidR="00641B3F" w:rsidRPr="00D47134">
            <w:rPr>
              <w:rFonts w:cs="B Nazanin"/>
            </w:rPr>
            <w:t>‬</w:t>
          </w:r>
          <w:r w:rsidR="00641B3F" w:rsidRPr="00D47134">
            <w:rPr>
              <w:rFonts w:cs="B Nazanin"/>
            </w:rPr>
            <w:t>‬</w:t>
          </w:r>
          <w:r w:rsidR="00A64732" w:rsidRPr="00D47134">
            <w:rPr>
              <w:rFonts w:cs="B Nazanin"/>
            </w:rPr>
            <w:t>‬</w:t>
          </w:r>
          <w:r w:rsidR="00A64732" w:rsidRPr="00D47134">
            <w:rPr>
              <w:rFonts w:cs="B Nazanin"/>
            </w:rPr>
            <w:t>‬</w:t>
          </w:r>
          <w:r w:rsidR="007F5B12" w:rsidRPr="00D47134">
            <w:rPr>
              <w:rFonts w:cs="B Nazanin"/>
            </w:rPr>
            <w:t>‬</w:t>
          </w:r>
          <w:r w:rsidR="007F5B12" w:rsidRPr="00D47134">
            <w:rPr>
              <w:rFonts w:cs="B Nazanin"/>
            </w:rPr>
            <w:t>‬</w:t>
          </w:r>
          <w:r w:rsidR="0084306A" w:rsidRPr="00D47134">
            <w:rPr>
              <w:rFonts w:cs="B Nazanin"/>
            </w:rPr>
            <w:t>‬</w:t>
          </w:r>
          <w:r w:rsidR="0084306A" w:rsidRPr="00D47134">
            <w:rPr>
              <w:rFonts w:cs="B Nazanin"/>
            </w:rPr>
            <w:t>‬</w:t>
          </w:r>
          <w:r w:rsidR="00824AB9" w:rsidRPr="00D47134">
            <w:rPr>
              <w:rFonts w:cs="B Nazanin"/>
            </w:rPr>
            <w:t>‬</w:t>
          </w:r>
          <w:r w:rsidR="00824AB9" w:rsidRPr="00D47134">
            <w:rPr>
              <w:rFonts w:cs="B Nazanin"/>
            </w:rPr>
            <w:t>‬</w:t>
          </w:r>
          <w:r w:rsidR="00E13993" w:rsidRPr="00D47134">
            <w:rPr>
              <w:rFonts w:cs="B Nazanin"/>
            </w:rPr>
            <w:t>‬</w:t>
          </w:r>
          <w:r w:rsidR="00E13993" w:rsidRPr="00D47134">
            <w:rPr>
              <w:rFonts w:cs="B Nazanin"/>
            </w:rPr>
            <w:t>‬</w:t>
          </w:r>
          <w:r w:rsidR="003B0D27" w:rsidRPr="00D47134">
            <w:rPr>
              <w:rFonts w:cs="B Nazanin"/>
            </w:rPr>
            <w:t>‬</w:t>
          </w:r>
          <w:r w:rsidR="003B0D27" w:rsidRPr="00D47134">
            <w:rPr>
              <w:rFonts w:cs="B Nazanin"/>
            </w:rPr>
            <w:t>‬</w:t>
          </w:r>
          <w:r w:rsidR="00BD2391" w:rsidRPr="00D47134">
            <w:rPr>
              <w:rFonts w:cs="B Nazanin"/>
            </w:rPr>
            <w:t>‬</w:t>
          </w:r>
          <w:r w:rsidR="00BD2391" w:rsidRPr="00D47134">
            <w:rPr>
              <w:rFonts w:cs="B Nazanin"/>
            </w:rPr>
            <w:t>‬</w:t>
          </w:r>
          <w:r w:rsidR="00E91C2E" w:rsidRPr="00D47134">
            <w:rPr>
              <w:rFonts w:cs="B Nazanin"/>
            </w:rPr>
            <w:t>‬</w:t>
          </w:r>
          <w:r w:rsidR="00E91C2E" w:rsidRPr="00D47134">
            <w:rPr>
              <w:rFonts w:cs="B Nazanin"/>
            </w:rPr>
            <w:t>‬</w:t>
          </w:r>
          <w:r w:rsidR="001D3ADB" w:rsidRPr="00D47134">
            <w:rPr>
              <w:rFonts w:cs="B Nazanin"/>
            </w:rPr>
            <w:t>‬</w:t>
          </w:r>
          <w:r w:rsidR="001D3ADB" w:rsidRPr="00D47134">
            <w:rPr>
              <w:rFonts w:cs="B Nazanin"/>
            </w:rPr>
            <w:t>‬</w:t>
          </w:r>
          <w:r w:rsidR="00F850B5" w:rsidRPr="00D47134">
            <w:rPr>
              <w:rFonts w:cs="B Nazanin"/>
            </w:rPr>
            <w:t>‬</w:t>
          </w:r>
          <w:r w:rsidR="00F850B5" w:rsidRPr="00D47134">
            <w:rPr>
              <w:rFonts w:cs="B Nazanin"/>
            </w:rPr>
            <w:t>‬</w:t>
          </w:r>
          <w:r w:rsidR="004A7505" w:rsidRPr="00D47134">
            <w:rPr>
              <w:rFonts w:cs="B Nazanin"/>
            </w:rPr>
            <w:t>‬</w:t>
          </w:r>
          <w:r w:rsidR="004A7505" w:rsidRPr="00D47134">
            <w:rPr>
              <w:rFonts w:cs="B Nazanin"/>
            </w:rPr>
            <w:t>‬</w:t>
          </w:r>
          <w:r w:rsidR="008D44FD" w:rsidRPr="00D47134">
            <w:t>‬</w:t>
          </w:r>
          <w:r w:rsidR="008D44FD" w:rsidRPr="00D47134">
            <w:t>‬</w:t>
          </w:r>
          <w:r w:rsidR="006E2547" w:rsidRPr="00D47134">
            <w:t>‬</w:t>
          </w:r>
          <w:r w:rsidR="006E2547" w:rsidRPr="00D47134">
            <w:t>‬</w:t>
          </w:r>
          <w:r w:rsidR="00784B98" w:rsidRPr="00D47134">
            <w:t>‬</w:t>
          </w:r>
          <w:r w:rsidR="00784B98" w:rsidRPr="00D47134">
            <w:t>‬</w:t>
          </w:r>
          <w:r w:rsidR="009E1F92" w:rsidRPr="00D47134">
            <w:t>‬</w:t>
          </w:r>
          <w:r w:rsidR="009E1F92" w:rsidRPr="00D47134">
            <w:t>‬</w:t>
          </w:r>
          <w:r w:rsidR="00AA28CD" w:rsidRPr="00D47134">
            <w:t>‬</w:t>
          </w:r>
          <w:r w:rsidR="00AA28CD" w:rsidRPr="00D47134">
            <w:t>‬</w:t>
          </w:r>
          <w:r w:rsidR="00735624" w:rsidRPr="00D47134">
            <w:t>‬</w:t>
          </w:r>
          <w:r w:rsidR="00735624" w:rsidRPr="00D47134">
            <w:t>‬</w:t>
          </w:r>
          <w:r w:rsidR="00295965" w:rsidRPr="00D47134">
            <w:t>‬</w:t>
          </w:r>
          <w:r w:rsidR="00295965" w:rsidRPr="00D47134">
            <w:t>‬</w:t>
          </w:r>
          <w:r w:rsidR="00675DFA" w:rsidRPr="00D47134">
            <w:t>‬</w:t>
          </w:r>
          <w:r w:rsidR="00675DFA" w:rsidRPr="00D47134">
            <w:t>‬</w:t>
          </w:r>
          <w:r w:rsidR="00275743" w:rsidRPr="00D47134">
            <w:t>‬</w:t>
          </w:r>
          <w:r w:rsidR="00275743" w:rsidRPr="00D47134">
            <w:t>‬</w:t>
          </w:r>
          <w:r w:rsidR="00AA6CC5" w:rsidRPr="00D47134">
            <w:t>‬</w:t>
          </w:r>
          <w:r w:rsidR="00AA6CC5" w:rsidRPr="00D47134">
            <w:t>‬</w:t>
          </w:r>
          <w:r w:rsidR="005A3F87" w:rsidRPr="00D47134">
            <w:t>‬</w:t>
          </w:r>
          <w:r w:rsidR="005A3F87" w:rsidRPr="00D47134">
            <w:t>‬</w:t>
          </w:r>
          <w:r w:rsidR="003559C5" w:rsidRPr="00D47134">
            <w:t>‬</w:t>
          </w:r>
          <w:r w:rsidR="003559C5" w:rsidRPr="00D47134">
            <w:t>‬</w:t>
          </w:r>
          <w:r w:rsidR="00801FDD" w:rsidRPr="00D47134">
            <w:t>‬</w:t>
          </w:r>
          <w:r w:rsidR="00801FDD" w:rsidRPr="00D47134">
            <w:t>‬</w:t>
          </w:r>
          <w:r w:rsidR="00541498" w:rsidRPr="00D47134">
            <w:t>‬</w:t>
          </w:r>
          <w:r w:rsidR="00541498" w:rsidRPr="00D47134">
            <w:t>‬</w:t>
          </w:r>
          <w:r w:rsidR="00502472" w:rsidRPr="00D47134">
            <w:t>‬</w:t>
          </w:r>
          <w:r w:rsidR="00502472" w:rsidRPr="00D47134">
            <w:t>‬</w:t>
          </w:r>
          <w:r w:rsidR="006D54C3" w:rsidRPr="00D47134">
            <w:t>‬</w:t>
          </w:r>
          <w:r w:rsidR="006D54C3" w:rsidRPr="00D47134">
            <w:t>‬</w:t>
          </w:r>
          <w:r w:rsidR="00C24C59" w:rsidRPr="00D47134">
            <w:t>‬</w:t>
          </w:r>
          <w:r w:rsidR="00C24C59" w:rsidRPr="00D47134">
            <w:t>‬</w:t>
          </w:r>
          <w:r w:rsidR="00FD2F49" w:rsidRPr="00D47134">
            <w:t>‬</w:t>
          </w:r>
          <w:r w:rsidR="00FD2F49" w:rsidRPr="00D47134">
            <w:t>‬</w:t>
          </w:r>
          <w:r w:rsidR="00D41A72" w:rsidRPr="00D47134">
            <w:t>‬</w:t>
          </w:r>
          <w:r w:rsidR="00D41A72" w:rsidRPr="00D47134">
            <w:t>‬</w:t>
          </w:r>
          <w:r w:rsidR="00325957" w:rsidRPr="00D47134">
            <w:t>‬</w:t>
          </w:r>
          <w:r w:rsidR="00325957" w:rsidRPr="00D47134">
            <w:t>‬</w:t>
          </w:r>
          <w:r w:rsidR="003203A0" w:rsidRPr="00D47134">
            <w:t>‬</w:t>
          </w:r>
          <w:r w:rsidR="003203A0" w:rsidRPr="00D47134">
            <w:t>‬</w:t>
          </w:r>
          <w:r w:rsidR="00AD16C2" w:rsidRPr="00D47134">
            <w:t>‬</w:t>
          </w:r>
          <w:r w:rsidR="00AD16C2" w:rsidRPr="00D47134">
            <w:t>‬</w:t>
          </w:r>
          <w:r w:rsidR="00F74A3B" w:rsidRPr="00D47134">
            <w:t>‬</w:t>
          </w:r>
          <w:r w:rsidR="00F74A3B" w:rsidRPr="00D47134">
            <w:t>‬</w:t>
          </w:r>
          <w:r w:rsidR="006B1F88" w:rsidRPr="00D47134">
            <w:t>‬</w:t>
          </w:r>
          <w:r w:rsidR="006B1F88" w:rsidRPr="00D47134">
            <w:t>‬</w:t>
          </w:r>
          <w:r w:rsidR="00890E3D" w:rsidRPr="00D47134">
            <w:t>‬</w:t>
          </w:r>
          <w:r w:rsidR="00890E3D" w:rsidRPr="00D47134">
            <w:t>‬</w:t>
          </w:r>
          <w:r w:rsidR="005B356C" w:rsidRPr="00D47134">
            <w:t>‬</w:t>
          </w:r>
          <w:r w:rsidR="005B356C" w:rsidRPr="00D47134">
            <w:t>‬</w:t>
          </w:r>
          <w:r w:rsidR="005A2BB0" w:rsidRPr="00D47134">
            <w:t>‬</w:t>
          </w:r>
          <w:r w:rsidR="005A2BB0" w:rsidRPr="00D47134">
            <w:t>‬</w:t>
          </w:r>
          <w:r w:rsidR="00194D22" w:rsidRPr="00D47134">
            <w:t>‬</w:t>
          </w:r>
          <w:r w:rsidR="00194D22" w:rsidRPr="00D47134">
            <w:t>‬</w:t>
          </w:r>
          <w:r w:rsidR="000A2988" w:rsidRPr="00D47134">
            <w:t>‬</w:t>
          </w:r>
          <w:r w:rsidR="000A2988" w:rsidRPr="00D47134">
            <w:t>‬</w:t>
          </w:r>
          <w:r w:rsidR="008735F5" w:rsidRPr="00D47134">
            <w:t>‬</w:t>
          </w:r>
          <w:r w:rsidR="008735F5" w:rsidRPr="00D47134">
            <w:t>‬</w:t>
          </w:r>
          <w:r w:rsidR="00F459C9" w:rsidRPr="00D47134">
            <w:t>‬</w:t>
          </w:r>
          <w:r w:rsidR="00F459C9" w:rsidRPr="00D47134">
            <w:t>‬</w:t>
          </w:r>
          <w:r w:rsidR="00734445" w:rsidRPr="00D47134">
            <w:t>‬</w:t>
          </w:r>
          <w:r w:rsidR="00734445" w:rsidRPr="00D47134">
            <w:t>‬</w:t>
          </w:r>
          <w:r w:rsidR="005C7F4C" w:rsidRPr="00D47134">
            <w:t>‬</w:t>
          </w:r>
          <w:r w:rsidR="005C7F4C" w:rsidRPr="00D47134">
            <w:t>‬</w:t>
          </w:r>
          <w:r w:rsidR="00D726D7" w:rsidRPr="00D47134">
            <w:t>‬</w:t>
          </w:r>
          <w:r w:rsidR="00D726D7" w:rsidRPr="00D47134">
            <w:t>‬</w:t>
          </w:r>
          <w:r w:rsidR="007A1E45" w:rsidRPr="00D47134">
            <w:t>‬</w:t>
          </w:r>
          <w:r w:rsidR="007A1E45" w:rsidRPr="00D47134">
            <w:t>‬</w:t>
          </w:r>
          <w:r w:rsidR="007D6296" w:rsidRPr="00D47134">
            <w:t>‬</w:t>
          </w:r>
          <w:r w:rsidR="007D6296" w:rsidRPr="00D47134">
            <w:t>‬</w:t>
          </w:r>
          <w:r w:rsidR="00B02802" w:rsidRPr="00D47134">
            <w:t>‬</w:t>
          </w:r>
          <w:r w:rsidR="00B02802" w:rsidRPr="00D47134">
            <w:t>‬</w:t>
          </w:r>
          <w:r w:rsidR="00F553DC" w:rsidRPr="00D47134">
            <w:t>‬</w:t>
          </w:r>
          <w:r w:rsidR="00F553DC" w:rsidRPr="00D47134">
            <w:t>‬</w:t>
          </w:r>
          <w:r w:rsidR="006157B9" w:rsidRPr="00D47134">
            <w:t>‬</w:t>
          </w:r>
          <w:r w:rsidR="006157B9" w:rsidRPr="00D47134">
            <w:t>‬</w:t>
          </w:r>
          <w:r w:rsidR="00055181" w:rsidRPr="00D47134">
            <w:t>‬</w:t>
          </w:r>
          <w:r w:rsidR="00055181" w:rsidRPr="00D47134">
            <w:t>‬</w:t>
          </w:r>
          <w:r w:rsidR="00151426" w:rsidRPr="00D47134">
            <w:t>‬</w:t>
          </w:r>
          <w:r w:rsidR="00151426" w:rsidRPr="00D47134">
            <w:t>‬</w:t>
          </w:r>
          <w:r w:rsidR="0078039B" w:rsidRPr="00D47134">
            <w:t>‬</w:t>
          </w:r>
          <w:r w:rsidR="0078039B" w:rsidRPr="00D47134">
            <w:t>‬</w:t>
          </w:r>
          <w:r w:rsidR="00D22C00" w:rsidRPr="00D47134">
            <w:t>‬</w:t>
          </w:r>
          <w:r w:rsidR="00D22C00" w:rsidRPr="00D47134">
            <w:t>‬</w:t>
          </w:r>
          <w:r w:rsidR="00705750" w:rsidRPr="00D47134">
            <w:t>‬</w:t>
          </w:r>
          <w:r w:rsidR="00705750" w:rsidRPr="00D47134">
            <w:t>‬</w:t>
          </w:r>
          <w:r w:rsidR="005E69C9" w:rsidRPr="00D47134">
            <w:t>‬</w:t>
          </w:r>
          <w:r w:rsidR="005E69C9" w:rsidRPr="00D47134">
            <w:t>‬</w:t>
          </w:r>
          <w:r w:rsidR="0017601D" w:rsidRPr="00D47134">
            <w:t>‬</w:t>
          </w:r>
          <w:r w:rsidR="0017601D" w:rsidRPr="00D47134">
            <w:t>‬</w:t>
          </w:r>
          <w:r w:rsidR="00722F5A" w:rsidRPr="00D47134">
            <w:t>‬</w:t>
          </w:r>
          <w:r w:rsidR="00722F5A" w:rsidRPr="00D47134">
            <w:t>‬</w:t>
          </w:r>
          <w:r w:rsidR="002A433D" w:rsidRPr="00D47134">
            <w:t>‬</w:t>
          </w:r>
          <w:r w:rsidR="002A433D" w:rsidRPr="00D47134">
            <w:t>‬</w:t>
          </w:r>
          <w:r w:rsidR="00525843" w:rsidRPr="00D47134">
            <w:t>‬</w:t>
          </w:r>
          <w:r w:rsidR="00525843" w:rsidRPr="00D47134">
            <w:t>‬</w:t>
          </w:r>
          <w:r w:rsidR="00C1009D" w:rsidRPr="00D47134">
            <w:t>‬</w:t>
          </w:r>
          <w:r w:rsidR="00C1009D" w:rsidRPr="00D47134">
            <w:t>‬</w:t>
          </w:r>
          <w:r w:rsidR="00140BB2">
            <w:t>‬</w:t>
          </w:r>
          <w:r w:rsidR="00140BB2">
            <w:t>‬</w:t>
          </w:r>
          <w:r w:rsidR="00ED2264">
            <w:t>‬</w:t>
          </w:r>
          <w:r w:rsidR="00ED2264">
            <w:t>‬</w:t>
          </w:r>
          <w:r w:rsidR="0086664C">
            <w:t>‬</w:t>
          </w:r>
          <w:r w:rsidR="0086664C">
            <w:t>‬</w:t>
          </w:r>
          <w:r w:rsidR="005B10F1">
            <w:t>‬</w:t>
          </w:r>
          <w:r w:rsidR="005B10F1">
            <w:t>‬</w:t>
          </w:r>
          <w:r w:rsidR="0098077B">
            <w:t>‬</w:t>
          </w:r>
          <w:r w:rsidR="0098077B">
            <w:t>‬</w:t>
          </w:r>
          <w:r w:rsidR="00975B76">
            <w:t>‬</w:t>
          </w:r>
          <w:r w:rsidR="00975B76">
            <w:t>‬</w:t>
          </w:r>
          <w:r w:rsidR="008E1946">
            <w:t>‬</w:t>
          </w:r>
          <w:r w:rsidR="008E1946">
            <w:t>‬</w:t>
          </w:r>
          <w:r w:rsidR="008B6BFE">
            <w:t>‬</w:t>
          </w:r>
          <w:r w:rsidR="008B6BFE">
            <w:t>‬</w:t>
          </w:r>
          <w:r w:rsidR="00EA3634">
            <w:t>‬</w:t>
          </w:r>
          <w:r w:rsidR="00EA3634">
            <w:t>‬</w:t>
          </w:r>
        </w:dir>
      </w:di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حسيني، و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 سحري، م. ع؛ حسيني، ه. (1384). تغييرات کيفيت چربي ماهي سفيد درياي خزر (</w:t>
      </w:r>
      <w:r w:rsidRPr="00D47134">
        <w:rPr>
          <w:rFonts w:cs="B Nazanin"/>
        </w:rPr>
        <w:t>Rutilus frisii Kutum</w:t>
      </w:r>
      <w:r w:rsidRPr="00D47134">
        <w:rPr>
          <w:rFonts w:cs="B Nazanin"/>
          <w:rtl/>
        </w:rPr>
        <w:t>) طي زمان نگهداري در يخ. مجله علوم و صنايع غذايي ايران،. 2، صص 39-48.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ﻧﺎﺻﺮﻱ، م</w:t>
      </w:r>
      <w:r w:rsidRPr="00D47134">
        <w:rPr>
          <w:rFonts w:ascii="Arial" w:eastAsia="MS Mincho" w:hAnsi="Arial" w:cs="Arial" w:hint="cs"/>
          <w:rtl/>
        </w:rPr>
        <w:t>‬</w:t>
      </w:r>
      <w:r w:rsidRPr="00D47134">
        <w:rPr>
          <w:rFonts w:cs="B Nazanin"/>
          <w:rtl/>
        </w:rPr>
        <w:t>؛ ﺭﺿﺎﺋﻲ، م؛</w:t>
      </w:r>
      <w:r w:rsidRPr="00D47134">
        <w:rPr>
          <w:rFonts w:ascii="Arial" w:eastAsia="MS Mincho" w:hAnsi="Arial" w:cs="Arial" w:hint="cs"/>
          <w:rtl/>
        </w:rPr>
        <w:t>‬</w:t>
      </w:r>
      <w:r w:rsidRPr="00D47134">
        <w:rPr>
          <w:rFonts w:cs="B Nazanin"/>
          <w:rtl/>
        </w:rPr>
        <w:t>ﺣﺴﻴني، ه؛</w:t>
      </w:r>
      <w:dir w:val="rtl">
        <w:r w:rsidRPr="00D47134">
          <w:rPr>
            <w:rFonts w:cs="B Nazanin"/>
            <w:rtl/>
          </w:rPr>
          <w:t>موسي ﭘﻮﺭ، م؛ ﺳﺒﺰﻭﺍﺭﻱ، ﺍ.(1384). ﻣﻘﺎﻳﺴﻪ ﺷﺎﺧﺺ ﻓﻠﻮﺭﺳﺎﻧﺲ ﺑﺎ ﺳﺎﻳﺮ ﺷﺎﺧﺺ ﻫﺎﻱ ﻣﺘﺪﺍﻭﻝ ﺩﺭ ﺍﺭﺯﻳﺎبي ﺁﺳﻴﺐﻫﺎﻱ ﻧﺎﺷﻲ ﺍﺯ ﭘﺨﺖ ﻣﺎﻫﻲ ﻛﻴﻠﻜﺎﻱ ﻣﻌﻤﻮلي(</w:t>
        </w:r>
        <w:r w:rsidRPr="00D47134">
          <w:rPr>
            <w:rFonts w:cs="B Nazanin"/>
          </w:rPr>
          <w:t>Clupeonella delicatula</w:t>
        </w:r>
        <w:r w:rsidRPr="00D47134">
          <w:rPr>
            <w:rFonts w:cs="B Nazanin"/>
            <w:rtl/>
          </w:rPr>
          <w:t>) مجله ﻋﻠﻮﻡ ﺩﺭﻳﺎﻳﻲ ﺍﻳﺮﺍﻥ، 1و2(4)، 75-</w:t>
        </w:r>
        <w:r w:rsidRPr="00D47134">
          <w:rPr>
            <w:rFonts w:cs="B Nazanin" w:hint="cs"/>
            <w:rtl/>
          </w:rPr>
          <w:t>82.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Pr="00D47134">
          <w:rPr>
            <w:rFonts w:cs="B Nazanin"/>
          </w:rPr>
          <w:t>‬</w:t>
        </w:r>
        <w:r w:rsidR="00D872E6" w:rsidRPr="00D47134">
          <w:rPr>
            <w:rFonts w:cs="B Nazanin"/>
          </w:rPr>
          <w:t>‬</w:t>
        </w:r>
        <w:r w:rsidR="005E3397" w:rsidRPr="00D47134">
          <w:rPr>
            <w:rFonts w:cs="B Nazanin"/>
          </w:rPr>
          <w:t>‬</w:t>
        </w:r>
        <w:r w:rsidR="008D0C63" w:rsidRPr="00D47134">
          <w:rPr>
            <w:rFonts w:cs="B Nazanin"/>
          </w:rPr>
          <w:t>‬</w:t>
        </w:r>
        <w:r w:rsidR="00354DB7" w:rsidRPr="00D47134">
          <w:rPr>
            <w:rFonts w:cs="B Nazanin"/>
          </w:rPr>
          <w:t>‬</w:t>
        </w:r>
        <w:r w:rsidR="00F933C8" w:rsidRPr="00D47134">
          <w:rPr>
            <w:rFonts w:cs="B Nazanin"/>
          </w:rPr>
          <w:t>‬</w:t>
        </w:r>
        <w:r w:rsidR="003C71F6" w:rsidRPr="00D47134">
          <w:rPr>
            <w:rFonts w:cs="B Nazanin"/>
          </w:rPr>
          <w:t>‬</w:t>
        </w:r>
        <w:r w:rsidR="004B3764" w:rsidRPr="00D47134">
          <w:rPr>
            <w:rFonts w:cs="B Nazanin"/>
          </w:rPr>
          <w:t>‬</w:t>
        </w:r>
        <w:r w:rsidR="005E0108" w:rsidRPr="00D47134">
          <w:rPr>
            <w:rFonts w:cs="B Nazanin"/>
          </w:rPr>
          <w:t>‬</w:t>
        </w:r>
        <w:r w:rsidR="00934076" w:rsidRPr="00D47134">
          <w:rPr>
            <w:rFonts w:cs="B Nazanin"/>
          </w:rPr>
          <w:t>‬</w:t>
        </w:r>
        <w:r w:rsidR="007279F5" w:rsidRPr="00D47134">
          <w:rPr>
            <w:rFonts w:cs="B Nazanin"/>
          </w:rPr>
          <w:t>‬</w:t>
        </w:r>
        <w:r w:rsidR="00BB318D" w:rsidRPr="00D47134">
          <w:rPr>
            <w:rFonts w:cs="B Nazanin"/>
          </w:rPr>
          <w:t>‬</w:t>
        </w:r>
        <w:r w:rsidR="00EF48C8" w:rsidRPr="00D47134">
          <w:rPr>
            <w:rFonts w:cs="B Nazanin"/>
          </w:rPr>
          <w:t>‬</w:t>
        </w:r>
        <w:r w:rsidR="00A60FB0" w:rsidRPr="00D47134">
          <w:rPr>
            <w:rFonts w:cs="B Nazanin"/>
          </w:rPr>
          <w:t>‬</w:t>
        </w:r>
        <w:r w:rsidR="002818A8" w:rsidRPr="00D47134">
          <w:rPr>
            <w:rFonts w:cs="B Nazanin"/>
          </w:rPr>
          <w:t>‬</w:t>
        </w:r>
        <w:r w:rsidR="00D676F3" w:rsidRPr="00D47134">
          <w:rPr>
            <w:rFonts w:cs="B Nazanin"/>
          </w:rPr>
          <w:t>‬</w:t>
        </w:r>
        <w:r w:rsidR="00D909B8" w:rsidRPr="00D47134">
          <w:rPr>
            <w:rFonts w:cs="B Nazanin"/>
          </w:rPr>
          <w:t>‬</w:t>
        </w:r>
        <w:r w:rsidR="0092199F" w:rsidRPr="00D47134">
          <w:rPr>
            <w:rFonts w:cs="B Nazanin"/>
          </w:rPr>
          <w:t>‬</w:t>
        </w:r>
        <w:r w:rsidR="00E12730" w:rsidRPr="00D47134">
          <w:rPr>
            <w:rFonts w:cs="B Nazanin"/>
          </w:rPr>
          <w:t>‬</w:t>
        </w:r>
        <w:r w:rsidR="00BD2C88" w:rsidRPr="00D47134">
          <w:rPr>
            <w:rFonts w:cs="B Nazanin"/>
          </w:rPr>
          <w:t>‬</w:t>
        </w:r>
        <w:r w:rsidR="00712D3D" w:rsidRPr="00D47134">
          <w:rPr>
            <w:rFonts w:cs="B Nazanin"/>
          </w:rPr>
          <w:t>‬</w:t>
        </w:r>
        <w:r w:rsidR="00A10FF3" w:rsidRPr="00D47134">
          <w:rPr>
            <w:rFonts w:cs="B Nazanin"/>
          </w:rPr>
          <w:t>‬</w:t>
        </w:r>
        <w:r w:rsidR="003A62E5" w:rsidRPr="00D47134">
          <w:rPr>
            <w:rFonts w:cs="B Nazanin"/>
          </w:rPr>
          <w:t>‬</w:t>
        </w:r>
        <w:r w:rsidR="00EA0BAA" w:rsidRPr="00D47134">
          <w:rPr>
            <w:rFonts w:cs="B Nazanin"/>
          </w:rPr>
          <w:t>‬</w:t>
        </w:r>
        <w:r w:rsidR="008F3949" w:rsidRPr="00D47134">
          <w:rPr>
            <w:rFonts w:cs="B Nazanin"/>
          </w:rPr>
          <w:t>‬</w:t>
        </w:r>
        <w:r w:rsidR="00970CA4" w:rsidRPr="00D47134">
          <w:rPr>
            <w:rFonts w:cs="B Nazanin"/>
          </w:rPr>
          <w:t>‬</w:t>
        </w:r>
        <w:r w:rsidR="000F14FE" w:rsidRPr="00D47134">
          <w:rPr>
            <w:rFonts w:cs="B Nazanin"/>
          </w:rPr>
          <w:t>‬</w:t>
        </w:r>
        <w:r w:rsidR="007C23BE" w:rsidRPr="00D47134">
          <w:rPr>
            <w:rFonts w:cs="B Nazanin"/>
          </w:rPr>
          <w:t>‬</w:t>
        </w:r>
        <w:r w:rsidR="00610F58" w:rsidRPr="00D47134">
          <w:rPr>
            <w:rFonts w:cs="B Nazanin"/>
          </w:rPr>
          <w:t>‬</w:t>
        </w:r>
        <w:r w:rsidR="00385AEB" w:rsidRPr="00D47134">
          <w:rPr>
            <w:rFonts w:cs="B Nazanin"/>
          </w:rPr>
          <w:t>‬</w:t>
        </w:r>
        <w:r w:rsidR="003D36FC" w:rsidRPr="00D47134">
          <w:rPr>
            <w:rFonts w:cs="B Nazanin"/>
          </w:rPr>
          <w:t>‬</w:t>
        </w:r>
        <w:r w:rsidR="00B34D8E" w:rsidRPr="00D47134">
          <w:rPr>
            <w:rFonts w:cs="B Nazanin"/>
          </w:rPr>
          <w:t>‬</w:t>
        </w:r>
        <w:r w:rsidR="009B38AA" w:rsidRPr="00D47134">
          <w:rPr>
            <w:rFonts w:cs="B Nazanin"/>
          </w:rPr>
          <w:t>‬</w:t>
        </w:r>
        <w:r w:rsidR="00D0752A" w:rsidRPr="00D47134">
          <w:rPr>
            <w:rFonts w:cs="B Nazanin"/>
          </w:rPr>
          <w:t>‬</w:t>
        </w:r>
        <w:r w:rsidR="00492C66" w:rsidRPr="00D47134">
          <w:rPr>
            <w:rFonts w:cs="B Nazanin"/>
          </w:rPr>
          <w:t>‬</w:t>
        </w:r>
        <w:r w:rsidR="0094668E" w:rsidRPr="00D47134">
          <w:rPr>
            <w:rFonts w:cs="B Nazanin"/>
          </w:rPr>
          <w:t>‬</w:t>
        </w:r>
        <w:r w:rsidR="00D566F0" w:rsidRPr="00D47134">
          <w:rPr>
            <w:rFonts w:cs="B Nazanin"/>
          </w:rPr>
          <w:t>‬</w:t>
        </w:r>
        <w:r w:rsidR="00D66258" w:rsidRPr="00D47134">
          <w:rPr>
            <w:rFonts w:cs="B Nazanin"/>
          </w:rPr>
          <w:t>‬</w:t>
        </w:r>
        <w:r w:rsidR="00B03B6E" w:rsidRPr="00D47134">
          <w:rPr>
            <w:rFonts w:cs="B Nazanin"/>
          </w:rPr>
          <w:t>‬</w:t>
        </w:r>
        <w:r w:rsidR="005E2DDE" w:rsidRPr="00D47134">
          <w:rPr>
            <w:rFonts w:cs="B Nazanin"/>
          </w:rPr>
          <w:t>‬</w:t>
        </w:r>
        <w:r w:rsidR="009F28AD" w:rsidRPr="00D47134">
          <w:rPr>
            <w:rFonts w:cs="B Nazanin"/>
          </w:rPr>
          <w:t>‬</w:t>
        </w:r>
        <w:r w:rsidR="006C02A7" w:rsidRPr="00D47134">
          <w:rPr>
            <w:rFonts w:cs="B Nazanin"/>
          </w:rPr>
          <w:t>‬</w:t>
        </w:r>
        <w:r w:rsidR="007F2417" w:rsidRPr="00D47134">
          <w:rPr>
            <w:rFonts w:cs="B Nazanin"/>
          </w:rPr>
          <w:t>‬</w:t>
        </w:r>
        <w:r w:rsidR="00BF426F" w:rsidRPr="00D47134">
          <w:rPr>
            <w:rFonts w:cs="B Nazanin"/>
          </w:rPr>
          <w:t>‬</w:t>
        </w:r>
        <w:r w:rsidR="00D50352" w:rsidRPr="00D47134">
          <w:rPr>
            <w:rFonts w:cs="B Nazanin"/>
          </w:rPr>
          <w:t>‬</w:t>
        </w:r>
        <w:r w:rsidR="00227204" w:rsidRPr="00D47134">
          <w:rPr>
            <w:rFonts w:cs="B Nazanin"/>
          </w:rPr>
          <w:t>‬</w:t>
        </w:r>
        <w:r w:rsidR="00545DA0" w:rsidRPr="00D47134">
          <w:rPr>
            <w:rFonts w:cs="B Nazanin"/>
          </w:rPr>
          <w:t>‬</w:t>
        </w:r>
        <w:r w:rsidR="004C6DDE" w:rsidRPr="00D47134">
          <w:rPr>
            <w:rFonts w:cs="B Nazanin"/>
          </w:rPr>
          <w:t>‬</w:t>
        </w:r>
        <w:r w:rsidR="001446B5" w:rsidRPr="00D47134">
          <w:rPr>
            <w:rFonts w:cs="B Nazanin"/>
          </w:rPr>
          <w:t>‬</w:t>
        </w:r>
        <w:r w:rsidR="00B35092" w:rsidRPr="00D47134">
          <w:rPr>
            <w:rFonts w:cs="B Nazanin"/>
          </w:rPr>
          <w:t>‬</w:t>
        </w:r>
        <w:r w:rsidR="00220008" w:rsidRPr="00D47134">
          <w:rPr>
            <w:rFonts w:cs="B Nazanin"/>
          </w:rPr>
          <w:t>‬</w:t>
        </w:r>
        <w:r w:rsidR="00C161C4" w:rsidRPr="00D47134">
          <w:rPr>
            <w:rFonts w:cs="B Nazanin"/>
          </w:rPr>
          <w:t>‬</w:t>
        </w:r>
        <w:r w:rsidR="00B432CC" w:rsidRPr="00D47134">
          <w:rPr>
            <w:rFonts w:cs="B Nazanin"/>
          </w:rPr>
          <w:t>‬</w:t>
        </w:r>
        <w:r w:rsidR="00641B3F" w:rsidRPr="00D47134">
          <w:rPr>
            <w:rFonts w:cs="B Nazanin"/>
          </w:rPr>
          <w:t>‬</w:t>
        </w:r>
        <w:r w:rsidR="00A64732" w:rsidRPr="00D47134">
          <w:rPr>
            <w:rFonts w:cs="B Nazanin"/>
          </w:rPr>
          <w:t>‬</w:t>
        </w:r>
        <w:r w:rsidR="007F5B12" w:rsidRPr="00D47134">
          <w:rPr>
            <w:rFonts w:cs="B Nazanin"/>
          </w:rPr>
          <w:t>‬</w:t>
        </w:r>
        <w:r w:rsidR="0084306A" w:rsidRPr="00D47134">
          <w:rPr>
            <w:rFonts w:cs="B Nazanin"/>
          </w:rPr>
          <w:t>‬</w:t>
        </w:r>
        <w:r w:rsidR="00824AB9" w:rsidRPr="00D47134">
          <w:rPr>
            <w:rFonts w:cs="B Nazanin"/>
          </w:rPr>
          <w:t>‬</w:t>
        </w:r>
        <w:r w:rsidR="00E13993" w:rsidRPr="00D47134">
          <w:rPr>
            <w:rFonts w:cs="B Nazanin"/>
          </w:rPr>
          <w:t>‬</w:t>
        </w:r>
        <w:r w:rsidR="003B0D27" w:rsidRPr="00D47134">
          <w:rPr>
            <w:rFonts w:cs="B Nazanin"/>
          </w:rPr>
          <w:t>‬</w:t>
        </w:r>
        <w:r w:rsidR="00BD2391" w:rsidRPr="00D47134">
          <w:rPr>
            <w:rFonts w:cs="B Nazanin"/>
          </w:rPr>
          <w:t>‬</w:t>
        </w:r>
        <w:r w:rsidR="00E91C2E" w:rsidRPr="00D47134">
          <w:rPr>
            <w:rFonts w:cs="B Nazanin"/>
          </w:rPr>
          <w:t>‬</w:t>
        </w:r>
        <w:r w:rsidR="001D3ADB" w:rsidRPr="00D47134">
          <w:rPr>
            <w:rFonts w:cs="B Nazanin"/>
          </w:rPr>
          <w:t>‬</w:t>
        </w:r>
        <w:r w:rsidR="00F850B5" w:rsidRPr="00D47134">
          <w:rPr>
            <w:rFonts w:cs="B Nazanin"/>
          </w:rPr>
          <w:t>‬</w:t>
        </w:r>
        <w:r w:rsidR="004A7505" w:rsidRPr="00D47134">
          <w:rPr>
            <w:rFonts w:cs="B Nazanin"/>
          </w:rPr>
          <w:t>‬</w:t>
        </w:r>
        <w:r w:rsidR="008D44FD" w:rsidRPr="00D47134">
          <w:t>‬</w:t>
        </w:r>
        <w:r w:rsidR="006E2547" w:rsidRPr="00D47134">
          <w:t>‬</w:t>
        </w:r>
        <w:r w:rsidR="00784B98" w:rsidRPr="00D47134">
          <w:t>‬</w:t>
        </w:r>
        <w:r w:rsidR="009E1F92" w:rsidRPr="00D47134">
          <w:t>‬</w:t>
        </w:r>
        <w:r w:rsidR="00AA28CD" w:rsidRPr="00D47134">
          <w:t>‬</w:t>
        </w:r>
        <w:r w:rsidR="00735624" w:rsidRPr="00D47134">
          <w:t>‬</w:t>
        </w:r>
        <w:r w:rsidR="00295965" w:rsidRPr="00D47134">
          <w:t>‬</w:t>
        </w:r>
        <w:r w:rsidR="00675DFA" w:rsidRPr="00D47134">
          <w:t>‬</w:t>
        </w:r>
        <w:r w:rsidR="00275743" w:rsidRPr="00D47134">
          <w:t>‬</w:t>
        </w:r>
        <w:r w:rsidR="00AA6CC5" w:rsidRPr="00D47134">
          <w:t>‬</w:t>
        </w:r>
        <w:r w:rsidR="005A3F87" w:rsidRPr="00D47134">
          <w:t>‬</w:t>
        </w:r>
        <w:r w:rsidR="003559C5" w:rsidRPr="00D47134">
          <w:t>‬</w:t>
        </w:r>
        <w:r w:rsidR="00801FDD" w:rsidRPr="00D47134">
          <w:t>‬</w:t>
        </w:r>
        <w:r w:rsidR="00541498" w:rsidRPr="00D47134">
          <w:t>‬</w:t>
        </w:r>
        <w:r w:rsidR="00502472" w:rsidRPr="00D47134">
          <w:t>‬</w:t>
        </w:r>
        <w:r w:rsidR="006D54C3" w:rsidRPr="00D47134">
          <w:t>‬</w:t>
        </w:r>
        <w:r w:rsidR="00C24C59" w:rsidRPr="00D47134">
          <w:t>‬</w:t>
        </w:r>
        <w:r w:rsidR="00FD2F49" w:rsidRPr="00D47134">
          <w:t>‬</w:t>
        </w:r>
        <w:r w:rsidR="00D41A72" w:rsidRPr="00D47134">
          <w:t>‬</w:t>
        </w:r>
        <w:r w:rsidR="00325957" w:rsidRPr="00D47134">
          <w:t>‬</w:t>
        </w:r>
        <w:r w:rsidR="003203A0" w:rsidRPr="00D47134">
          <w:t>‬</w:t>
        </w:r>
        <w:r w:rsidR="00AD16C2" w:rsidRPr="00D47134">
          <w:t>‬</w:t>
        </w:r>
        <w:r w:rsidR="00F74A3B" w:rsidRPr="00D47134">
          <w:t>‬</w:t>
        </w:r>
        <w:r w:rsidR="006B1F88" w:rsidRPr="00D47134">
          <w:t>‬</w:t>
        </w:r>
        <w:r w:rsidR="00890E3D" w:rsidRPr="00D47134">
          <w:t>‬</w:t>
        </w:r>
        <w:r w:rsidR="005B356C" w:rsidRPr="00D47134">
          <w:t>‬</w:t>
        </w:r>
        <w:r w:rsidR="005A2BB0" w:rsidRPr="00D47134">
          <w:t>‬</w:t>
        </w:r>
        <w:r w:rsidR="00194D22" w:rsidRPr="00D47134">
          <w:t>‬</w:t>
        </w:r>
        <w:r w:rsidR="000A2988" w:rsidRPr="00D47134">
          <w:t>‬</w:t>
        </w:r>
        <w:r w:rsidR="008735F5" w:rsidRPr="00D47134">
          <w:t>‬</w:t>
        </w:r>
        <w:r w:rsidR="00F459C9" w:rsidRPr="00D47134">
          <w:t>‬</w:t>
        </w:r>
        <w:r w:rsidR="00734445" w:rsidRPr="00D47134">
          <w:t>‬</w:t>
        </w:r>
        <w:r w:rsidR="005C7F4C" w:rsidRPr="00D47134">
          <w:t>‬</w:t>
        </w:r>
        <w:r w:rsidR="00D726D7" w:rsidRPr="00D47134">
          <w:t>‬</w:t>
        </w:r>
        <w:r w:rsidR="007A1E45" w:rsidRPr="00D47134">
          <w:t>‬</w:t>
        </w:r>
        <w:r w:rsidR="007D6296" w:rsidRPr="00D47134">
          <w:t>‬</w:t>
        </w:r>
        <w:r w:rsidR="00B02802" w:rsidRPr="00D47134">
          <w:t>‬</w:t>
        </w:r>
        <w:r w:rsidR="00F553DC" w:rsidRPr="00D47134">
          <w:t>‬</w:t>
        </w:r>
        <w:r w:rsidR="006157B9" w:rsidRPr="00D47134">
          <w:t>‬</w:t>
        </w:r>
        <w:r w:rsidR="00055181" w:rsidRPr="00D47134">
          <w:t>‬</w:t>
        </w:r>
        <w:r w:rsidR="00151426" w:rsidRPr="00D47134">
          <w:t>‬</w:t>
        </w:r>
        <w:r w:rsidR="0078039B" w:rsidRPr="00D47134">
          <w:t>‬</w:t>
        </w:r>
        <w:r w:rsidR="00D22C00" w:rsidRPr="00D47134">
          <w:t>‬</w:t>
        </w:r>
        <w:r w:rsidR="00705750" w:rsidRPr="00D47134">
          <w:t>‬</w:t>
        </w:r>
        <w:r w:rsidR="005E69C9" w:rsidRPr="00D47134">
          <w:t>‬</w:t>
        </w:r>
        <w:r w:rsidR="0017601D" w:rsidRPr="00D47134">
          <w:t>‬</w:t>
        </w:r>
        <w:r w:rsidR="00722F5A" w:rsidRPr="00D47134">
          <w:t>‬</w:t>
        </w:r>
        <w:r w:rsidR="002A433D" w:rsidRPr="00D47134">
          <w:t>‬</w:t>
        </w:r>
        <w:r w:rsidR="00525843" w:rsidRPr="00D47134">
          <w:t>‬</w:t>
        </w:r>
        <w:r w:rsidR="00C1009D" w:rsidRPr="00D47134">
          <w:t>‬</w:t>
        </w:r>
        <w:r w:rsidR="00140BB2">
          <w:t>‬</w:t>
        </w:r>
        <w:r w:rsidR="00ED2264">
          <w:t>‬</w:t>
        </w:r>
        <w:r w:rsidR="0086664C">
          <w:t>‬</w:t>
        </w:r>
        <w:r w:rsidR="005B10F1">
          <w:t>‬</w:t>
        </w:r>
        <w:r w:rsidR="0098077B">
          <w:t>‬</w:t>
        </w:r>
        <w:r w:rsidR="00975B76">
          <w:t>‬</w:t>
        </w:r>
        <w:r w:rsidR="008E1946">
          <w:t>‬</w:t>
        </w:r>
        <w:r w:rsidR="008B6BFE">
          <w:t>‬</w:t>
        </w:r>
        <w:r w:rsidR="00EA3634">
          <w:t>‬</w:t>
        </w:r>
      </w:di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ﻧﺎﺻﺮﻱ، م؛ ﺭﺿﺎﺋﻲ، م؛ عابدي، ع؛ افشار، ا.(1384). ﺳﻨﺠﺶ ﻣﻴﺰﺍﻥ ﻋﻨﺎﺻﺮ ﺳﻨﮕين ﺁﻫﻦ، ﺭﻭﻱ، ﻣﻨﻴﺰيم ، ﻣﻨﮕنز، ﺟﻴﻮﻩ، ﺳﺮﺏ ﻭ ﻛﺎﺩﻣﻴﻢ ﺩﺭ ﺑﺎﻓﺖ ﻫﺎﻱ ﺧﻮﺭﺍﻛﻲ ﻭ ﻏير ﺧﻮﺭﺍﻛﻲ ﻣﺎﻫﻲ ﻛﻔﺎﻝ ﭘﺸﺖ ﺳﺒﺰ (</w:t>
      </w:r>
      <w:r w:rsidRPr="00D47134">
        <w:rPr>
          <w:rFonts w:cs="B Nazanin"/>
        </w:rPr>
        <w:t>(Liza dussumieri</w:t>
      </w:r>
      <w:r w:rsidRPr="00D47134">
        <w:rPr>
          <w:rFonts w:cs="B Nazanin"/>
          <w:rtl/>
        </w:rPr>
        <w:t xml:space="preserve"> ﺳﻮﺍﺣﻞ ﺑﻮﺷﻬﺮ، مجله ﻋﻠﻮﻡ ﺩﺭﻳﺎﻳﻲ ﺍﻳﺮﺍﻥ، 3و4، 59-67.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eastAsia="MS Mincho" w:cs="B Nazanin"/>
        </w:rPr>
      </w:pPr>
      <w:r w:rsidRPr="00D47134">
        <w:rPr>
          <w:rFonts w:cs="B Nazanin"/>
          <w:rtl/>
        </w:rPr>
        <w:lastRenderedPageBreak/>
        <w:t>اجاق، م؛ سحري، م. ع؛ رضائي، م.(1383). اثر آنتي اكسيدان هاي طبيعي بركيفيت ﻛﻴﻠﻜﺎﻱ ﻣﻌﻤﻮلي (</w:t>
      </w:r>
      <w:r w:rsidRPr="00D47134">
        <w:rPr>
          <w:rFonts w:cs="B Nazanin"/>
        </w:rPr>
        <w:t>Clupeonella delicatula</w:t>
      </w:r>
      <w:r w:rsidRPr="00D47134">
        <w:rPr>
          <w:rFonts w:cs="B Nazanin"/>
          <w:rtl/>
        </w:rPr>
        <w:t>) در هنگام نگهداري در يخ. مجله ﻋﻠﻮﻡ ﺩﺭﻳﺎﻳﻲ ﺍﻳﺮﺍﻥ : 3 (4)، صص1-7</w:t>
      </w:r>
      <w:r w:rsidRPr="00D47134">
        <w:rPr>
          <w:rFonts w:cs="B Nazanin" w:hint="cs"/>
          <w:rtl/>
        </w:rPr>
        <w:t>.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حيدري، م؛ آخوند زاده، ا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صفاريان، ع. (1383). بررسي كارآيي برخي از روشهاي شيمياي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كنترل كيفيت در مقايسه با شمارش باكتري‌هاي سرمادوست در گونه هايي ازماهيان استخواني. مجله  دامپزشکي دانشگاه تهران، شماره 4، صص 385-390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حيدري، م؛ آخوند زاده، ا؛ رضائي، م. (1383) مطالعه تغييرات هيستامين و آمينهاي فرار ماهي سارم منجمد در مقايسه با شمارش كلي ميكروبي و ارائه مدل پيشگو. مجله علوم و صنايع غذايي ايران، 2، صص23-31.</w:t>
      </w:r>
    </w:p>
    <w:p w:rsidR="001F2679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حسيني، و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حري، م. ع؛  حسيني، ه. (1382). اثر زمان نگهداري در يخ بر روي کيفي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چربي و ارزيابي حسي ماهي کفال طلايي</w:t>
      </w:r>
      <w:r w:rsidRPr="00D47134">
        <w:rPr>
          <w:rFonts w:cs="B Nazanin"/>
        </w:rPr>
        <w:t>(liza aurata)</w:t>
      </w:r>
      <w:r w:rsidRPr="00D47134">
        <w:rPr>
          <w:rFonts w:cs="B Nazanin"/>
          <w:rtl/>
        </w:rPr>
        <w:t>. مجله علوم دريايي ايران، 1، صص 31-40.</w:t>
      </w:r>
      <w:r w:rsidR="00F04627" w:rsidRPr="00D47134">
        <w:rPr>
          <w:rFonts w:cs="B Nazanin" w:hint="cs"/>
          <w:rtl/>
        </w:rPr>
        <w:t xml:space="preserve"> 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ﻋﻠﻮﻱ ﻳﮕﺎﻧﻪ ، م. ص؛ ﻋﺎﺑﺪﻳﺎﻥ ﻛﻨﺎﺭﻱ ، ع. م ؛ ﺭﺿﺎﺋﻲ ، م؛ محمدي آذرم، ح. (1382). افزايش مقاومت به تنش هاي محيطي  </w:t>
      </w:r>
      <w:r w:rsidRPr="00D47134">
        <w:rPr>
          <w:rFonts w:cs="B Nazanin"/>
        </w:rPr>
        <w:t xml:space="preserve">pH </w:t>
      </w:r>
      <w:r w:rsidRPr="00D47134">
        <w:rPr>
          <w:rFonts w:cs="B Nazanin"/>
          <w:rtl/>
        </w:rPr>
        <w:t xml:space="preserve"> و دما در ﻻﺭﻭ ﻣﺎﻫﻲ ﻗﺰﻝ ﺁﻻﻱ ﺭﻧﮕين ﻛﻤﺎﻥ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 از طريق تغذيه با مكمل پودر گاماروس. مجله علوم دريايي ايران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1، صص57-66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 xml:space="preserve">جواديان، ر؛ </w:t>
      </w: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حري، م. ع؛ حسيني، و. (1382). تاثير نگهداري در يخ بر روي تغييرات چربي ماه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فيتوفاگ(</w:t>
      </w:r>
      <w:r w:rsidRPr="00D47134">
        <w:rPr>
          <w:rFonts w:cs="B Nazanin"/>
        </w:rPr>
        <w:t>Hypophthalmichthys molitrix</w:t>
      </w:r>
      <w:r w:rsidRPr="00D47134">
        <w:rPr>
          <w:rFonts w:cs="B Nazanin"/>
          <w:rtl/>
        </w:rPr>
        <w:t>)،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مجله علوم دريايي ايران، 4، صص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 xml:space="preserve">19-26. </w:t>
      </w:r>
    </w:p>
    <w:p w:rsidR="00FB7A1F" w:rsidRPr="00D47134" w:rsidRDefault="00FB7A1F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حري، م. ع؛ معيني، س ؛ صفري، م؛  و  غفاري، ف. (1382).  مقايسه كيفيت چربي كيلكاي آنچوي در دو روش حمل و نگهداري موقت و سرد.  مجله علمي شيلات ايران، 3، صص 97- 108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سحري، م. ع؛ معيني، س؛ صفري، م؛ غفاري، ف؛ رضائيان، م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(1381). بررسي برخ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خصوصيات كيفي چربي كيلكاي آنچوي در زمان نگهداري به حالت انجماد. مجله علوم دريايي ايران، 4، صص 55- 64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رضائي، م؛</w:t>
      </w:r>
      <w:r w:rsidRPr="00D47134">
        <w:rPr>
          <w:rFonts w:cs="B Nazanin"/>
          <w:rtl/>
        </w:rPr>
        <w:t xml:space="preserve"> نظري، ر.م؛ كلباسي، م.ر</w:t>
      </w:r>
      <w:r w:rsidRPr="00D47134">
        <w:rPr>
          <w:rFonts w:cs="B Nazanin"/>
        </w:rPr>
        <w:t>.</w:t>
      </w:r>
      <w:r w:rsidRPr="00D47134">
        <w:rPr>
          <w:rFonts w:cs="B Nazanin"/>
          <w:rtl/>
        </w:rPr>
        <w:t xml:space="preserve"> (1379). بررسي ارزشهاي غذايي و ضريب تبديل ناپلي آرتمياي  مهارلو و کاربرد آن در تغذيه لارو ماهي ازون برون. پژوهش و سازندگي ايران، 2، صص 120 </w:t>
      </w:r>
      <w:r w:rsidRPr="00D47134">
        <w:rPr>
          <w:rFonts w:ascii="Sakkal Majalla" w:hAnsi="Sakkal Majalla" w:cs="Sakkal Majalla" w:hint="cs"/>
          <w:rtl/>
        </w:rPr>
        <w:t>–</w:t>
      </w:r>
      <w:r w:rsidRPr="00D47134">
        <w:rPr>
          <w:rFonts w:cs="B Nazanin"/>
          <w:rtl/>
        </w:rPr>
        <w:t xml:space="preserve"> 123.</w:t>
      </w:r>
    </w:p>
    <w:p w:rsidR="001F2679" w:rsidRPr="00D47134" w:rsidRDefault="001F2679" w:rsidP="00054D64">
      <w:pPr>
        <w:pStyle w:val="ListParagraph"/>
        <w:numPr>
          <w:ilvl w:val="0"/>
          <w:numId w:val="30"/>
        </w:numPr>
        <w:bidi/>
        <w:spacing w:before="120" w:after="120" w:line="276" w:lineRule="auto"/>
        <w:ind w:left="-141"/>
        <w:jc w:val="both"/>
        <w:rPr>
          <w:rFonts w:cs="B Nazanin"/>
        </w:rPr>
      </w:pPr>
      <w:r w:rsidRPr="00D47134">
        <w:rPr>
          <w:rFonts w:cs="B Nazanin"/>
          <w:rtl/>
        </w:rPr>
        <w:t>احمدي، م. ر؛ رضائي، م</w:t>
      </w:r>
      <w:r w:rsidRPr="00D47134">
        <w:rPr>
          <w:rFonts w:cs="B Nazanin"/>
        </w:rPr>
        <w:t xml:space="preserve"> .</w:t>
      </w:r>
      <w:r w:rsidRPr="00D47134">
        <w:rPr>
          <w:rFonts w:cs="B Nazanin"/>
          <w:rtl/>
        </w:rPr>
        <w:t>(1377). مقايسه اولويت تغذيه اي و رشد ماهي كپور علفخوار در تغذيه از گياهان مختلف با تأكيد بر تركيبات شيميائي علوفه، مجله دامپزشكي دانشگاه تهران، جلد 53، شماره 1 و2، صص 1- 5.</w:t>
      </w:r>
    </w:p>
    <w:p w:rsidR="005E2B75" w:rsidRPr="00D47134" w:rsidRDefault="005E2B75" w:rsidP="00C2356F">
      <w:pPr>
        <w:pStyle w:val="PlainText"/>
        <w:bidi/>
        <w:spacing w:before="120" w:after="120" w:line="276" w:lineRule="auto"/>
        <w:ind w:left="-162" w:right="81"/>
        <w:jc w:val="both"/>
        <w:rPr>
          <w:rFonts w:ascii="MS Mincho" w:eastAsia="MS Mincho" w:hAnsi="MS Mincho" w:cs="B Nazanin"/>
          <w:b/>
          <w:bCs/>
          <w:szCs w:val="24"/>
          <w:rtl/>
        </w:rPr>
      </w:pPr>
    </w:p>
    <w:p w:rsidR="005E2B75" w:rsidRPr="00D47134" w:rsidRDefault="005E2B75" w:rsidP="00C2356F">
      <w:pPr>
        <w:pStyle w:val="PlainText"/>
        <w:bidi/>
        <w:spacing w:before="120" w:after="120" w:line="276" w:lineRule="auto"/>
        <w:ind w:left="-162" w:right="81"/>
        <w:jc w:val="both"/>
        <w:rPr>
          <w:rFonts w:ascii="MS Mincho" w:eastAsia="MS Mincho" w:hAnsi="MS Mincho" w:cs="B Nazanin"/>
          <w:b/>
          <w:bCs/>
          <w:szCs w:val="24"/>
          <w:rtl/>
        </w:rPr>
      </w:pPr>
    </w:p>
    <w:p w:rsidR="00DB5C96" w:rsidRPr="00D47134" w:rsidRDefault="00DB5C96" w:rsidP="00C2356F">
      <w:pPr>
        <w:pStyle w:val="PlainText"/>
        <w:bidi/>
        <w:spacing w:before="120" w:after="120" w:line="276" w:lineRule="auto"/>
        <w:ind w:left="-162" w:right="81"/>
        <w:jc w:val="both"/>
        <w:rPr>
          <w:rFonts w:ascii="Times New Roman" w:hAnsi="Times New Roman" w:cs="B Nazanin"/>
          <w:b/>
          <w:bCs/>
          <w:szCs w:val="24"/>
          <w:rtl/>
        </w:rPr>
      </w:pPr>
      <w:r w:rsidRPr="00D47134">
        <w:rPr>
          <w:rFonts w:ascii="MS Mincho" w:eastAsia="MS Mincho" w:hAnsi="MS Mincho" w:cs="B Nazanin" w:hint="eastAsia"/>
          <w:b/>
          <w:bCs/>
          <w:szCs w:val="24"/>
        </w:rPr>
        <w:t>‬</w:t>
      </w:r>
      <w:r w:rsidRPr="00D47134">
        <w:rPr>
          <w:rFonts w:ascii="MS Mincho" w:eastAsia="MS Mincho" w:hAnsi="MS Mincho" w:cs="B Nazanin" w:hint="eastAsia"/>
          <w:b/>
          <w:bCs/>
          <w:szCs w:val="24"/>
        </w:rPr>
        <w:t>‬</w:t>
      </w:r>
      <w:r w:rsidRPr="00D47134">
        <w:rPr>
          <w:rFonts w:ascii="Times New Roman" w:eastAsia="MS Mincho" w:hAnsi="Times New Roman" w:cs="Times New Roman" w:hint="cs"/>
          <w:b/>
          <w:bCs/>
          <w:szCs w:val="24"/>
          <w:rtl/>
        </w:rPr>
        <w:t>‬</w:t>
      </w:r>
      <w:r w:rsidRPr="00D47134">
        <w:rPr>
          <w:rFonts w:ascii="Times New Roman" w:hAnsi="Times New Roman" w:cs="B Nazanin"/>
          <w:b/>
          <w:bCs/>
          <w:szCs w:val="24"/>
          <w:rtl/>
        </w:rPr>
        <w:t xml:space="preserve"> مقالات ارائه شده در سمينارها و كنگره ها:</w:t>
      </w:r>
    </w:p>
    <w:p w:rsidR="005E2B75" w:rsidRPr="00D47134" w:rsidRDefault="005E2B75" w:rsidP="00C2356F">
      <w:pPr>
        <w:pStyle w:val="PlainText"/>
        <w:bidi/>
        <w:spacing w:before="120" w:after="120" w:line="276" w:lineRule="auto"/>
        <w:ind w:left="-162" w:right="81"/>
        <w:jc w:val="both"/>
        <w:rPr>
          <w:rFonts w:ascii="Times New Roman" w:hAnsi="Times New Roman" w:cs="B Nazanin"/>
          <w:b/>
          <w:bCs/>
          <w:szCs w:val="24"/>
        </w:rPr>
      </w:pPr>
    </w:p>
    <w:p w:rsidR="00445160" w:rsidRPr="0010632E" w:rsidRDefault="00445160" w:rsidP="00445160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>
        <w:rPr>
          <w:rFonts w:eastAsiaTheme="minorHAnsi"/>
        </w:rPr>
        <w:t xml:space="preserve">Francesco, M., </w:t>
      </w:r>
      <w:r>
        <w:rPr>
          <w:rFonts w:eastAsiaTheme="minorHAnsi"/>
          <w:b/>
          <w:bCs/>
        </w:rPr>
        <w:t xml:space="preserve">Alboofetileh, M., </w:t>
      </w:r>
      <w:r>
        <w:rPr>
          <w:rFonts w:eastAsiaTheme="minorHAnsi"/>
        </w:rPr>
        <w:t xml:space="preserve">Mantegna, S., Rezaei, M., Tabarsa, M, Cravotto, G. 2018. Green extraction optimization of sulphated polysaccharides from Nizamuddinia zanardinii under non-conventional technologies. </w:t>
      </w:r>
      <w:r>
        <w:rPr>
          <w:rFonts w:eastAsiaTheme="minorHAnsi"/>
          <w:b/>
          <w:bCs/>
        </w:rPr>
        <w:t>GENP conference. University Aldo Moro, Bari. Italy.</w:t>
      </w:r>
    </w:p>
    <w:p w:rsidR="00051B6E" w:rsidRDefault="00051B6E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lastRenderedPageBreak/>
        <w:t xml:space="preserve">Zolfaghari, M., </w:t>
      </w: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2017. </w:t>
      </w:r>
      <w:proofErr w:type="gramStart"/>
      <w:r w:rsidR="005E2B75" w:rsidRPr="00D47134">
        <w:rPr>
          <w:sz w:val="22"/>
          <w:szCs w:val="22"/>
        </w:rPr>
        <w:t>the</w:t>
      </w:r>
      <w:proofErr w:type="gramEnd"/>
      <w:r w:rsidR="005E2B75" w:rsidRPr="00D47134">
        <w:rPr>
          <w:sz w:val="22"/>
          <w:szCs w:val="22"/>
        </w:rPr>
        <w:t xml:space="preserve"> appearance of viable but non culturable state in listeria monocytogenes during fish brining </w:t>
      </w:r>
      <w:r w:rsidRPr="00D47134">
        <w:rPr>
          <w:sz w:val="22"/>
          <w:szCs w:val="22"/>
        </w:rPr>
        <w:t>has been selected for presentation at the 7th Congress of European Microbiologists (Valencia, Spain, July 9 – 13, 2017).</w:t>
      </w:r>
    </w:p>
    <w:p w:rsidR="006A600D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b/>
          <w:bCs/>
          <w:sz w:val="22"/>
          <w:szCs w:val="22"/>
        </w:rPr>
        <w:t>Rezaei, M.,</w:t>
      </w:r>
      <w:r w:rsidRPr="00D47134">
        <w:rPr>
          <w:sz w:val="22"/>
          <w:szCs w:val="22"/>
        </w:rPr>
        <w:t xml:space="preserve"> Mohammadzadeh, B. 2014. Changes of Lipid quality of rainbow trout (Oncorhynchus mykiss) flesh treated with green tea extract during ice storage.</w:t>
      </w:r>
      <w:r w:rsidR="006A600D" w:rsidRPr="00D47134">
        <w:rPr>
          <w:rFonts w:eastAsia="Calibri"/>
          <w:sz w:val="22"/>
          <w:szCs w:val="22"/>
        </w:rPr>
        <w:t xml:space="preserve"> </w:t>
      </w:r>
      <w:r w:rsidR="006A600D" w:rsidRPr="00D47134">
        <w:rPr>
          <w:sz w:val="22"/>
          <w:szCs w:val="22"/>
        </w:rPr>
        <w:t>International Agriculture Congress.</w:t>
      </w:r>
      <w:r w:rsidR="006A600D" w:rsidRPr="00D47134">
        <w:rPr>
          <w:rFonts w:eastAsia="Calibri"/>
          <w:sz w:val="22"/>
          <w:szCs w:val="22"/>
        </w:rPr>
        <w:t xml:space="preserve"> </w:t>
      </w:r>
      <w:r w:rsidR="006A600D" w:rsidRPr="00D47134">
        <w:rPr>
          <w:sz w:val="22"/>
          <w:szCs w:val="22"/>
        </w:rPr>
        <w:t>Putrajaya,</w:t>
      </w:r>
      <w:r w:rsidRPr="00D47134">
        <w:rPr>
          <w:sz w:val="22"/>
          <w:szCs w:val="22"/>
        </w:rPr>
        <w:t xml:space="preserve"> Malaysia.</w:t>
      </w:r>
    </w:p>
    <w:p w:rsidR="00F71E66" w:rsidRPr="00D47134" w:rsidRDefault="00172CD1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Abedian-Kenari, Amouzad, M., </w:t>
      </w:r>
      <w:r w:rsidRPr="00D47134">
        <w:rPr>
          <w:b/>
          <w:bCs/>
          <w:sz w:val="22"/>
          <w:szCs w:val="22"/>
        </w:rPr>
        <w:t>Rezaei, M</w:t>
      </w:r>
      <w:r w:rsidR="003E074E" w:rsidRPr="00D47134">
        <w:rPr>
          <w:b/>
          <w:bCs/>
          <w:sz w:val="22"/>
          <w:szCs w:val="22"/>
        </w:rPr>
        <w:t>.</w:t>
      </w:r>
      <w:r w:rsidR="003E074E" w:rsidRPr="00D47134">
        <w:rPr>
          <w:sz w:val="22"/>
          <w:szCs w:val="22"/>
        </w:rPr>
        <w:t xml:space="preserve"> </w:t>
      </w:r>
      <w:r w:rsidRPr="00D47134">
        <w:rPr>
          <w:sz w:val="22"/>
          <w:szCs w:val="22"/>
        </w:rPr>
        <w:t xml:space="preserve">2014. Evaluation of The Microalgae (Nannochloropsis oculata) Paste Quality </w:t>
      </w:r>
      <w:proofErr w:type="gramStart"/>
      <w:r w:rsidRPr="00D47134">
        <w:rPr>
          <w:sz w:val="22"/>
          <w:szCs w:val="22"/>
        </w:rPr>
        <w:t>During</w:t>
      </w:r>
      <w:proofErr w:type="gramEnd"/>
      <w:r w:rsidRPr="00D47134">
        <w:rPr>
          <w:sz w:val="22"/>
          <w:szCs w:val="22"/>
        </w:rPr>
        <w:t xml:space="preserve"> Cold Storaage</w:t>
      </w:r>
      <w:r w:rsidR="00A61730" w:rsidRPr="00D47134">
        <w:rPr>
          <w:sz w:val="22"/>
          <w:szCs w:val="22"/>
        </w:rPr>
        <w:t>.</w:t>
      </w:r>
      <w:r w:rsidR="003E074E" w:rsidRPr="00D47134">
        <w:rPr>
          <w:sz w:val="22"/>
          <w:szCs w:val="22"/>
        </w:rPr>
        <w:t xml:space="preserve"> International Symposium on Fisheries and Aquatic Sciences.</w:t>
      </w:r>
      <w:r w:rsidR="00A61730" w:rsidRPr="00D47134">
        <w:rPr>
          <w:sz w:val="22"/>
          <w:szCs w:val="22"/>
        </w:rPr>
        <w:t xml:space="preserve"> Trabzon, Turkey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Rezaei</w:t>
      </w:r>
      <w:proofErr w:type="gramStart"/>
      <w:r w:rsidRPr="00D47134">
        <w:rPr>
          <w:sz w:val="22"/>
          <w:szCs w:val="22"/>
        </w:rPr>
        <w:t>,  M</w:t>
      </w:r>
      <w:proofErr w:type="gramEnd"/>
      <w:r w:rsidRPr="00D47134">
        <w:rPr>
          <w:sz w:val="22"/>
          <w:szCs w:val="22"/>
        </w:rPr>
        <w:t>., Taghizadeh Andevari, Gh. 2012. The influence of gelatin coating enriched with cinnamon oil on the quality of refrigerated rainbow trout.</w:t>
      </w:r>
      <w:r w:rsidR="00571AF0" w:rsidRPr="00D47134">
        <w:rPr>
          <w:sz w:val="22"/>
          <w:szCs w:val="22"/>
        </w:rPr>
        <w:t xml:space="preserve"> UMTAS 2012, Terengganu,</w:t>
      </w:r>
      <w:r w:rsidRPr="00D47134">
        <w:rPr>
          <w:sz w:val="22"/>
          <w:szCs w:val="22"/>
        </w:rPr>
        <w:t xml:space="preserve"> Malaysia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Rezaei</w:t>
      </w:r>
      <w:proofErr w:type="gramStart"/>
      <w:r w:rsidRPr="00D47134">
        <w:rPr>
          <w:sz w:val="22"/>
          <w:szCs w:val="22"/>
        </w:rPr>
        <w:t>,  M</w:t>
      </w:r>
      <w:proofErr w:type="gramEnd"/>
      <w:r w:rsidRPr="00D47134">
        <w:rPr>
          <w:sz w:val="22"/>
          <w:szCs w:val="22"/>
        </w:rPr>
        <w:t>., Hamze</w:t>
      </w:r>
      <w:r w:rsidR="00DC5364" w:rsidRPr="00D47134">
        <w:rPr>
          <w:sz w:val="22"/>
          <w:szCs w:val="22"/>
        </w:rPr>
        <w:t>h</w:t>
      </w:r>
      <w:r w:rsidRPr="00D47134">
        <w:rPr>
          <w:sz w:val="22"/>
          <w:szCs w:val="22"/>
        </w:rPr>
        <w:t>, A.  2011. Sodium alginate as a coating for rainbow trout (oncorhynchus mykiss) fillets during chilled storage. Aquaculture Europe 11. Rhodes, Greece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Rezaei</w:t>
      </w:r>
      <w:proofErr w:type="gramStart"/>
      <w:r w:rsidRPr="00D47134">
        <w:rPr>
          <w:sz w:val="22"/>
          <w:szCs w:val="22"/>
        </w:rPr>
        <w:t>,  M</w:t>
      </w:r>
      <w:proofErr w:type="gramEnd"/>
      <w:r w:rsidRPr="00D47134">
        <w:rPr>
          <w:sz w:val="22"/>
          <w:szCs w:val="22"/>
        </w:rPr>
        <w:t>., Ojagh, S.M., Razavi, S.H., Hosseini, S.M.H. 2010. Development and evaluation of a novel biodegradable film made from chitosan and cinnamon essential oil with low affinity toward water. Rimini, Italy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Rezaei</w:t>
      </w:r>
      <w:proofErr w:type="gramStart"/>
      <w:r w:rsidRPr="00D47134">
        <w:rPr>
          <w:sz w:val="22"/>
          <w:szCs w:val="22"/>
        </w:rPr>
        <w:t>,  M</w:t>
      </w:r>
      <w:proofErr w:type="gramEnd"/>
      <w:r w:rsidRPr="00D47134">
        <w:rPr>
          <w:sz w:val="22"/>
          <w:szCs w:val="22"/>
        </w:rPr>
        <w:t>., Ghanbari, M. Soltani, M., Shah-Hosseini,M.,.Abedian, A.M</w:t>
      </w:r>
      <w:r w:rsidRPr="00D47134">
        <w:rPr>
          <w:rFonts w:hint="cs"/>
          <w:sz w:val="22"/>
          <w:szCs w:val="22"/>
          <w:rtl/>
        </w:rPr>
        <w:t>.</w:t>
      </w:r>
      <w:r w:rsidRPr="00D47134">
        <w:rPr>
          <w:sz w:val="22"/>
          <w:szCs w:val="22"/>
        </w:rPr>
        <w:t xml:space="preserve"> 2008. Production of bacteriocin by a novel Bacillus sp. strain RF 140</w:t>
      </w:r>
      <w:proofErr w:type="gramStart"/>
      <w:r w:rsidRPr="00D47134">
        <w:rPr>
          <w:sz w:val="22"/>
          <w:szCs w:val="22"/>
        </w:rPr>
        <w:t>,an</w:t>
      </w:r>
      <w:proofErr w:type="gramEnd"/>
      <w:r w:rsidRPr="00D47134">
        <w:rPr>
          <w:sz w:val="22"/>
          <w:szCs w:val="22"/>
        </w:rPr>
        <w:t xml:space="preserve"> intestinal bacterium of Caspian Frisian Roach (Rutillus frisii kutum). IBS 2008. Dalian. China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>Hosseini, S.V</w:t>
      </w:r>
      <w:proofErr w:type="gramStart"/>
      <w:r w:rsidRPr="00D47134">
        <w:rPr>
          <w:sz w:val="22"/>
          <w:szCs w:val="22"/>
        </w:rPr>
        <w:t xml:space="preserve">;  </w:t>
      </w:r>
      <w:r w:rsidRPr="00D47134">
        <w:rPr>
          <w:b/>
          <w:bCs/>
          <w:sz w:val="22"/>
          <w:szCs w:val="22"/>
        </w:rPr>
        <w:t>Rezaei</w:t>
      </w:r>
      <w:proofErr w:type="gramEnd"/>
      <w:r w:rsidRPr="00D47134">
        <w:rPr>
          <w:b/>
          <w:bCs/>
          <w:sz w:val="22"/>
          <w:szCs w:val="22"/>
        </w:rPr>
        <w:t>, M</w:t>
      </w:r>
      <w:r w:rsidRPr="00D47134">
        <w:rPr>
          <w:sz w:val="22"/>
          <w:szCs w:val="22"/>
        </w:rPr>
        <w:t xml:space="preserve">; Abedian-Kenari, A; Sahari, M.A; Hosseini, H; Tahergorabi, R. 2007. The effect of ice storage on lipid quality of kutum, rutilus frisii kutum and golden mullet, </w:t>
      </w:r>
      <w:proofErr w:type="gramStart"/>
      <w:r w:rsidRPr="00D47134">
        <w:rPr>
          <w:sz w:val="22"/>
          <w:szCs w:val="22"/>
        </w:rPr>
        <w:t>liza</w:t>
      </w:r>
      <w:proofErr w:type="gramEnd"/>
      <w:r w:rsidRPr="00D47134">
        <w:rPr>
          <w:sz w:val="22"/>
          <w:szCs w:val="22"/>
        </w:rPr>
        <w:t xml:space="preserve"> aurata. Aquaculture </w:t>
      </w:r>
      <w:proofErr w:type="gramStart"/>
      <w:r w:rsidRPr="00D47134">
        <w:rPr>
          <w:sz w:val="22"/>
          <w:szCs w:val="22"/>
        </w:rPr>
        <w:t>Europe .</w:t>
      </w:r>
      <w:proofErr w:type="gramEnd"/>
      <w:r w:rsidRPr="00D47134">
        <w:rPr>
          <w:sz w:val="22"/>
          <w:szCs w:val="22"/>
        </w:rPr>
        <w:t xml:space="preserve"> Istanbul. Turky. 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b/>
          <w:bCs/>
          <w:sz w:val="22"/>
          <w:szCs w:val="22"/>
        </w:rPr>
        <w:t>Rezaei, M</w:t>
      </w:r>
      <w:r w:rsidRPr="00D47134">
        <w:rPr>
          <w:sz w:val="22"/>
          <w:szCs w:val="22"/>
        </w:rPr>
        <w:t>; Montazeri, N; Ershad, H.</w:t>
      </w:r>
      <w:r w:rsidRPr="00D47134">
        <w:rPr>
          <w:rFonts w:hint="cs"/>
          <w:sz w:val="22"/>
          <w:szCs w:val="22"/>
          <w:rtl/>
        </w:rPr>
        <w:t xml:space="preserve"> </w:t>
      </w:r>
      <w:r w:rsidRPr="00D47134">
        <w:rPr>
          <w:sz w:val="22"/>
          <w:szCs w:val="22"/>
        </w:rPr>
        <w:t xml:space="preserve">2007. Biogenic amines formation and its relation to microbiological and sensory attributes in ice-stored rainbow trout (Oncorhynchus mykiss). Aquaculture </w:t>
      </w:r>
      <w:proofErr w:type="gramStart"/>
      <w:r w:rsidRPr="00D47134">
        <w:rPr>
          <w:sz w:val="22"/>
          <w:szCs w:val="22"/>
        </w:rPr>
        <w:t>Europe .</w:t>
      </w:r>
      <w:proofErr w:type="gramEnd"/>
      <w:r w:rsidRPr="00D47134">
        <w:rPr>
          <w:sz w:val="22"/>
          <w:szCs w:val="22"/>
        </w:rPr>
        <w:t xml:space="preserve"> Istanbul. Turky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Sourinezhad, I; Kalbasi, M.R; </w:t>
      </w:r>
      <w:r w:rsidRPr="00D47134">
        <w:rPr>
          <w:b/>
          <w:bCs/>
          <w:sz w:val="22"/>
          <w:szCs w:val="22"/>
        </w:rPr>
        <w:t>Rezaei, M.</w:t>
      </w:r>
      <w:r w:rsidRPr="00D47134">
        <w:rPr>
          <w:rFonts w:hint="cs"/>
          <w:sz w:val="22"/>
          <w:szCs w:val="22"/>
          <w:rtl/>
        </w:rPr>
        <w:t xml:space="preserve"> </w:t>
      </w:r>
      <w:r w:rsidRPr="00D47134">
        <w:rPr>
          <w:sz w:val="22"/>
          <w:szCs w:val="22"/>
        </w:rPr>
        <w:t>2007. Investigation of growth indices of all female and mixed sex diploid and triploid rainbow trout (Oncorhynchus mykiss) in the second year of Culture. Aquaculture Europe. Istanbul. Turky.</w:t>
      </w:r>
    </w:p>
    <w:p w:rsidR="00C2356F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sz w:val="22"/>
          <w:szCs w:val="22"/>
        </w:rPr>
        <w:t xml:space="preserve">Ghanbari, M; </w:t>
      </w:r>
      <w:r w:rsidRPr="00D47134">
        <w:rPr>
          <w:b/>
          <w:bCs/>
          <w:sz w:val="22"/>
          <w:szCs w:val="22"/>
        </w:rPr>
        <w:t>Rezaei, M</w:t>
      </w:r>
      <w:r w:rsidRPr="00D47134">
        <w:rPr>
          <w:sz w:val="22"/>
          <w:szCs w:val="22"/>
        </w:rPr>
        <w:t>; Jami, M.</w:t>
      </w:r>
      <w:r w:rsidRPr="00D47134">
        <w:rPr>
          <w:rFonts w:hint="cs"/>
          <w:sz w:val="22"/>
          <w:szCs w:val="22"/>
          <w:rtl/>
        </w:rPr>
        <w:t xml:space="preserve"> </w:t>
      </w:r>
      <w:r w:rsidRPr="00D47134">
        <w:rPr>
          <w:sz w:val="22"/>
          <w:szCs w:val="22"/>
        </w:rPr>
        <w:t xml:space="preserve">2007. Isolation of lactobacilli from intestinal microflora of Persian sturgeon (Acipenser persicus) and bluga (Huso huso). Aquaculture </w:t>
      </w:r>
      <w:proofErr w:type="gramStart"/>
      <w:r w:rsidRPr="00D47134">
        <w:rPr>
          <w:sz w:val="22"/>
          <w:szCs w:val="22"/>
        </w:rPr>
        <w:t>Europe .</w:t>
      </w:r>
      <w:proofErr w:type="gramEnd"/>
      <w:r w:rsidRPr="00D47134">
        <w:rPr>
          <w:sz w:val="22"/>
          <w:szCs w:val="22"/>
        </w:rPr>
        <w:t xml:space="preserve"> Istanbul. Turky.</w:t>
      </w:r>
    </w:p>
    <w:p w:rsidR="00DB5C96" w:rsidRPr="00D47134" w:rsidRDefault="00DB5C96" w:rsidP="00C66127">
      <w:pPr>
        <w:pStyle w:val="ListParagraph"/>
        <w:numPr>
          <w:ilvl w:val="0"/>
          <w:numId w:val="31"/>
        </w:numPr>
        <w:spacing w:before="120" w:after="120"/>
        <w:ind w:left="0"/>
        <w:jc w:val="both"/>
        <w:rPr>
          <w:sz w:val="22"/>
          <w:szCs w:val="22"/>
        </w:rPr>
      </w:pPr>
      <w:r w:rsidRPr="00D47134">
        <w:rPr>
          <w:b/>
          <w:bCs/>
          <w:sz w:val="22"/>
          <w:szCs w:val="22"/>
        </w:rPr>
        <w:t>Rezaei, M.</w:t>
      </w:r>
      <w:r w:rsidRPr="00D47134">
        <w:rPr>
          <w:sz w:val="22"/>
          <w:szCs w:val="22"/>
        </w:rPr>
        <w:t xml:space="preserve"> and Sahari, M.A 2004. Comparative Study on Lipid Quality of Anchovy kilka (Clupeonella engrauliformis) Under </w:t>
      </w:r>
      <w:proofErr w:type="gramStart"/>
      <w:r w:rsidRPr="00D47134">
        <w:rPr>
          <w:sz w:val="22"/>
          <w:szCs w:val="22"/>
        </w:rPr>
        <w:t>Temporary and Chilled Two Transport</w:t>
      </w:r>
      <w:proofErr w:type="gramEnd"/>
      <w:r w:rsidRPr="00D47134">
        <w:rPr>
          <w:sz w:val="22"/>
          <w:szCs w:val="22"/>
        </w:rPr>
        <w:t xml:space="preserve"> and Storage Methods. </w:t>
      </w:r>
      <w:proofErr w:type="gramStart"/>
      <w:r w:rsidRPr="00D47134">
        <w:rPr>
          <w:sz w:val="22"/>
          <w:szCs w:val="22"/>
        </w:rPr>
        <w:t>7th</w:t>
      </w:r>
      <w:proofErr w:type="gramEnd"/>
      <w:r w:rsidRPr="00D47134">
        <w:rPr>
          <w:sz w:val="22"/>
          <w:szCs w:val="22"/>
        </w:rPr>
        <w:t xml:space="preserve"> Asian Fisheries Forum, Penang, Malaysia. </w:t>
      </w:r>
    </w:p>
    <w:p w:rsidR="00707D11" w:rsidRPr="00D47134" w:rsidRDefault="00707D11" w:rsidP="00C2356F">
      <w:pPr>
        <w:pStyle w:val="ListParagraph"/>
        <w:spacing w:before="120" w:after="120"/>
        <w:rPr>
          <w:rFonts w:cs="B Nazanin"/>
          <w:sz w:val="20"/>
          <w:lang w:bidi="fa-IR"/>
        </w:rPr>
      </w:pPr>
    </w:p>
    <w:p w:rsidR="00707D11" w:rsidRPr="00D47134" w:rsidRDefault="00707D11" w:rsidP="00C2356F">
      <w:pPr>
        <w:pStyle w:val="ListParagraph"/>
        <w:spacing w:before="120" w:after="120" w:line="276" w:lineRule="auto"/>
        <w:ind w:left="-162"/>
        <w:jc w:val="both"/>
        <w:rPr>
          <w:rFonts w:cs="B Nazanin"/>
          <w:sz w:val="20"/>
          <w:lang w:bidi="fa-IR"/>
        </w:rPr>
      </w:pPr>
    </w:p>
    <w:p w:rsidR="00E87D93" w:rsidRPr="00D47134" w:rsidRDefault="00E87D93" w:rsidP="00DF6722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بذرافشان، ح.، رضائی، م.، فلاحتکار، ب. 1394. </w:t>
      </w:r>
      <w:r w:rsidRPr="00D47134">
        <w:rPr>
          <w:rFonts w:cs="B Nazanin"/>
          <w:rtl/>
        </w:rPr>
        <w:t>تأ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روش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وش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/کشتار بر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افت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قزل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آلا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/>
          <w:rtl/>
        </w:rPr>
        <w:t>رن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کمان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 ط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نگه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 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</w:t>
      </w:r>
      <w:r w:rsidRPr="00D47134">
        <w:rPr>
          <w:rFonts w:cs="B Nazanin" w:hint="cs"/>
          <w:rtl/>
        </w:rPr>
        <w:t>. اولین کنگره علمی و پژوهشی توسعه و ترویج علوم کشاورزی و منابع طبیعی و محیط زیست ایران. تهران. ایران.</w:t>
      </w:r>
    </w:p>
    <w:p w:rsidR="00E87D93" w:rsidRPr="00D47134" w:rsidRDefault="00E87D93" w:rsidP="00DF6722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بذرافشان، ح.، رضائی، م.، فلاحتکار، ب. 1394. </w:t>
      </w:r>
      <w:r w:rsidRPr="00D47134">
        <w:rPr>
          <w:rFonts w:cs="B Nazanin"/>
          <w:rtl/>
        </w:rPr>
        <w:t>تا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</w:t>
      </w:r>
      <w:r w:rsidRPr="00D47134">
        <w:rPr>
          <w:rFonts w:cs="B Nazanin"/>
          <w:rtl/>
        </w:rPr>
        <w:t xml:space="preserve"> ح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عصاره آ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خک</w:t>
      </w:r>
      <w:r w:rsidRPr="00D47134">
        <w:rPr>
          <w:rFonts w:cs="B Nazanin"/>
          <w:rtl/>
        </w:rPr>
        <w:t xml:space="preserve"> بر شاخص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ن</w:t>
      </w:r>
      <w:r w:rsidRPr="00D47134">
        <w:rPr>
          <w:rFonts w:cs="B Nazanin"/>
          <w:rtl/>
        </w:rPr>
        <w:t xml:space="preserve"> چر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قزل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آل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رن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کمان</w:t>
      </w:r>
      <w:r w:rsidRPr="00D47134">
        <w:rPr>
          <w:rFonts w:cs="B Nazanin"/>
          <w:rtl/>
        </w:rPr>
        <w:t xml:space="preserve"> (</w:t>
      </w:r>
      <w:r w:rsidRPr="00D47134">
        <w:rPr>
          <w:rFonts w:cs="B Nazanin"/>
        </w:rPr>
        <w:t>Oncorhynchus mykiss</w:t>
      </w:r>
      <w:r w:rsidRPr="00D47134">
        <w:rPr>
          <w:rFonts w:cs="B Nazanin"/>
          <w:rtl/>
        </w:rPr>
        <w:t>) ط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نگهد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شر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ط</w:t>
      </w:r>
      <w:r w:rsidRPr="00D47134">
        <w:rPr>
          <w:rFonts w:cs="B Nazanin" w:hint="cs"/>
          <w:rtl/>
        </w:rPr>
        <w:t xml:space="preserve"> سرد. اولین کنگره علمی و پژوهشی توسعه و ترویج علوم کشاورزی و منابع طبیعی و محیط زیست ایران. تهران. ایران.</w:t>
      </w:r>
    </w:p>
    <w:p w:rsidR="00E87D93" w:rsidRPr="00D47134" w:rsidRDefault="00E87D93" w:rsidP="00DF6722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 xml:space="preserve">کریم، ب.، رضائی، م.، بهرامی فر، ن.1394. </w:t>
      </w:r>
      <w:r w:rsidRPr="00D47134">
        <w:rPr>
          <w:rFonts w:cs="B Nazanin"/>
          <w:rtl/>
        </w:rPr>
        <w:t>مق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ه</w:t>
      </w:r>
      <w:r w:rsidRPr="00D47134">
        <w:rPr>
          <w:rFonts w:cs="B Nazanin"/>
          <w:rtl/>
        </w:rPr>
        <w:t xml:space="preserve"> راندمان روش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تخراج س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فراصوت در استخراج روغن از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eastAsia"/>
          <w:rtl/>
        </w:rPr>
        <w:t>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ک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(</w:t>
      </w:r>
      <w:r w:rsidRPr="00D47134">
        <w:rPr>
          <w:rFonts w:cs="B Nazanin"/>
        </w:rPr>
        <w:t>Clupeonella cultiventris caspia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)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خزر</w:t>
      </w:r>
      <w:r w:rsidRPr="00D47134">
        <w:rPr>
          <w:rFonts w:cs="B Nazanin" w:hint="cs"/>
          <w:rtl/>
        </w:rPr>
        <w:t>. اولین کنگره علمی و پژوهشی توسعه و ترویج علوم کشاورزی و منابع طبیعی و محیط زیست ایران. تهران. ایران.</w:t>
      </w:r>
    </w:p>
    <w:p w:rsidR="00E87D93" w:rsidRPr="00D47134" w:rsidRDefault="00E87D93" w:rsidP="00DF6722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کریم، ب.، رضائی، م.، بهرامی فر، ن.1394. </w:t>
      </w:r>
      <w:r w:rsidRPr="00D47134">
        <w:rPr>
          <w:rFonts w:cs="B Nazanin"/>
          <w:rtl/>
        </w:rPr>
        <w:t>تاث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</w:t>
      </w:r>
      <w:r w:rsidRPr="00D47134">
        <w:rPr>
          <w:rFonts w:cs="B Nazanin"/>
          <w:rtl/>
        </w:rPr>
        <w:t xml:space="preserve"> روش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تخراج س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فراصوت بر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روغن استخراج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ز ماه</w:t>
      </w:r>
      <w:r w:rsidRPr="00D47134">
        <w:rPr>
          <w:rFonts w:cs="B Nazanin" w:hint="cs"/>
          <w:rtl/>
        </w:rPr>
        <w:t xml:space="preserve">ی 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ک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عم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) </w:t>
      </w:r>
      <w:r w:rsidRPr="00D47134">
        <w:rPr>
          <w:rFonts w:cs="B Nazanin"/>
        </w:rPr>
        <w:t>Clupeonella cultiventris caspia</w:t>
      </w:r>
      <w:r w:rsidRPr="00D47134">
        <w:rPr>
          <w:rFonts w:cs="B Nazanin"/>
          <w:rtl/>
        </w:rPr>
        <w:t xml:space="preserve"> (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خزر</w:t>
      </w:r>
      <w:r w:rsidRPr="00D47134">
        <w:rPr>
          <w:rFonts w:cs="B Nazanin" w:hint="cs"/>
          <w:rtl/>
        </w:rPr>
        <w:t>. اولین کنگره علمی و پژوهشی توسعه و ترویج علوم کشاورزی و منابع طبیعی و محیط زیست ایران. تهران. ایران.</w:t>
      </w:r>
    </w:p>
    <w:p w:rsidR="000F14FE" w:rsidRPr="00D47134" w:rsidRDefault="000E5BFF" w:rsidP="00DF6722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هاشم دباغیان، ا.، رضائی، م.، طبرسا، م. 1394. جداسازی ترکیبات آنتی اکسیدانی اتیل استات جلبک سبز </w:t>
      </w:r>
      <w:r w:rsidRPr="00D47134">
        <w:rPr>
          <w:rFonts w:cs="B Nazanin"/>
        </w:rPr>
        <w:t xml:space="preserve"> Enteromorpha intestinalis </w:t>
      </w:r>
      <w:r w:rsidRPr="00D47134">
        <w:rPr>
          <w:rFonts w:cs="B Nazanin" w:hint="cs"/>
          <w:rtl/>
        </w:rPr>
        <w:t xml:space="preserve"> با استفاده از کروماتوگرافی لایه نازک. اولین کنفرانس ملی دستاوردهای فن آورانه علوم و صنایع غذایی ایران. بابلسر. ایران.</w:t>
      </w:r>
    </w:p>
    <w:p w:rsidR="00406C79" w:rsidRPr="00D47134" w:rsidRDefault="000E5BFF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هاشم دباغیان، ا.، رضائی، م.، طبرسا، م. 1394. </w:t>
      </w:r>
      <w:r w:rsidRPr="00D47134">
        <w:rPr>
          <w:rFonts w:cs="B Nazanin"/>
          <w:rtl/>
        </w:rPr>
        <w:t>استخراج تر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ات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جلبک سبز  </w:t>
      </w:r>
      <w:r w:rsidRPr="00D47134">
        <w:rPr>
          <w:rFonts w:cs="B Nazanin"/>
        </w:rPr>
        <w:t>Enteromorpha intestinalis</w:t>
      </w:r>
      <w:r w:rsidRPr="00D47134">
        <w:rPr>
          <w:rFonts w:cs="B Nazanin"/>
          <w:rtl/>
        </w:rPr>
        <w:t xml:space="preserve">  با استفاده از حلال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ختلف</w:t>
      </w:r>
      <w:r w:rsidRPr="00D47134">
        <w:rPr>
          <w:rFonts w:cs="B Nazanin" w:hint="cs"/>
          <w:rtl/>
        </w:rPr>
        <w:t>. اولین کنفرانس ملی دستاوردهای فن آورانه علوم و صنایع غذایی ایران. بابلسر. ایران.</w:t>
      </w:r>
    </w:p>
    <w:p w:rsidR="00DF6722" w:rsidRPr="00D47134" w:rsidRDefault="00A61730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ج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ي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ز.، </w:t>
      </w:r>
      <w:r w:rsidRPr="00D47134">
        <w:rPr>
          <w:rFonts w:cs="B Nazanin"/>
          <w:rtl/>
        </w:rPr>
        <w:t xml:space="preserve">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س. ف.، </w:t>
      </w:r>
      <w:r w:rsidRPr="00D47134">
        <w:rPr>
          <w:rFonts w:cs="B Nazanin"/>
          <w:rtl/>
        </w:rPr>
        <w:t>رضا</w:t>
      </w:r>
      <w:r w:rsidRPr="00D47134">
        <w:rPr>
          <w:rFonts w:cs="B Nazanin" w:hint="cs"/>
          <w:rtl/>
        </w:rPr>
        <w:t>ئی، م. 1393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ر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خواص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هاي ت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شده بر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اک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/>
          <w:rtl/>
        </w:rPr>
        <w:t xml:space="preserve"> آبزي پروري ن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- چالش ها و فرصت ها</w:t>
      </w:r>
      <w:r w:rsidRPr="00D47134">
        <w:rPr>
          <w:rFonts w:cs="B Nazanin" w:hint="cs"/>
          <w:rtl/>
        </w:rPr>
        <w:t>. گرگان، ایران.</w:t>
      </w:r>
    </w:p>
    <w:p w:rsidR="00406C79" w:rsidRPr="00D47134" w:rsidRDefault="00406C79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ج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ي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ز.، </w:t>
      </w:r>
      <w:r w:rsidRPr="00D47134">
        <w:rPr>
          <w:rFonts w:cs="B Nazanin"/>
          <w:rtl/>
        </w:rPr>
        <w:t xml:space="preserve">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س. ف.، </w:t>
      </w:r>
      <w:r w:rsidRPr="00D47134">
        <w:rPr>
          <w:rFonts w:cs="B Nazanin"/>
          <w:rtl/>
        </w:rPr>
        <w:t>رضا</w:t>
      </w:r>
      <w:r w:rsidRPr="00D47134">
        <w:rPr>
          <w:rFonts w:cs="B Nazanin" w:hint="cs"/>
          <w:rtl/>
        </w:rPr>
        <w:t>ئی، م. 1393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رهاي</w:t>
      </w:r>
      <w:r w:rsidRPr="00D47134">
        <w:rPr>
          <w:rFonts w:cs="B Nazanin"/>
          <w:rtl/>
        </w:rPr>
        <w:t xml:space="preserve"> 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ت</w:t>
      </w:r>
      <w:r w:rsidRPr="00D47134">
        <w:rPr>
          <w:rFonts w:cs="B Nazanin"/>
          <w:rtl/>
        </w:rPr>
        <w:t xml:space="preserve"> تخ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</w:t>
      </w:r>
      <w:r w:rsidRPr="00D47134">
        <w:rPr>
          <w:rFonts w:cs="B Nazanin"/>
          <w:rtl/>
        </w:rPr>
        <w:t xml:space="preserve"> پذ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بر</w:t>
      </w:r>
      <w:r w:rsidRPr="00D47134">
        <w:rPr>
          <w:rFonts w:cs="B Nazanin"/>
          <w:rtl/>
        </w:rPr>
        <w:t xml:space="preserve">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اک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در بسته بندي مواد غذا</w:t>
      </w:r>
      <w:r w:rsidRPr="00D47134">
        <w:rPr>
          <w:rFonts w:cs="B Nazanin" w:hint="cs"/>
          <w:rtl/>
        </w:rPr>
        <w:t xml:space="preserve">یی. </w:t>
      </w:r>
      <w:r w:rsidRPr="00D47134">
        <w:rPr>
          <w:rFonts w:cs="B Nazanin"/>
          <w:rtl/>
        </w:rPr>
        <w:t>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/>
          <w:rtl/>
        </w:rPr>
        <w:t xml:space="preserve"> آبزي پروري ن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- چالش ها و فرصت ها</w:t>
      </w:r>
      <w:r w:rsidRPr="00D47134">
        <w:rPr>
          <w:rFonts w:cs="B Nazanin" w:hint="cs"/>
          <w:rtl/>
        </w:rPr>
        <w:t>. گرگان، ایران.</w:t>
      </w:r>
    </w:p>
    <w:p w:rsidR="00406C79" w:rsidRPr="00D47134" w:rsidRDefault="00406C79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ج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ي</w:t>
      </w:r>
      <w:r w:rsidRPr="00D47134">
        <w:rPr>
          <w:rFonts w:cs="B Nazanin"/>
          <w:rtl/>
        </w:rPr>
        <w:t>،</w:t>
      </w:r>
      <w:r w:rsidRPr="00D47134">
        <w:rPr>
          <w:rFonts w:cs="B Nazanin" w:hint="cs"/>
          <w:rtl/>
        </w:rPr>
        <w:t xml:space="preserve"> ز.، </w:t>
      </w:r>
      <w:r w:rsidRPr="00D47134">
        <w:rPr>
          <w:rFonts w:cs="B Nazanin"/>
          <w:rtl/>
        </w:rPr>
        <w:t xml:space="preserve"> 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 xml:space="preserve">س. ف.، </w:t>
      </w:r>
      <w:r w:rsidRPr="00D47134">
        <w:rPr>
          <w:rFonts w:cs="B Nazanin"/>
          <w:rtl/>
        </w:rPr>
        <w:t>رضا</w:t>
      </w:r>
      <w:r w:rsidRPr="00D47134">
        <w:rPr>
          <w:rFonts w:cs="B Nazanin" w:hint="cs"/>
          <w:rtl/>
        </w:rPr>
        <w:t>ئی، م. 1393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مرهاي</w:t>
      </w:r>
      <w:r w:rsidRPr="00D47134">
        <w:rPr>
          <w:rFonts w:cs="B Nazanin"/>
          <w:rtl/>
        </w:rPr>
        <w:t xml:space="preserve"> 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ت</w:t>
      </w:r>
      <w:r w:rsidRPr="00D47134">
        <w:rPr>
          <w:rFonts w:cs="B Nazanin"/>
          <w:rtl/>
        </w:rPr>
        <w:t xml:space="preserve"> تخ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</w:t>
      </w:r>
      <w:r w:rsidRPr="00D47134">
        <w:rPr>
          <w:rFonts w:cs="B Nazanin"/>
          <w:rtl/>
        </w:rPr>
        <w:t xml:space="preserve"> پذ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ربر</w:t>
      </w:r>
      <w:r w:rsidRPr="00D47134">
        <w:rPr>
          <w:rFonts w:cs="B Nazanin"/>
          <w:rtl/>
        </w:rPr>
        <w:t xml:space="preserve"> 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پ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لاک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ک</w:t>
      </w:r>
      <w:r w:rsidRPr="00D47134">
        <w:rPr>
          <w:rFonts w:cs="B Nazanin"/>
          <w:rtl/>
        </w:rPr>
        <w:t xml:space="preserve"> 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در بسته بندي مواد غذا</w:t>
      </w:r>
      <w:r w:rsidRPr="00D47134">
        <w:rPr>
          <w:rFonts w:cs="B Nazanin" w:hint="cs"/>
          <w:rtl/>
        </w:rPr>
        <w:t xml:space="preserve">یی. </w:t>
      </w:r>
      <w:r w:rsidRPr="00D47134">
        <w:rPr>
          <w:rFonts w:cs="B Nazanin"/>
          <w:rtl/>
        </w:rPr>
        <w:t>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/>
          <w:rtl/>
        </w:rPr>
        <w:t xml:space="preserve"> آبزي پروري ن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- چالش ها و فرصت ها</w:t>
      </w:r>
      <w:r w:rsidRPr="00D47134">
        <w:rPr>
          <w:rFonts w:cs="B Nazanin" w:hint="cs"/>
          <w:rtl/>
        </w:rPr>
        <w:t>. گرگان، ایران.</w:t>
      </w:r>
    </w:p>
    <w:p w:rsidR="00406C79" w:rsidRPr="00D47134" w:rsidRDefault="00A61730" w:rsidP="00406C79">
      <w:pPr>
        <w:pStyle w:val="Style1"/>
        <w:numPr>
          <w:ilvl w:val="0"/>
          <w:numId w:val="32"/>
        </w:numPr>
        <w:ind w:left="1" w:hanging="425"/>
      </w:pPr>
      <w:r w:rsidRPr="00D47134">
        <w:rPr>
          <w:rFonts w:hint="cs"/>
          <w:rtl/>
        </w:rPr>
        <w:t>مهاجر</w:t>
      </w:r>
      <w:r w:rsidRPr="00D47134">
        <w:rPr>
          <w:rtl/>
        </w:rPr>
        <w:t>،</w:t>
      </w:r>
      <w:r w:rsidRPr="00D47134">
        <w:rPr>
          <w:rFonts w:hint="cs"/>
          <w:rtl/>
        </w:rPr>
        <w:t xml:space="preserve"> س.، </w:t>
      </w:r>
      <w:r w:rsidRPr="00D47134">
        <w:rPr>
          <w:rtl/>
        </w:rPr>
        <w:t xml:space="preserve"> رضا</w:t>
      </w:r>
      <w:r w:rsidRPr="00D47134">
        <w:rPr>
          <w:rFonts w:hint="cs"/>
          <w:rtl/>
        </w:rPr>
        <w:t xml:space="preserve">ئی. م. </w:t>
      </w:r>
      <w:r w:rsidRPr="00D47134">
        <w:rPr>
          <w:rtl/>
        </w:rPr>
        <w:t>حس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، </w:t>
      </w:r>
      <w:r w:rsidRPr="00D47134">
        <w:rPr>
          <w:rFonts w:hint="cs"/>
          <w:rtl/>
        </w:rPr>
        <w:t>س. ف.، 1393.</w:t>
      </w:r>
      <w:r w:rsidRPr="00D47134">
        <w:t xml:space="preserve"> </w:t>
      </w:r>
      <w:r w:rsidRPr="00D47134">
        <w:rPr>
          <w:rtl/>
        </w:rPr>
        <w:t>بررس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ف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لم</w:t>
      </w:r>
      <w:r w:rsidRPr="00D47134">
        <w:rPr>
          <w:rtl/>
        </w:rPr>
        <w:t xml:space="preserve"> ها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ز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ست</w:t>
      </w:r>
      <w:r w:rsidRPr="00D47134">
        <w:rPr>
          <w:rtl/>
        </w:rPr>
        <w:t xml:space="preserve"> تخر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ب</w:t>
      </w:r>
      <w:r w:rsidRPr="00D47134">
        <w:rPr>
          <w:rtl/>
        </w:rPr>
        <w:t xml:space="preserve"> پذ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ر</w:t>
      </w:r>
      <w:r w:rsidRPr="00D47134">
        <w:rPr>
          <w:rtl/>
        </w:rPr>
        <w:t xml:space="preserve"> بر پا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ه</w:t>
      </w:r>
      <w:r w:rsidRPr="00D47134">
        <w:rPr>
          <w:rtl/>
        </w:rPr>
        <w:t xml:space="preserve"> پل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مرها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ژلات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،</w:t>
      </w:r>
      <w:r w:rsidRPr="00D47134">
        <w:rPr>
          <w:rtl/>
        </w:rPr>
        <w:t xml:space="preserve"> آگار و پل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لاکت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ک</w:t>
      </w:r>
      <w:r w:rsidRPr="00D47134">
        <w:rPr>
          <w:rtl/>
        </w:rPr>
        <w:t xml:space="preserve"> اس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د</w:t>
      </w:r>
      <w:r w:rsidRPr="00D47134">
        <w:rPr>
          <w:rtl/>
        </w:rPr>
        <w:t xml:space="preserve"> با کاربرد</w:t>
      </w:r>
      <w:r w:rsidRPr="00D47134">
        <w:rPr>
          <w:rFonts w:hint="cs"/>
          <w:rtl/>
        </w:rPr>
        <w:t xml:space="preserve"> </w:t>
      </w:r>
      <w:r w:rsidRPr="00D47134">
        <w:rPr>
          <w:rFonts w:hint="eastAsia"/>
          <w:rtl/>
        </w:rPr>
        <w:t>بسته</w:t>
      </w:r>
      <w:r w:rsidRPr="00D47134">
        <w:rPr>
          <w:rtl/>
        </w:rPr>
        <w:t xml:space="preserve"> بند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مواد غذا</w:t>
      </w:r>
      <w:r w:rsidRPr="00D47134">
        <w:rPr>
          <w:rFonts w:hint="cs"/>
          <w:rtl/>
        </w:rPr>
        <w:t xml:space="preserve">یی. </w:t>
      </w:r>
      <w:r w:rsidRPr="00D47134">
        <w:rPr>
          <w:rtl/>
        </w:rPr>
        <w:t>اول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tl/>
        </w:rPr>
        <w:t xml:space="preserve"> هما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ش</w:t>
      </w:r>
      <w:r w:rsidRPr="00D47134">
        <w:rPr>
          <w:rtl/>
        </w:rPr>
        <w:t xml:space="preserve"> آبزي پروري نو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tl/>
        </w:rPr>
        <w:t xml:space="preserve"> - چالش ها و فرصت ها</w:t>
      </w:r>
      <w:r w:rsidRPr="00D47134">
        <w:rPr>
          <w:rFonts w:hint="cs"/>
          <w:rtl/>
        </w:rPr>
        <w:t>. گرگان، ایران.</w:t>
      </w:r>
    </w:p>
    <w:p w:rsidR="00A61730" w:rsidRPr="00D47134" w:rsidRDefault="00A61730" w:rsidP="00406C79">
      <w:pPr>
        <w:pStyle w:val="Style1"/>
        <w:numPr>
          <w:ilvl w:val="0"/>
          <w:numId w:val="32"/>
        </w:numPr>
        <w:ind w:left="1" w:hanging="425"/>
      </w:pPr>
      <w:r w:rsidRPr="00D47134">
        <w:rPr>
          <w:rFonts w:hint="cs"/>
          <w:rtl/>
        </w:rPr>
        <w:t>مهاجر</w:t>
      </w:r>
      <w:r w:rsidRPr="00D47134">
        <w:rPr>
          <w:rtl/>
        </w:rPr>
        <w:t>،</w:t>
      </w:r>
      <w:r w:rsidRPr="00D47134">
        <w:rPr>
          <w:rFonts w:hint="cs"/>
          <w:rtl/>
        </w:rPr>
        <w:t xml:space="preserve"> س.، </w:t>
      </w:r>
      <w:r w:rsidRPr="00D47134">
        <w:rPr>
          <w:rtl/>
        </w:rPr>
        <w:t xml:space="preserve"> رضا</w:t>
      </w:r>
      <w:r w:rsidRPr="00D47134">
        <w:rPr>
          <w:rFonts w:hint="cs"/>
          <w:rtl/>
        </w:rPr>
        <w:t xml:space="preserve">ئی. م. </w:t>
      </w:r>
      <w:r w:rsidRPr="00D47134">
        <w:rPr>
          <w:rtl/>
        </w:rPr>
        <w:t>حس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، </w:t>
      </w:r>
      <w:r w:rsidRPr="00D47134">
        <w:rPr>
          <w:rFonts w:hint="cs"/>
          <w:rtl/>
        </w:rPr>
        <w:t>س. ف.،. 1393.</w:t>
      </w:r>
      <w:r w:rsidR="003E074E" w:rsidRPr="00D47134">
        <w:rPr>
          <w:rtl/>
        </w:rPr>
        <w:t xml:space="preserve"> ته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ه</w:t>
      </w:r>
      <w:r w:rsidR="003E074E" w:rsidRPr="00D47134">
        <w:rPr>
          <w:rtl/>
        </w:rPr>
        <w:t xml:space="preserve"> ف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لم</w:t>
      </w:r>
      <w:r w:rsidR="003E074E" w:rsidRPr="00D47134">
        <w:rPr>
          <w:rtl/>
        </w:rPr>
        <w:t xml:space="preserve"> کامپوز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ت</w:t>
      </w:r>
      <w:r w:rsidR="003E074E" w:rsidRPr="00D47134">
        <w:rPr>
          <w:rtl/>
        </w:rPr>
        <w:t xml:space="preserve"> ژلات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ن</w:t>
      </w:r>
      <w:r w:rsidR="003E074E" w:rsidRPr="00D47134">
        <w:rPr>
          <w:rtl/>
        </w:rPr>
        <w:t xml:space="preserve"> آگار و ارز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اب</w:t>
      </w:r>
      <w:r w:rsidR="003E074E" w:rsidRPr="00D47134">
        <w:rPr>
          <w:rFonts w:hint="cs"/>
          <w:rtl/>
        </w:rPr>
        <w:t>ی</w:t>
      </w:r>
      <w:r w:rsidR="003E074E" w:rsidRPr="00D47134">
        <w:rPr>
          <w:rtl/>
        </w:rPr>
        <w:t xml:space="preserve"> رنگ و زاو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ه</w:t>
      </w:r>
      <w:r w:rsidR="003E074E" w:rsidRPr="00D47134">
        <w:rPr>
          <w:rtl/>
        </w:rPr>
        <w:t xml:space="preserve"> تماس ف</w:t>
      </w:r>
      <w:r w:rsidR="003E074E" w:rsidRPr="00D47134">
        <w:rPr>
          <w:rFonts w:hint="cs"/>
          <w:rtl/>
        </w:rPr>
        <w:t>ی</w:t>
      </w:r>
      <w:r w:rsidR="003E074E" w:rsidRPr="00D47134">
        <w:rPr>
          <w:rFonts w:hint="eastAsia"/>
          <w:rtl/>
        </w:rPr>
        <w:t>لم</w:t>
      </w:r>
      <w:r w:rsidR="003E074E" w:rsidRPr="00D47134">
        <w:rPr>
          <w:rtl/>
        </w:rPr>
        <w:t>ها</w:t>
      </w:r>
      <w:r w:rsidRPr="00D47134">
        <w:rPr>
          <w:rFonts w:hint="cs"/>
          <w:rtl/>
        </w:rPr>
        <w:t xml:space="preserve">. </w:t>
      </w:r>
      <w:r w:rsidRPr="00D47134">
        <w:rPr>
          <w:rtl/>
        </w:rPr>
        <w:t>اول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tl/>
        </w:rPr>
        <w:t xml:space="preserve"> هما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ش</w:t>
      </w:r>
      <w:r w:rsidRPr="00D47134">
        <w:rPr>
          <w:rtl/>
        </w:rPr>
        <w:t xml:space="preserve"> آبزي پروري نو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ن</w:t>
      </w:r>
      <w:r w:rsidRPr="00D47134">
        <w:rPr>
          <w:rtl/>
        </w:rPr>
        <w:t xml:space="preserve"> - چالش ها و فرصت ها</w:t>
      </w:r>
      <w:r w:rsidRPr="00D47134">
        <w:rPr>
          <w:rFonts w:hint="cs"/>
          <w:rtl/>
        </w:rPr>
        <w:t>. گرگان،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میان، ر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مرتضوی، م.ص. 1393.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اثر ازن بر ماندگاری ماهی طلال (</w:t>
      </w:r>
      <w:r w:rsidRPr="00D47134">
        <w:rPr>
          <w:rFonts w:cs="B Nazanin"/>
        </w:rPr>
        <w:t>Rastrelliger kanagurta</w:t>
      </w:r>
      <w:r w:rsidRPr="00D47134">
        <w:rPr>
          <w:rFonts w:cs="B Nazanin" w:hint="cs"/>
          <w:rtl/>
        </w:rPr>
        <w:t xml:space="preserve"> ) طی شرایط نگهداری زیر یخ. نخستین همایش ملی الکترونیکی دستاوردهای نوین در علوم غذایی، زاهد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میان، ر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مرتضوی، م.ص. 1393. اثر استفاده از یخ حاوی عصاره آویشن شیرازی (</w:t>
      </w:r>
      <w:r w:rsidRPr="00D47134">
        <w:rPr>
          <w:rFonts w:cs="B Nazanin"/>
        </w:rPr>
        <w:t>Zataria Multiflora</w:t>
      </w:r>
      <w:r w:rsidRPr="00D47134">
        <w:rPr>
          <w:rFonts w:cs="B Nazanin" w:hint="cs"/>
          <w:rtl/>
        </w:rPr>
        <w:t>) بر ماندگاری ماهی طلال (</w:t>
      </w:r>
      <w:r w:rsidRPr="00D47134">
        <w:rPr>
          <w:rFonts w:cs="B Nazanin"/>
        </w:rPr>
        <w:t>Rastrelliger kanagurta</w:t>
      </w:r>
      <w:r w:rsidRPr="00D47134">
        <w:rPr>
          <w:rFonts w:cs="B Nazanin" w:hint="cs"/>
          <w:rtl/>
        </w:rPr>
        <w:t>) طی دوره نگهداری. نخستین همایش ملی الکترونیکی دستاوردهای نوین در علوم غذایی، زاهد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  <w:rtl/>
        </w:rPr>
      </w:pPr>
      <w:r w:rsidRPr="00D47134">
        <w:rPr>
          <w:rFonts w:cs="B Nazanin" w:hint="cs"/>
          <w:rtl/>
        </w:rPr>
        <w:t xml:space="preserve">حسینی، س.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 1393. تهیه و ارزیابی فیلم های زیست نانوکامپوزیت بر پایه ژلاتین ماهی تقویت شده با نانوذرات کیتوسان. دومین همایش ملی بهینه سازی زنجیره تولید، توزیع و مصرف در صنایع غذایی. سار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طبرسا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 1393. ارتباط ساختار گلیکوپروتئین استخراج شده از جلبک </w:t>
      </w:r>
      <w:r w:rsidRPr="00D47134">
        <w:rPr>
          <w:rFonts w:cs="B Nazanin"/>
        </w:rPr>
        <w:t>Codium fragile</w:t>
      </w:r>
      <w:r w:rsidRPr="00D47134">
        <w:rPr>
          <w:rFonts w:cs="B Nazanin" w:hint="cs"/>
          <w:rtl/>
        </w:rPr>
        <w:t xml:space="preserve"> با فعالیت آن در تحریک سلول های ماکروفاژ. دومین همایش ملی بهینه سازی زنجیره تولید، توزیع و مصرف در صنایع غذایی. سار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>علی</w:t>
      </w:r>
      <w:r w:rsidR="0019198C"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rtl/>
        </w:rPr>
        <w:t xml:space="preserve">نژاد، م.، معتمدزادگان؛ ع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 1392. مطالعه ای بر خواص کاربردی پروتئین هیدرولیز شده گوشت کوسه چانه سفید (</w:t>
      </w:r>
      <w:r w:rsidRPr="00D47134">
        <w:rPr>
          <w:rFonts w:cs="B Nazanin"/>
        </w:rPr>
        <w:t>Carcharinus dussumeri</w:t>
      </w:r>
      <w:r w:rsidRPr="00D47134">
        <w:rPr>
          <w:rFonts w:cs="B Nazanin" w:hint="cs"/>
          <w:rtl/>
        </w:rPr>
        <w:t>). هشتمین همایش بیوتکنولوژی جمهوری اسلامی ایران و چهارمین همایش ملی ایمنی زیستی، ، تهر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علینژاد، م.، معتمدزادگان؛ ع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 1392. بررسی فعالیت آنتی اکسیدانی پروتئین هیدرولیز شده کوسه چانه سفید (</w:t>
      </w:r>
      <w:r w:rsidRPr="00D47134">
        <w:rPr>
          <w:rFonts w:cs="B Nazanin"/>
        </w:rPr>
        <w:t>Carcharinus dussumeri</w:t>
      </w:r>
      <w:r w:rsidRPr="00D47134">
        <w:rPr>
          <w:rFonts w:cs="B Nazanin" w:hint="cs"/>
          <w:rtl/>
        </w:rPr>
        <w:t>). هشتمین همایش بیوتکنولوژی جمهوری اسلامی ایران و چهارمین همایش ملی ایمنی زیستی، تهر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طبری کوچکسرایی، 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آریایی، پ.، معتمدزادگان، ع.، عبدالهی، م. 1392. ارزیابی خصوصیات مکانیکی، فیزیکی و ضدمیکروبی فیلم های خوراکی زیست تخریب پذیر. دومین همایش ملی توسعه پایدار کشاورزی ومحیط زیست سالم. همد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طبری کوچکسرایی، 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آریایی، پ.، ع.، عبدالهی، م. 1392. تهیه و ارزیابی خواص فیزیکی و مکانیکی فیلم زیست تخریب پذیر کربوکسی متیل سلولز-کتیرا. دومین همایش ملی توسعه پایدار کشاورزی ومحیط زیست سالم. همد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  <w:rtl/>
        </w:rPr>
      </w:pPr>
      <w:r w:rsidRPr="00D47134">
        <w:rPr>
          <w:rFonts w:cs="B Nazanin" w:hint="cs"/>
          <w:rtl/>
        </w:rPr>
        <w:t xml:space="preserve">طبری کوچکسرایی، 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آریایی، پ. 1392. بررسی خواص فیزیکی و ضدمیکروبی فیلم خوراکی کربوکسی میتل سولز-کتیرا غنی شده با اسانس اسطوخودوس. همایش ملی گیاهان دارویی، آمل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طبری کوچکسرایی، 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آریایی، پ. 1392. ویژگی های کیفی فیلم های خوراکی و ارزیابی اثر ضدمیکروبی اسانس های گیاهی افزوده شده به آنها. همایش ملی گیاهان دارویی، آمل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حسینی، س.ف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زندی، م.، فرهمند قوی، ف. 1391. تهیه و هویت یابی نانوذرات کیتوسان حاوی روغن اساسی پونه کوهی با روش امولوسیون در آب و انعقاد یونی. همایش فناوری نانو. تهر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نتصاریان بیدگلی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معتمدزادگان، ع. 1391. بررسی روند تغییرات دمای تشکیل ژل آگار جلبک پرورشی </w:t>
      </w:r>
      <w:r w:rsidRPr="00D47134">
        <w:rPr>
          <w:rFonts w:cs="B Nazanin"/>
        </w:rPr>
        <w:t>Gracilariopsis persica</w:t>
      </w:r>
      <w:r w:rsidRPr="00D47134">
        <w:rPr>
          <w:rFonts w:cs="B Nazanin" w:hint="cs"/>
          <w:rtl/>
        </w:rPr>
        <w:t xml:space="preserve"> در شرایط مختلف استخراج. دومین همایش ملی علوم زیستی دریای مکران. چابهار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پیشه وری، ا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 1391. بررسی اثر آنزیم  پاپائین بر راندمان استخراج کندرویتین سولفات بافت غضروف کوسه نوک تیز (</w:t>
      </w:r>
      <w:r w:rsidRPr="00D47134">
        <w:rPr>
          <w:rFonts w:cs="B Nazanin"/>
        </w:rPr>
        <w:t>Carcharhinus macliti</w:t>
      </w:r>
      <w:r w:rsidRPr="00D47134">
        <w:rPr>
          <w:rFonts w:cs="B Nazanin" w:hint="cs"/>
          <w:rtl/>
        </w:rPr>
        <w:t>). دومین همایش ملی علوم زیستی دریای مکران. چابهار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بیعی، ص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حسینی، ه. 1391. اثر اسانس زنیان و نمک به تنهائی و توام با یکیدیگر بر رشد لیستریا مونوسایتوژنز در عصاره ماهی سفید. همایش ملی بهداشت و ایمنی غذا. شیراز. 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بیعی، ص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، حسینی، ه. 1391. استفاده از اسانس های گیاهی به منظور کنترل رشد باکتری لیستریا مونوسایتوژنز در مواد غذایی. همایش ملی بهداشت و ایمنی غذا. شیراز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نتصاریان بیدگلی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معتمدزادگان، ع.، عبدالرسول دریایی، ع. 1391. استخراج بیوپلیمر آگار تحت غلظت های مختلف قلیا و بررسی بازده استخراج از جلبک پرورشی </w:t>
      </w:r>
      <w:r w:rsidRPr="00D47134">
        <w:rPr>
          <w:rFonts w:cs="B Nazanin"/>
        </w:rPr>
        <w:t>Gracilariopsis persica</w:t>
      </w:r>
      <w:r w:rsidRPr="00D47134">
        <w:rPr>
          <w:rFonts w:cs="B Nazanin" w:hint="cs"/>
          <w:rtl/>
        </w:rPr>
        <w:t>. اولین همایش می دانشجویی بیوتکنولوژی، 1391، گلستان،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آل بوفتیله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حسینی، ه. 1391. ارزیابی پتانسیل ضدباکتریایی اسانس های گیاهی دارچین، گشنیز، مرزنجوش، زیره سبز، میخک و زیره سیاه بر روی باکتری لیستریا مونوسایتوژنز به روش دیسک دیفیوژن. دومین همایش ملی منابع شیلاتی دریای خزر. گرگان. ایران. 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 xml:space="preserve">آل بوفتیله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حسینی، ه. 1391.  توسعه نانوکامپوزیت آلژینات سدیم محتوی نانوذرات رس و ارزیابی خواص فیزیکی آن جهت کاربرد در بسته بندی مواد غذایی. دومین همایش ملی منابع شیلاتی دریای خزر. گرگان. ایران. 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انتصاریان بیدگلی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معتمدزادگان، ع. 1391. استخراج بیوپلیمر آگار تحت زمانهای مختلف استخراج و بررسی بازده استخراج از جلبک پرورشی </w:t>
      </w:r>
      <w:r w:rsidRPr="00D47134">
        <w:rPr>
          <w:rFonts w:cs="B Nazanin"/>
        </w:rPr>
        <w:t>Gracilariopsis persica</w:t>
      </w:r>
      <w:r w:rsidRPr="00D47134">
        <w:rPr>
          <w:rFonts w:cs="B Nazanin" w:hint="cs"/>
          <w:rtl/>
        </w:rPr>
        <w:t>. دومین همایش ملی منابع شیلاتی دریای خزر. گرگان. ایران.</w:t>
      </w:r>
    </w:p>
    <w:p w:rsidR="001D11B7" w:rsidRPr="00D47134" w:rsidRDefault="001D11B7" w:rsidP="00406C79">
      <w:pPr>
        <w:pStyle w:val="Style1"/>
        <w:numPr>
          <w:ilvl w:val="0"/>
          <w:numId w:val="32"/>
        </w:numPr>
        <w:ind w:left="1" w:hanging="425"/>
      </w:pPr>
      <w:r w:rsidRPr="00D47134">
        <w:rPr>
          <w:rFonts w:hint="cs"/>
          <w:rtl/>
        </w:rPr>
        <w:t xml:space="preserve">عبداللهی، م.، رضائی، م.، فرزی، غ.،(1391) </w:t>
      </w:r>
      <w:r w:rsidRPr="00D47134">
        <w:rPr>
          <w:rtl/>
        </w:rPr>
        <w:t>ارز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اب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تاث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ر</w:t>
      </w:r>
      <w:r w:rsidRPr="00D47134">
        <w:rPr>
          <w:rFonts w:hint="cs"/>
          <w:rtl/>
        </w:rPr>
        <w:t xml:space="preserve"> </w:t>
      </w:r>
      <w:r w:rsidRPr="00D47134">
        <w:rPr>
          <w:rtl/>
        </w:rPr>
        <w:t>نانوکامپوز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ت</w:t>
      </w:r>
      <w:r w:rsidRPr="00D47134">
        <w:rPr>
          <w:rtl/>
        </w:rPr>
        <w:t xml:space="preserve"> ک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توزان</w:t>
      </w:r>
      <w:r w:rsidRPr="00D47134">
        <w:rPr>
          <w:rtl/>
        </w:rPr>
        <w:t>-رس غن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شده با اسانس رزماري به عنوان پوشش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نگهدارنده بر ک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ف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ت</w:t>
      </w:r>
      <w:r w:rsidRPr="00D47134">
        <w:rPr>
          <w:rtl/>
        </w:rPr>
        <w:t xml:space="preserve"> ماه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در شرا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ط</w:t>
      </w:r>
      <w:r w:rsidRPr="00D47134">
        <w:rPr>
          <w:rtl/>
        </w:rPr>
        <w:t xml:space="preserve"> آزما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شگاه</w:t>
      </w:r>
      <w:r w:rsidRPr="00D47134">
        <w:rPr>
          <w:rFonts w:hint="cs"/>
          <w:rtl/>
        </w:rPr>
        <w:t>ی</w:t>
      </w:r>
      <w:r w:rsidRPr="00D47134">
        <w:rPr>
          <w:rtl/>
        </w:rPr>
        <w:t xml:space="preserve"> و نگهداري در دماي </w:t>
      </w:r>
      <w:r w:rsidRPr="00D47134">
        <w:rPr>
          <w:rFonts w:hint="cs"/>
          <w:rtl/>
        </w:rPr>
        <w:t>ی</w:t>
      </w:r>
      <w:r w:rsidRPr="00D47134">
        <w:rPr>
          <w:rFonts w:hint="eastAsia"/>
          <w:rtl/>
        </w:rPr>
        <w:t>خچال</w:t>
      </w:r>
      <w:r w:rsidRPr="00D47134">
        <w:rPr>
          <w:rtl/>
        </w:rPr>
        <w:t>"</w:t>
      </w:r>
      <w:r w:rsidRPr="00D47134">
        <w:rPr>
          <w:rFonts w:hint="cs"/>
          <w:rtl/>
        </w:rPr>
        <w:t xml:space="preserve"> دومین همایش ملی منابع شیلاتی دریای خزر. گرگان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ذولفقاری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>. (1391). کاربرد نانوبیوسنسورها در تشخیص سریع پاتوژن</w:t>
      </w:r>
      <w:r w:rsidRPr="00D47134">
        <w:rPr>
          <w:rFonts w:cs="B Nazanin" w:hint="cs"/>
          <w:rtl/>
        </w:rPr>
        <w:softHyphen/>
        <w:t xml:space="preserve">های مواد غذایی. اولین کنفرانس ملی نانو فناوری و کاربرد آن در کشاورزی و منابع طبیعی. کرج. ایران. 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ئوفی راد، م.، </w:t>
      </w:r>
      <w:r w:rsidR="00764B41" w:rsidRPr="00D47134">
        <w:rPr>
          <w:rFonts w:cs="B Nazanin" w:hint="cs"/>
          <w:rtl/>
        </w:rPr>
        <w:t>رضائی، م</w:t>
      </w:r>
      <w:r w:rsidRPr="00D47134">
        <w:rPr>
          <w:rFonts w:cs="B Nazanin" w:hint="cs"/>
          <w:rtl/>
        </w:rPr>
        <w:t xml:space="preserve">.، شویک‌لو. ا.ر.، (1391). ارزیابی اثر آنتی اکسیدانی روغن هسته‌ی انگور در روغن ماهی کیلکای معمولی </w:t>
      </w:r>
      <w:r w:rsidRPr="00D47134">
        <w:rPr>
          <w:rFonts w:cs="B Nazanin"/>
        </w:rPr>
        <w:t>(Clupeonella cultriventris)</w:t>
      </w:r>
      <w:r w:rsidRPr="00D47134">
        <w:rPr>
          <w:rFonts w:cs="B Nazanin" w:hint="cs"/>
          <w:rtl/>
        </w:rPr>
        <w:t>. دومین همایش ملی منابع شیلاتی دریای خزر. گرگان. ایران.</w:t>
      </w:r>
    </w:p>
    <w:p w:rsidR="00052031" w:rsidRPr="00D47134" w:rsidRDefault="00052031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گرمسیری،. ا. رضائی،م.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.، </w:t>
      </w:r>
      <w:r w:rsidRPr="00D47134">
        <w:rPr>
          <w:rFonts w:cs="B Nazanin"/>
          <w:rtl/>
        </w:rPr>
        <w:t xml:space="preserve"> باباخانی لشکان</w:t>
      </w:r>
      <w:r w:rsidRPr="00D47134">
        <w:rPr>
          <w:rFonts w:cs="B Nazanin" w:hint="cs"/>
          <w:rtl/>
        </w:rPr>
        <w:t>، آ.،</w:t>
      </w:r>
      <w:r w:rsidRPr="00D47134">
        <w:rPr>
          <w:rFonts w:cs="B Nazanin"/>
          <w:rtl/>
        </w:rPr>
        <w:t xml:space="preserve"> سفری،</w:t>
      </w:r>
      <w:r w:rsidRPr="00D47134">
        <w:rPr>
          <w:rFonts w:cs="B Nazanin" w:hint="cs"/>
          <w:rtl/>
        </w:rPr>
        <w:t xml:space="preserve"> پ.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 (1391).</w:t>
      </w:r>
      <w:r w:rsidRPr="00D47134">
        <w:rPr>
          <w:rFonts w:cs="B Nazanin"/>
          <w:rtl/>
        </w:rPr>
        <w:t xml:space="preserve"> فعالیت آنتی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کسیدانی جلبک قرمز</w:t>
      </w:r>
      <w:r w:rsidRPr="00D47134">
        <w:rPr>
          <w:rFonts w:cs="B Nazanin"/>
        </w:rPr>
        <w:t xml:space="preserve"> (Hypnea hamulosa) </w:t>
      </w:r>
      <w:r w:rsidRPr="00D47134">
        <w:rPr>
          <w:rFonts w:cs="B Nazanin"/>
          <w:rtl/>
        </w:rPr>
        <w:t>خلیج فارس</w:t>
      </w:r>
      <w:r w:rsidRPr="00D47134">
        <w:rPr>
          <w:rFonts w:cs="B Nazanin" w:hint="cs"/>
          <w:rtl/>
        </w:rPr>
        <w:t xml:space="preserve"> در شرایط ازمایشگاهی</w:t>
      </w:r>
      <w:r w:rsidRPr="00D47134">
        <w:rPr>
          <w:rFonts w:cs="B Nazanin"/>
          <w:rtl/>
        </w:rPr>
        <w:t xml:space="preserve">، </w:t>
      </w:r>
      <w:r w:rsidRPr="00D47134">
        <w:rPr>
          <w:rFonts w:cs="B Nazanin" w:hint="cs"/>
          <w:rtl/>
        </w:rPr>
        <w:t>همایش ملی آبزیان، بوشهر، ایران.</w:t>
      </w:r>
    </w:p>
    <w:p w:rsidR="00052031" w:rsidRPr="00D47134" w:rsidRDefault="00052031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سفری،</w:t>
      </w:r>
      <w:r w:rsidRPr="00D47134">
        <w:rPr>
          <w:rFonts w:cs="B Nazanin" w:hint="cs"/>
          <w:rtl/>
        </w:rPr>
        <w:t xml:space="preserve"> پ،.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رضائی،م. </w:t>
      </w:r>
      <w:r w:rsidRPr="00D47134">
        <w:rPr>
          <w:rFonts w:cs="B Nazanin"/>
          <w:rtl/>
        </w:rPr>
        <w:t xml:space="preserve"> شویک‌لو،</w:t>
      </w:r>
      <w:r w:rsidRPr="00D47134">
        <w:rPr>
          <w:rFonts w:cs="B Nazanin" w:hint="cs"/>
          <w:rtl/>
        </w:rPr>
        <w:t xml:space="preserve"> ا. ر.، </w:t>
      </w:r>
      <w:r w:rsidRPr="00D47134">
        <w:rPr>
          <w:rFonts w:cs="B Nazanin"/>
          <w:rtl/>
        </w:rPr>
        <w:t xml:space="preserve"> باباخانی لشکان</w:t>
      </w:r>
      <w:r w:rsidRPr="00D47134">
        <w:rPr>
          <w:rFonts w:cs="B Nazanin" w:hint="cs"/>
          <w:rtl/>
        </w:rPr>
        <w:t>، آ.، گرمسیری، ا. (1391).</w:t>
      </w:r>
      <w:r w:rsidRPr="00D47134">
        <w:rPr>
          <w:rFonts w:cs="B Nazanin"/>
          <w:rtl/>
        </w:rPr>
        <w:t>تع</w:t>
      </w:r>
      <w:r w:rsidRPr="00D47134">
        <w:rPr>
          <w:rFonts w:cs="B Nazanin" w:hint="cs"/>
          <w:rtl/>
        </w:rPr>
        <w:t>ی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فنول کل</w:t>
      </w:r>
      <w:r w:rsidRPr="00D47134">
        <w:rPr>
          <w:rFonts w:cs="B Nazanin" w:hint="cs"/>
          <w:rtl/>
        </w:rPr>
        <w:t xml:space="preserve"> و قدرت کاهندگی</w:t>
      </w:r>
      <w:r w:rsidRPr="00D47134">
        <w:rPr>
          <w:rFonts w:cs="B Nazanin"/>
          <w:rtl/>
        </w:rPr>
        <w:t xml:space="preserve"> جلبک </w:t>
      </w:r>
      <w:r w:rsidRPr="00D47134">
        <w:rPr>
          <w:rFonts w:cs="B Nazanin" w:hint="cs"/>
          <w:rtl/>
        </w:rPr>
        <w:t>سبز</w:t>
      </w:r>
      <w:r w:rsidRPr="00D47134">
        <w:rPr>
          <w:rFonts w:cs="B Nazanin"/>
          <w:rtl/>
        </w:rPr>
        <w:t xml:space="preserve">  </w:t>
      </w:r>
      <w:r w:rsidRPr="00D47134">
        <w:rPr>
          <w:rFonts w:cs="B Nazanin"/>
        </w:rPr>
        <w:t>Chaetomorpha sp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ج‌فارس</w:t>
      </w:r>
      <w:r w:rsidRPr="00D47134">
        <w:rPr>
          <w:rFonts w:cs="B Nazanin" w:hint="cs"/>
          <w:rtl/>
        </w:rPr>
        <w:t>.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همایش ملی آبزیان، بوشهر،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</w:t>
      </w:r>
      <w:r w:rsidRPr="00D47134">
        <w:rPr>
          <w:rFonts w:cs="B Nazanin" w:hint="cs"/>
          <w:rtl/>
        </w:rPr>
        <w:t>90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برسی تغییرات شیمیایی و میکروبی فیله ماهی قزل آلای رنگین کمان (</w:t>
      </w:r>
      <w:r w:rsidRPr="00D47134">
        <w:rPr>
          <w:rFonts w:cs="B Nazanin"/>
        </w:rPr>
        <w:t>Oncorhynchus mykiss</w:t>
      </w:r>
      <w:r w:rsidRPr="00D47134">
        <w:rPr>
          <w:rFonts w:cs="B Nazanin" w:hint="cs"/>
          <w:rtl/>
        </w:rPr>
        <w:t>) در طی نگهداری در یخچال. نخستین همایش فراملی بهینه سازی زنجیره تولید، توزیع و مصرف در صنایع غذایی.گرگان،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اجاق، س.م.، رضایی، م.، رضوی، ه. (1389). اثر فیلم های کیتوزانی بر کیفیت نگهداری فیله ماهی قزل آلای رنگین کمان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باباخانی لشکان، آ.، رضایی، م.، رضایی، ک.، سیف آبادی س.ج. (1389). تاثیر زمان، حلال و نسبت ماده خشک به حلال در استخراج ترکیبات فنولی جلبک قهوه ای </w:t>
      </w:r>
      <w:r w:rsidRPr="00D47134">
        <w:rPr>
          <w:rFonts w:cs="B Nazanin"/>
        </w:rPr>
        <w:t>Sargassum angustifolium</w:t>
      </w:r>
      <w:r w:rsidRPr="00D47134">
        <w:rPr>
          <w:rFonts w:cs="B Nazanin" w:hint="cs"/>
          <w:rtl/>
        </w:rPr>
        <w:t>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عبدالهی، م.، رضایی، م.، فرزی، ع. (1389). مطالعه مقدماتی در بهینه سازی نانوکامپوزیت زیست تخریب پذیر کیتوزان رس جهت کاربرد در بسته بندی محصولات شیلاتی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89).</w:t>
      </w:r>
      <w:r w:rsidRPr="00D47134">
        <w:rPr>
          <w:rFonts w:cs="B Nazanin" w:hint="cs"/>
          <w:rtl/>
        </w:rPr>
        <w:t xml:space="preserve"> بررسی محتوای اسید چرب فیله ماهی قزل آلای رنگین کمان پوشیده شده با آلژینات سدیم  به هنگام نگهداری کوتاه مدت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89).</w:t>
      </w:r>
      <w:r w:rsidRPr="00D47134">
        <w:rPr>
          <w:rFonts w:cs="B Nazanin" w:hint="cs"/>
          <w:rtl/>
        </w:rPr>
        <w:t xml:space="preserve"> کاربرد فشارهیدروستاتیک در فراورده های دریایی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89).</w:t>
      </w:r>
      <w:r w:rsidRPr="00D47134">
        <w:rPr>
          <w:rFonts w:cs="B Nazanin" w:hint="cs"/>
          <w:rtl/>
        </w:rPr>
        <w:t xml:space="preserve"> استفاده از پوشش زیستی آلژینات سدیم غنی شده با اسانس آویشن بر نگهداری فیله ماهی قزل آلای رنگین کمان در دمای سرد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lastRenderedPageBreak/>
        <w:t>پزشک، س.، حسینی، ه.، رضایی.، م. (1389). اثر ضد اکسیداسیونی عصاره های موسیر و زردچوبه بر پروفیل اسید های چرب وارزیابی حسی ماهی قزلای رنگین کمان بسته بندی شده در خلا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پزشک، س.، حسینی، ه.، رضایی.، م. (1389). مطالعه بر روی اثر ضد میکروبی عصاره های گیاهی بر ماهی قزل</w:t>
      </w:r>
      <w:r w:rsidRPr="00D47134">
        <w:rPr>
          <w:rFonts w:cs="B Nazanin"/>
          <w:rtl/>
        </w:rPr>
        <w:softHyphen/>
      </w:r>
      <w:r w:rsidRPr="00D47134">
        <w:rPr>
          <w:rFonts w:cs="B Nazanin" w:hint="cs"/>
          <w:rtl/>
        </w:rPr>
        <w:t>آلای رنگین کمان نگهداری شده در دمای یخچال 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اسمعیلی، م.، رضایی، م.، معتمدزادگان، ع.، شهیری، ه. (1389). بررسی روند تغییرات نقطه ذوب ژلاتین پوست کوسه چانه سفید (</w:t>
      </w:r>
      <w:r w:rsidRPr="00D47134">
        <w:rPr>
          <w:rFonts w:cs="B Nazanin"/>
        </w:rPr>
        <w:t>Carcharinus dusumeri</w:t>
      </w:r>
      <w:r w:rsidRPr="00D47134">
        <w:rPr>
          <w:rFonts w:cs="B Nazanin" w:hint="cs"/>
          <w:rtl/>
        </w:rPr>
        <w:t>) در شرایط مختلف استخراج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اسمعیلی، م.، رضایی، م.، معتمدزادگان، ع.، شهیری، ه. (1389). بررسی روند تغییرات ویسکوزیته ژلاتین پوست کوسه چانه سفید (</w:t>
      </w:r>
      <w:r w:rsidRPr="00D47134">
        <w:rPr>
          <w:rFonts w:cs="B Nazanin"/>
        </w:rPr>
        <w:t>Carcharinus dusumeri</w:t>
      </w:r>
      <w:r w:rsidRPr="00D47134">
        <w:rPr>
          <w:rFonts w:cs="B Nazanin" w:hint="cs"/>
          <w:rtl/>
        </w:rPr>
        <w:t>) در شرایط مختلف استخراج با استفاده از روش سطح پاسخ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محمد زاده، ب.، رضایی، م. (1389). تاثیر عصاره چای سبز بر اکسیداسیون چربی ماهی کامل و تخلیه شکمی شده قزل الای رنگین کمان به هنکام نگهداری در یخ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محمد زاده، ب.، رضایی، م. (1389). کاربرد باکتری های اسید لاکتیک در فرآوری آبزیان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خضری، م.، رضایی، م. (1389). مروری بر کاربرد پوشش های خوراکی غنی شده با افزودنی های فعال طبیعی جهت حفظ کیفیت فراورده های شیلاتی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تقی زاده  اندواری، ق.، رضایی، م. (1389)</w:t>
      </w:r>
      <w:r w:rsidRPr="00D47134">
        <w:rPr>
          <w:rFonts w:cs="B Nazanin"/>
        </w:rPr>
        <w:t>.</w:t>
      </w:r>
      <w:r w:rsidRPr="00D47134">
        <w:rPr>
          <w:rFonts w:cs="B Nazanin" w:hint="cs"/>
          <w:rtl/>
        </w:rPr>
        <w:t xml:space="preserve"> بررسی اثر پوشش زیست تخریب پذیر مبتنی بر ژلاتین بر روی ویژگی های میکروبی فیله ماهی قزل آلا طی نگهداری در یخچال. نخستین همایش ملی فرآوری و بهداشت فراورده های شیلاتی. انزلی. ای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تقي زاده اندواري، ق.، رضائي، م. (1389). تاثير پوشش ژلاتيني روي ويژگي هاي شيميايي، ميكروبي و حسي ماهي قزل آلا در دماي يخچال. اولين همايش ملي- منطقه اي اكولوژي درياي خزر. ساري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مزه، ع.، رضائي، م. (1389). استفاده از بيو فيلم براي حفظ كيفيت فيله ماهي قزل آلاي رنگين كمان. اولين همايش ملي- منطقه اي اكولوژي درياي خزر. ساري. ايران.</w:t>
      </w:r>
    </w:p>
    <w:p w:rsidR="00DB5C96" w:rsidRPr="00D47134" w:rsidRDefault="00764B41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 w:hint="cs"/>
          <w:rtl/>
        </w:rPr>
        <w:t>رضائی، م</w:t>
      </w:r>
      <w:r w:rsidR="00DB5C96" w:rsidRPr="00D47134">
        <w:rPr>
          <w:rFonts w:cs="B Nazanin" w:hint="cs"/>
          <w:rtl/>
        </w:rPr>
        <w:t>.، دلفیه، پ.، حسینی، ه.، (1389). تاثیر روشهای مختلف پخت بر ترکیبات بدن و پروفیل اسیدهای چرب میگوی سفید هندی(</w:t>
      </w:r>
      <w:r w:rsidR="00DB5C96" w:rsidRPr="00D47134">
        <w:rPr>
          <w:rFonts w:cs="B Nazanin"/>
        </w:rPr>
        <w:t>Fenneropenaeus indicus</w:t>
      </w:r>
      <w:r w:rsidR="00DB5C96" w:rsidRPr="00D47134">
        <w:rPr>
          <w:rFonts w:cs="B Nazanin"/>
          <w:rtl/>
        </w:rPr>
        <w:t>)</w:t>
      </w:r>
      <w:r w:rsidR="00DB5C96" w:rsidRPr="00D47134">
        <w:rPr>
          <w:rFonts w:cs="B Nazanin" w:hint="cs"/>
          <w:rtl/>
        </w:rPr>
        <w:t>. سومین همایش میگوی ایران. بوشهر</w:t>
      </w:r>
      <w:r w:rsidR="00DB5C96" w:rsidRPr="00D47134">
        <w:rPr>
          <w:rFonts w:cs="B Nazanin"/>
        </w:rPr>
        <w:t>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بهمني، ذ؛ رضائ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7). اثر زمان نگهداري در يخ روي كيفيت چربي و ارزيابي حسي ماهي كفال طلايي. اولب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اجاق، م؛ رضائي، م؛ خرمگاه، م. باباخاني، آ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7). مقايسه تركيبات تقريبي در عضلات چهار گونه ماهيان پرورشي گرمابي. 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lastRenderedPageBreak/>
        <w:t>خرمگاه، م؛ رضائي، م؛ اجاق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7). مقايسه تركيب اسيد چرب فيله پشتي و شكمي كپور معمولي پرورشي. 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طاهرگورابي، ر؛ كلباسي، م.ر؛ رضائي، م؛ حسين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7). تأثير اشعه گاما برفلور ميكروبي و زمان ماندگاري ماهي قزل آلاي رنگين كمان در مدت نگهداري. 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باباخاني، آريا؛ رضائي، م؛ حسيني، و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7). تأثير روش هاي مختلف پخت بر تركيبات مغذي عضله ماهي قزل آلاي رنگين كمان. اولب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سوري نژاد، ا؛ كلباسي، م. ر؛ رضائي، م؛ اجاق، م. (1387). القاء تريپلوئيدي و تأثير آن بر مقادير رطوبت، چربي و پروتئين ماهيچه در ماهيان تمام ماده قزل آلاي رنگين كمان. ا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ن كنفرانس ملي علوم شيلات و آبزيان ايران. لاهيج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قنبري، م؛ رضائي، م؛ سلطاني، م؛ شاه حسيني، غ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(1386). بررسي خصوصيات باكتريوسين توليد شده  توسط</w:t>
      </w:r>
      <w:r w:rsidRPr="00D47134">
        <w:rPr>
          <w:rFonts w:cs="B Nazanin"/>
        </w:rPr>
        <w:t xml:space="preserve">  Bacillus Sp. 140 </w:t>
      </w:r>
      <w:proofErr w:type="gramStart"/>
      <w:r w:rsidRPr="00D47134">
        <w:rPr>
          <w:rFonts w:cs="B Nazanin"/>
        </w:rPr>
        <w:t xml:space="preserve">RF  </w:t>
      </w:r>
      <w:r w:rsidRPr="00D47134">
        <w:rPr>
          <w:rFonts w:cs="B Nazanin"/>
          <w:rtl/>
        </w:rPr>
        <w:t>جدا</w:t>
      </w:r>
      <w:proofErr w:type="gramEnd"/>
      <w:r w:rsidRPr="00D47134">
        <w:rPr>
          <w:rFonts w:cs="B Nazanin"/>
          <w:rtl/>
        </w:rPr>
        <w:t xml:space="preserve"> شده از فلور ميكروبي روده ماهي سفيد. نخستين كنفرانس ملي ميكروبيولوژي كاربردي ايران. تهر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منتظري، ن؛ رضائي، م؛ مخير، ب؛ ارشاد، ه؛ پرويز، م؛ نظري نيا، ع. (1385). بررسي تغييرات هيستامين و بار باكتريايي سرماگرا و سرما دوست در ماهي قزل آلاي رنگين كمان هنگام نگهداري در يخ. شانزدهمين کنگره ملي صنايع غذايي. گرگان .ايران</w:t>
      </w:r>
      <w:r w:rsidRPr="00D47134">
        <w:rPr>
          <w:rFonts w:cs="B Nazanin"/>
        </w:rPr>
        <w:t>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موسي پور، م؛ رضائ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5). بررسي تغييرات چربي كنسرو آب نمكي ماهي كيلكاي معمولي طي شرايط مختلف پخت. شانزدهمين کنگره ملي صنايع غذايي. گرگان .ايران</w:t>
      </w:r>
      <w:r w:rsidRPr="00D47134">
        <w:rPr>
          <w:rFonts w:cs="B Nazanin"/>
        </w:rPr>
        <w:t>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اجاق، م؛ سحري، م. ع؛ رضائ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 xml:space="preserve">(1385). </w:t>
      </w:r>
      <w:r w:rsidRPr="00D47134">
        <w:rPr>
          <w:rFonts w:cs="B Nazanin" w:hint="cs"/>
          <w:rtl/>
        </w:rPr>
        <w:t>ا</w:t>
      </w:r>
      <w:r w:rsidRPr="00D47134">
        <w:rPr>
          <w:rFonts w:cs="B Nazanin"/>
          <w:rtl/>
        </w:rPr>
        <w:t>ثر آنتي اكسيدان ها بر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فساد هيدروليتيك چربي كيلكاي معمولي. شانزدهمين کنگره ملي صنايع غذايي. گرگان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يران</w:t>
      </w:r>
      <w:r w:rsidRPr="00D47134">
        <w:rPr>
          <w:rFonts w:cs="B Nazanin"/>
        </w:rPr>
        <w:t>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امير خانلو، پ؛ رضائي، م؛ ارشاد، ه؛ صفري، ر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4). جداسازي ليستريا از ماهي فيتوفاگ دودي شده به روش سرد. نخستين همايش ملي شيلات و توسعه پايدار. قائم شهر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ناصري، م؛ رضائ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4). سنجش ميزان عناصر سنگين آهن ، روي و مس دربافت هاي خوراكي و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يرخوراکي ماهي ماهي كفال پشت سبز</w:t>
      </w:r>
      <w:r w:rsidRPr="00D47134">
        <w:rPr>
          <w:rFonts w:cs="B Nazanin"/>
        </w:rPr>
        <w:t xml:space="preserve"> Liza dussumieri  </w:t>
      </w:r>
      <w:r w:rsidRPr="00D47134">
        <w:rPr>
          <w:rFonts w:cs="B Nazanin"/>
          <w:rtl/>
        </w:rPr>
        <w:t>سواحل  بوشهر. پانزدهمين کنگره ملي صنايع غذايي. تهران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ايران</w:t>
      </w:r>
      <w:r w:rsidRPr="00D47134">
        <w:rPr>
          <w:rFonts w:cs="B Nazanin"/>
        </w:rPr>
        <w:t>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حيدري، م؛ ا. آخوند زاده؛  رضائي، م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83). بررسي كارآيي برخي از روشهاي شيمايي كنترل كيفيت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در مقايسه با شمارش باكتري‌هاي سرمادوست در ماهيان هوور مسقطي و سارم.دومين همايش بهداشت و</w:t>
      </w:r>
      <w:r w:rsidRPr="00D47134">
        <w:rPr>
          <w:rFonts w:cs="B Nazanin"/>
        </w:rPr>
        <w:t xml:space="preserve">  </w:t>
      </w:r>
      <w:r w:rsidRPr="00D47134">
        <w:rPr>
          <w:rFonts w:cs="B Nazanin"/>
          <w:rtl/>
        </w:rPr>
        <w:t>بيماري آبزيان ايران،  تهران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رضائي، م؛ احمدي م. ر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79)</w:t>
      </w:r>
      <w:r w:rsidRPr="00D47134">
        <w:rPr>
          <w:rFonts w:cs="B Nazanin"/>
        </w:rPr>
        <w:t>.</w:t>
      </w:r>
      <w:r w:rsidRPr="00D47134">
        <w:rPr>
          <w:rFonts w:cs="B Nazanin"/>
          <w:rtl/>
        </w:rPr>
        <w:t xml:space="preserve"> بررسي مقايسه‌اي ارزشهاي غذايي علوفه‌اي مختلف در رجحانهاي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غذايي و رشد ماهي كپور علفخوار.  بهداشت و بيماريهاي آبزيان ايران. اهواز. ايران.</w:t>
      </w:r>
    </w:p>
    <w:p w:rsidR="00DB5C96" w:rsidRPr="00D47134" w:rsidRDefault="00DB5C96" w:rsidP="00406C79">
      <w:pPr>
        <w:pStyle w:val="ListParagraph"/>
        <w:numPr>
          <w:ilvl w:val="0"/>
          <w:numId w:val="32"/>
        </w:numPr>
        <w:bidi/>
        <w:spacing w:before="120" w:after="120" w:line="276" w:lineRule="auto"/>
        <w:ind w:left="1" w:hanging="425"/>
        <w:jc w:val="both"/>
        <w:rPr>
          <w:rFonts w:cs="B Nazanin"/>
        </w:rPr>
      </w:pPr>
      <w:r w:rsidRPr="00D47134">
        <w:rPr>
          <w:rFonts w:cs="B Nazanin"/>
          <w:rtl/>
        </w:rPr>
        <w:t>رضائي، م؛ ر. م. نظري؛ كلباسي م. ر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(1377). تعيين ارزش غذائي ناپلي آرتميا در پرورش لارو ازون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برون، اولين سمپوزيم ماهيان خاوياري. رشت.</w:t>
      </w:r>
      <w:r w:rsidRPr="00D47134">
        <w:rPr>
          <w:rFonts w:cs="B Nazanin"/>
        </w:rPr>
        <w:t xml:space="preserve"> </w:t>
      </w:r>
      <w:r w:rsidRPr="00D47134">
        <w:rPr>
          <w:rFonts w:cs="B Nazanin"/>
          <w:rtl/>
        </w:rPr>
        <w:t>ايران.</w:t>
      </w:r>
    </w:p>
    <w:p w:rsidR="00DB5C96" w:rsidRPr="00D47134" w:rsidRDefault="00DB5C96" w:rsidP="00C2356F">
      <w:pPr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/>
          <w:sz w:val="20"/>
        </w:rPr>
        <w:t xml:space="preserve"> </w:t>
      </w:r>
    </w:p>
    <w:p w:rsidR="00DB5C96" w:rsidRPr="00D47134" w:rsidRDefault="00DB5C96" w:rsidP="00C2356F">
      <w:pPr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</w:rPr>
        <w:t>مجري طرحهاي تحقيقاتي</w:t>
      </w:r>
      <w:r w:rsidRPr="00D47134">
        <w:rPr>
          <w:rFonts w:cs="B Nazanin"/>
          <w:b/>
          <w:bCs/>
          <w:sz w:val="20"/>
        </w:rPr>
        <w:t>:</w:t>
      </w:r>
      <w:r w:rsidRPr="00D47134">
        <w:rPr>
          <w:rFonts w:cs="B Nazanin"/>
          <w:b/>
          <w:bCs/>
          <w:sz w:val="20"/>
          <w:rtl/>
        </w:rPr>
        <w:t xml:space="preserve"> </w:t>
      </w:r>
      <w:r w:rsidR="002C5276" w:rsidRPr="00D47134">
        <w:rPr>
          <w:rFonts w:cs="B Nazanin" w:hint="cs"/>
          <w:b/>
          <w:bCs/>
          <w:sz w:val="20"/>
          <w:rtl/>
        </w:rPr>
        <w:t xml:space="preserve"> </w:t>
      </w:r>
    </w:p>
    <w:p w:rsidR="00554FB7" w:rsidRPr="00D47134" w:rsidRDefault="00554FB7" w:rsidP="00554FB7">
      <w:pPr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  <w:lang w:bidi="fa-IR"/>
        </w:rPr>
      </w:pPr>
      <w:r w:rsidRPr="00D47134">
        <w:rPr>
          <w:rFonts w:cs="B Nazanin"/>
          <w:rtl/>
        </w:rPr>
        <w:lastRenderedPageBreak/>
        <w:t>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ف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b/>
          <w:bCs/>
          <w:rtl/>
        </w:rPr>
        <w:t xml:space="preserve"> </w:t>
      </w:r>
      <w:r w:rsidRPr="00D47134">
        <w:rPr>
          <w:rFonts w:cs="B Nazanin"/>
          <w:rtl/>
        </w:rPr>
        <w:t>(139</w:t>
      </w:r>
      <w:r w:rsidRPr="00D47134">
        <w:rPr>
          <w:rFonts w:cs="B Nazanin" w:hint="cs"/>
          <w:rtl/>
        </w:rPr>
        <w:t>5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مشخصه</w:t>
      </w:r>
      <w:r w:rsidRPr="00D47134">
        <w:rPr>
          <w:rFonts w:cs="B Nazanin"/>
          <w:rtl/>
        </w:rPr>
        <w:softHyphen/>
      </w:r>
      <w:r w:rsidRPr="00D47134">
        <w:rPr>
          <w:rFonts w:cs="B Nazanin" w:hint="cs"/>
          <w:rtl/>
        </w:rPr>
        <w:t xml:space="preserve">یابی و ارزیابی </w:t>
      </w:r>
      <w:r w:rsidRPr="00D47134">
        <w:rPr>
          <w:rFonts w:cs="B Nazanin" w:hint="eastAsia"/>
          <w:rtl/>
        </w:rPr>
        <w:t>نانوسامانه</w:t>
      </w:r>
      <w:r w:rsidRPr="00D47134">
        <w:rPr>
          <w:rFonts w:cs="B Nazanin" w:hint="cs"/>
          <w:rtl/>
        </w:rPr>
        <w:softHyphen/>
        <w:t>های</w:t>
      </w:r>
      <w:r w:rsidRPr="00D47134">
        <w:rPr>
          <w:rFonts w:cs="B Nazanin"/>
          <w:rtl/>
        </w:rPr>
        <w:softHyphen/>
      </w:r>
      <w:r w:rsidRPr="00D47134">
        <w:rPr>
          <w:rFonts w:cs="B Nazanin" w:hint="eastAsia"/>
          <w:rtl/>
        </w:rPr>
        <w:t>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>ی حاوی پپتیدزیست</w:t>
      </w:r>
      <w:r w:rsidRPr="00D47134">
        <w:rPr>
          <w:rFonts w:cs="B Nazanin"/>
          <w:rtl/>
        </w:rPr>
        <w:softHyphen/>
      </w:r>
      <w:r w:rsidRPr="00D47134">
        <w:rPr>
          <w:rFonts w:cs="B Nazanin" w:hint="cs"/>
          <w:rtl/>
        </w:rPr>
        <w:t>فعال استخراج</w:t>
      </w:r>
      <w:r w:rsidRPr="00D47134">
        <w:rPr>
          <w:rFonts w:cs="B Nazanin"/>
          <w:rtl/>
        </w:rPr>
        <w:softHyphen/>
      </w:r>
      <w:r w:rsidRPr="00D47134">
        <w:rPr>
          <w:rFonts w:cs="B Nazanin" w:hint="cs"/>
          <w:rtl/>
        </w:rPr>
        <w:t>شده از توتیای</w:t>
      </w:r>
      <w:r w:rsidRPr="00D47134">
        <w:rPr>
          <w:rFonts w:cs="B Nazanin"/>
          <w:rtl/>
        </w:rPr>
        <w:softHyphen/>
      </w:r>
      <w:r w:rsidRPr="00D47134">
        <w:rPr>
          <w:rFonts w:cs="B Nazanin" w:hint="cs"/>
          <w:rtl/>
        </w:rPr>
        <w:t>دریایی (</w:t>
      </w:r>
      <w:r w:rsidRPr="00D47134">
        <w:rPr>
          <w:rFonts w:cs="B Nazanin"/>
        </w:rPr>
        <w:t>Echinometra matheai</w:t>
      </w:r>
      <w:r w:rsidRPr="00D47134">
        <w:rPr>
          <w:rFonts w:cs="B Nazanin" w:hint="cs"/>
          <w:rtl/>
        </w:rPr>
        <w:t xml:space="preserve">)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ه عنوان نگهدارنده زیستی با تاکید بر مهار تشکیل بیوفیلم میکروبی همراه با پتانسیل غذادارویی،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/>
          <w:rtl/>
        </w:rPr>
        <w:t>صندوق ح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از پژوهشگران و فنآوران 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ست</w:t>
      </w:r>
      <w:r w:rsidRPr="00D47134">
        <w:rPr>
          <w:rFonts w:cs="B Nazanin"/>
          <w:rtl/>
        </w:rPr>
        <w:t xml:space="preserve"> جمه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.</w:t>
      </w:r>
    </w:p>
    <w:p w:rsidR="002350B0" w:rsidRPr="00D47134" w:rsidRDefault="002350B0" w:rsidP="002350B0">
      <w:pPr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b/>
          <w:bCs/>
          <w:rtl/>
          <w:lang w:bidi="fa-IR"/>
        </w:rPr>
      </w:pPr>
      <w:r w:rsidRPr="00D47134">
        <w:rPr>
          <w:rFonts w:cs="B Nazanin"/>
          <w:rtl/>
        </w:rPr>
        <w:t>ح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ف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b/>
          <w:bCs/>
          <w:rtl/>
        </w:rPr>
        <w:t xml:space="preserve"> </w:t>
      </w:r>
      <w:r w:rsidRPr="00D47134">
        <w:rPr>
          <w:rFonts w:cs="B Nazanin"/>
          <w:rtl/>
        </w:rPr>
        <w:t>(139</w:t>
      </w:r>
      <w:r w:rsidRPr="00D47134">
        <w:rPr>
          <w:rFonts w:cs="B Nazanin" w:hint="cs"/>
          <w:rtl/>
        </w:rPr>
        <w:t>5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ساخت و ار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ب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نانوسامانه 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برپ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ه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وسان</w:t>
      </w:r>
      <w:r w:rsidRPr="00D47134">
        <w:rPr>
          <w:rFonts w:cs="B Nazanin"/>
          <w:rtl/>
        </w:rPr>
        <w:t>/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پوزوم</w:t>
      </w:r>
      <w:r w:rsidRPr="00D47134">
        <w:rPr>
          <w:rFonts w:cs="B Nazanin"/>
          <w:rtl/>
        </w:rPr>
        <w:t xml:space="preserve"> ح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پپ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ت</w:t>
      </w:r>
      <w:r w:rsidRPr="00D47134">
        <w:rPr>
          <w:rFonts w:cs="B Nazanin"/>
          <w:rtl/>
        </w:rPr>
        <w:t xml:space="preserve"> فعال مشتق شده از ماه</w:t>
      </w:r>
      <w:r w:rsidRPr="00D47134">
        <w:rPr>
          <w:rFonts w:cs="B Nazanin" w:hint="cs"/>
          <w:rtl/>
        </w:rPr>
        <w:t>ی، مركز مطالعات و همكاري</w:t>
      </w:r>
      <w:r w:rsidRPr="00D47134">
        <w:rPr>
          <w:rFonts w:cs="B Nazanin" w:hint="eastAsia"/>
          <w:rtl/>
        </w:rPr>
        <w:t>‌</w:t>
      </w:r>
      <w:r w:rsidRPr="00D47134">
        <w:rPr>
          <w:rFonts w:cs="B Nazanin" w:hint="cs"/>
          <w:rtl/>
        </w:rPr>
        <w:t>هاي علمي بين</w:t>
      </w:r>
      <w:r w:rsidRPr="00D47134">
        <w:rPr>
          <w:rFonts w:cs="B Nazanin" w:hint="eastAsia"/>
          <w:rtl/>
        </w:rPr>
        <w:t>‌</w:t>
      </w:r>
      <w:r w:rsidRPr="00D47134">
        <w:rPr>
          <w:rFonts w:cs="B Nazanin" w:hint="cs"/>
          <w:rtl/>
        </w:rPr>
        <w:t>المللي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وزارت علوم، تحقيقات و فناوري، برنامه پژوهشي جندي</w:t>
      </w:r>
      <w:r w:rsidRPr="00D47134">
        <w:rPr>
          <w:rFonts w:cs="B Nazanin" w:hint="eastAsia"/>
          <w:rtl/>
        </w:rPr>
        <w:t>‌</w:t>
      </w:r>
      <w:r w:rsidRPr="00D47134">
        <w:rPr>
          <w:rFonts w:cs="B Nazanin" w:hint="cs"/>
          <w:rtl/>
        </w:rPr>
        <w:t>شاپور</w:t>
      </w:r>
    </w:p>
    <w:p w:rsidR="002350B0" w:rsidRPr="00D47134" w:rsidRDefault="002350B0" w:rsidP="00D8691C">
      <w:pPr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rtl/>
        </w:rPr>
        <w:t>طبرسا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م</w:t>
      </w:r>
      <w:r w:rsidRPr="00D47134">
        <w:rPr>
          <w:rFonts w:cs="B Nazanin"/>
          <w:rtl/>
        </w:rPr>
        <w:t>.</w:t>
      </w:r>
      <w:r w:rsidRPr="00D47134">
        <w:rPr>
          <w:rFonts w:cs="B Nazanin" w:hint="cs"/>
          <w:rtl/>
        </w:rPr>
        <w:t>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/>
          <w:b/>
          <w:bCs/>
          <w:rtl/>
        </w:rPr>
        <w:t>رضائ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،</w:t>
      </w:r>
      <w:r w:rsidRPr="00D47134">
        <w:rPr>
          <w:rFonts w:cs="B Nazanin"/>
          <w:b/>
          <w:bCs/>
          <w:rtl/>
        </w:rPr>
        <w:t xml:space="preserve"> م.</w:t>
      </w:r>
      <w:r w:rsidRPr="00D47134">
        <w:rPr>
          <w:rFonts w:cs="B Nazanin" w:hint="cs"/>
          <w:b/>
          <w:bCs/>
          <w:rtl/>
        </w:rPr>
        <w:t xml:space="preserve"> </w:t>
      </w:r>
      <w:r w:rsidRPr="00D47134">
        <w:rPr>
          <w:rFonts w:cs="B Nazanin"/>
          <w:rtl/>
        </w:rPr>
        <w:t>(139</w:t>
      </w:r>
      <w:r w:rsidR="00D8691C" w:rsidRPr="00D47134">
        <w:rPr>
          <w:rFonts w:cs="B Nazanin" w:hint="cs"/>
          <w:rtl/>
        </w:rPr>
        <w:t>7</w:t>
      </w:r>
      <w:r w:rsidRPr="00D47134">
        <w:rPr>
          <w:rFonts w:cs="B Nazanin"/>
          <w:rtl/>
        </w:rPr>
        <w:t>).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/>
          <w:rtl/>
        </w:rPr>
        <w:t>جدا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تخ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ص،</w:t>
      </w:r>
      <w:r w:rsidRPr="00D47134">
        <w:rPr>
          <w:rFonts w:cs="B Nazanin"/>
          <w:rtl/>
        </w:rPr>
        <w:t xml:space="preserve">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ساخت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خواص ضد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آلژ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ات</w:t>
      </w:r>
      <w:r w:rsidRPr="00D47134">
        <w:rPr>
          <w:rFonts w:cs="B Nazanin"/>
          <w:rtl/>
        </w:rPr>
        <w:t xml:space="preserve"> و فوکوئ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ست</w:t>
      </w:r>
      <w:r w:rsidRPr="00D47134">
        <w:rPr>
          <w:rFonts w:cs="B Nazanin"/>
          <w:rtl/>
        </w:rPr>
        <w:t xml:space="preserve"> فعال جلبک قهوه 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 </w:t>
      </w:r>
      <w:r w:rsidRPr="00D47134">
        <w:rPr>
          <w:rFonts w:cs="B Nazanin"/>
          <w:i/>
          <w:iCs/>
        </w:rPr>
        <w:t>Sargassum angustifolium</w:t>
      </w:r>
      <w:r w:rsidRPr="00D47134">
        <w:rPr>
          <w:rFonts w:cs="B Nazanin" w:hint="cs"/>
          <w:rtl/>
        </w:rPr>
        <w:t xml:space="preserve">، </w:t>
      </w:r>
      <w:r w:rsidRPr="00D47134">
        <w:rPr>
          <w:rFonts w:cs="B Nazanin"/>
          <w:rtl/>
        </w:rPr>
        <w:t>صندوق حم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از پژوهشگران و فنآوران 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ست</w:t>
      </w:r>
      <w:r w:rsidRPr="00D47134">
        <w:rPr>
          <w:rFonts w:cs="B Nazanin"/>
          <w:rtl/>
        </w:rPr>
        <w:t xml:space="preserve"> جمهو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>.</w:t>
      </w:r>
    </w:p>
    <w:p w:rsidR="00554FB7" w:rsidRPr="00D47134" w:rsidRDefault="008C69FC" w:rsidP="00554FB7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b/>
          <w:bCs/>
          <w:rtl/>
          <w:lang w:bidi="fa-IR"/>
        </w:rPr>
      </w:pPr>
      <w:r w:rsidRPr="00D47134">
        <w:rPr>
          <w:rFonts w:cs="B Nazanin" w:hint="cs"/>
          <w:rtl/>
        </w:rPr>
        <w:t xml:space="preserve">رفیعیان، م.، </w:t>
      </w:r>
      <w:r w:rsidRPr="00D47134">
        <w:rPr>
          <w:rFonts w:cs="B Nazanin" w:hint="cs"/>
          <w:b/>
          <w:bCs/>
          <w:rtl/>
        </w:rPr>
        <w:t>رضائی، م.،</w:t>
      </w:r>
      <w:r w:rsidRPr="00D47134">
        <w:rPr>
          <w:rFonts w:cs="B Nazanin" w:hint="cs"/>
          <w:rtl/>
        </w:rPr>
        <w:t xml:space="preserve"> ربیعی، ث. </w:t>
      </w:r>
      <w:r w:rsidRPr="00D47134">
        <w:rPr>
          <w:rFonts w:cs="B Nazanin"/>
          <w:rtl/>
        </w:rPr>
        <w:t>(13</w:t>
      </w:r>
      <w:r w:rsidRPr="00D47134">
        <w:rPr>
          <w:rFonts w:cs="B Nazanin" w:hint="cs"/>
          <w:rtl/>
        </w:rPr>
        <w:t>95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 xml:space="preserve">تهیه و بررسی </w:t>
      </w:r>
      <w:r w:rsidRPr="00D47134">
        <w:rPr>
          <w:rFonts w:cs="B Nazanin"/>
          <w:rtl/>
        </w:rPr>
        <w:t>اثر محفاظت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ژل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ر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</w:t>
      </w:r>
      <w:r w:rsidRPr="00D47134">
        <w:rPr>
          <w:rFonts w:cs="B Nazanin"/>
          <w:rtl/>
        </w:rPr>
        <w:t xml:space="preserve"> پوست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Pr="00D47134">
        <w:rPr>
          <w:rFonts w:cs="B Nazanin"/>
          <w:rtl/>
        </w:rPr>
        <w:t xml:space="preserve"> بر آ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ب</w:t>
      </w:r>
      <w:r w:rsidRPr="00D47134">
        <w:rPr>
          <w:rFonts w:cs="B Nazanin"/>
          <w:rtl/>
        </w:rPr>
        <w:t xml:space="preserve"> کب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استرس 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</w:t>
      </w:r>
      <w:r w:rsidRPr="00D47134">
        <w:rPr>
          <w:rFonts w:cs="B Nazanin"/>
          <w:rtl/>
        </w:rPr>
        <w:t xml:space="preserve"> القا شده توسط تتراکل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</w:t>
      </w:r>
      <w:r w:rsidRPr="00D47134">
        <w:rPr>
          <w:rFonts w:cs="B Nazanin"/>
          <w:rtl/>
        </w:rPr>
        <w:t xml:space="preserve"> کربن در موش‌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صحرا</w:t>
      </w:r>
      <w:r w:rsidRPr="00D47134">
        <w:rPr>
          <w:rFonts w:cs="B Nazanin" w:hint="cs"/>
          <w:rtl/>
        </w:rPr>
        <w:t xml:space="preserve">یی، </w:t>
      </w:r>
      <w:r w:rsidR="00554FB7" w:rsidRPr="00D47134">
        <w:rPr>
          <w:rFonts w:cs="B Nazanin" w:hint="cs"/>
          <w:rtl/>
        </w:rPr>
        <w:t>دانشگاه علوم پزشکی و خدمات بهداشتی درمانی چهارمهال بختیاری.</w:t>
      </w:r>
    </w:p>
    <w:p w:rsidR="008C69FC" w:rsidRPr="00D47134" w:rsidRDefault="008C69FC" w:rsidP="008C69FC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</w:rPr>
      </w:pPr>
      <w:r w:rsidRPr="00D47134">
        <w:rPr>
          <w:rFonts w:cs="B Nazanin" w:hint="cs"/>
          <w:rtl/>
        </w:rPr>
        <w:t xml:space="preserve">رفیعیان، م.، </w:t>
      </w:r>
      <w:r w:rsidRPr="00D47134">
        <w:rPr>
          <w:rFonts w:cs="B Nazanin" w:hint="cs"/>
          <w:b/>
          <w:bCs/>
          <w:rtl/>
        </w:rPr>
        <w:t>رضائی، م.،</w:t>
      </w:r>
      <w:r w:rsidRPr="00D47134">
        <w:rPr>
          <w:rFonts w:cs="B Nazanin" w:hint="cs"/>
          <w:rtl/>
        </w:rPr>
        <w:t xml:space="preserve"> ربیعی، ث. </w:t>
      </w:r>
      <w:r w:rsidRPr="00D47134">
        <w:rPr>
          <w:rFonts w:cs="B Nazanin"/>
          <w:rtl/>
        </w:rPr>
        <w:t>(13</w:t>
      </w:r>
      <w:r w:rsidRPr="00D47134">
        <w:rPr>
          <w:rFonts w:cs="B Nazanin" w:hint="cs"/>
          <w:rtl/>
        </w:rPr>
        <w:t>95</w:t>
      </w:r>
      <w:r w:rsidRPr="00D47134">
        <w:rPr>
          <w:rFonts w:cs="B Nazanin"/>
          <w:rtl/>
        </w:rPr>
        <w:t>)</w:t>
      </w:r>
      <w:r w:rsidRPr="00D47134">
        <w:rPr>
          <w:rFonts w:cs="B Nazanin" w:hint="cs"/>
          <w:rtl/>
        </w:rPr>
        <w:t xml:space="preserve">. </w:t>
      </w:r>
      <w:r w:rsidRPr="00D47134">
        <w:rPr>
          <w:rFonts w:cs="B Nazanin"/>
          <w:rtl/>
        </w:rPr>
        <w:t>جدا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،</w:t>
      </w:r>
      <w:r w:rsidRPr="00D47134">
        <w:rPr>
          <w:rFonts w:cs="B Nazanin"/>
          <w:rtl/>
        </w:rPr>
        <w:t xml:space="preserve"> خالص‌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شناس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پپ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آنت</w:t>
      </w:r>
      <w:r w:rsidRPr="00D47134">
        <w:rPr>
          <w:rFonts w:cs="B Nazanin" w:hint="cs"/>
          <w:rtl/>
        </w:rPr>
        <w:t>ی‌</w:t>
      </w:r>
      <w:r w:rsidRPr="00D47134">
        <w:rPr>
          <w:rFonts w:cs="B Nazanin" w:hint="eastAsia"/>
          <w:rtl/>
        </w:rPr>
        <w:t>اک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ان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ز ژلات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ه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در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ز</w:t>
      </w:r>
      <w:r w:rsidRPr="00D47134">
        <w:rPr>
          <w:rFonts w:cs="B Nazanin"/>
          <w:rtl/>
        </w:rPr>
        <w:t xml:space="preserve"> پوست ماه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گ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ش</w:t>
      </w:r>
      <w:r w:rsidR="00554FB7" w:rsidRPr="00D47134">
        <w:rPr>
          <w:rFonts w:cs="B Nazanin" w:hint="cs"/>
          <w:rtl/>
        </w:rPr>
        <w:t>، دانشگاه علوم پزشکی و خدمات بهداشتی درمانی چهارمهال بختیاری.</w:t>
      </w:r>
    </w:p>
    <w:p w:rsidR="00E9101B" w:rsidRPr="00D47134" w:rsidRDefault="00E9101B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sz w:val="20"/>
          <w:rtl/>
        </w:rPr>
        <w:t>رضائی، م.</w:t>
      </w:r>
      <w:r w:rsidRPr="00D47134">
        <w:rPr>
          <w:rFonts w:cs="B Nazanin" w:hint="cs"/>
          <w:sz w:val="20"/>
          <w:rtl/>
        </w:rPr>
        <w:t xml:space="preserve">، حسینی نژاد، م. محمدزاده، ب (1394). </w:t>
      </w:r>
      <w:r w:rsidRPr="00D47134">
        <w:rPr>
          <w:rFonts w:cs="B Nazanin"/>
          <w:rtl/>
        </w:rPr>
        <w:t>فرمولاس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ن</w:t>
      </w:r>
      <w:r w:rsidRPr="00D47134">
        <w:rPr>
          <w:rFonts w:cs="B Nazanin"/>
          <w:rtl/>
        </w:rPr>
        <w:t xml:space="preserve"> پوشش خوراک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ح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ول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ن</w:t>
      </w:r>
      <w:r w:rsidRPr="00D47134">
        <w:rPr>
          <w:rFonts w:cs="B Nazanin"/>
          <w:rtl/>
        </w:rPr>
        <w:t xml:space="preserve"> جهت فراورده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خام و سوخار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در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ا</w:t>
      </w:r>
      <w:r w:rsidRPr="00D47134">
        <w:rPr>
          <w:rFonts w:cs="B Nazanin" w:hint="cs"/>
          <w:rtl/>
        </w:rPr>
        <w:t>یی</w:t>
      </w:r>
      <w:r w:rsidRPr="00D47134">
        <w:rPr>
          <w:rFonts w:cs="B Nazanin"/>
          <w:rtl/>
        </w:rPr>
        <w:t xml:space="preserve"> و بررس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ثر آن بر و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ژ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ها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ک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ف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و ماندگار</w:t>
      </w:r>
      <w:r w:rsidRPr="00D47134">
        <w:rPr>
          <w:rFonts w:cs="B Nazanin" w:hint="cs"/>
          <w:rtl/>
        </w:rPr>
        <w:t>ی</w:t>
      </w:r>
      <w:r w:rsidRPr="00D47134">
        <w:rPr>
          <w:rFonts w:hint="cs"/>
          <w:rtl/>
        </w:rPr>
        <w:t>.</w:t>
      </w:r>
      <w:r w:rsidRPr="00D47134">
        <w:rPr>
          <w:rFonts w:cs="B Nazanin" w:hint="cs"/>
          <w:rtl/>
        </w:rPr>
        <w:t>پژوهشکده علوم و صنایع غذایی.</w:t>
      </w:r>
    </w:p>
    <w:p w:rsidR="00E9101B" w:rsidRPr="00D47134" w:rsidRDefault="00E9101B" w:rsidP="00E52A60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  <w:lang w:bidi="fa-IR"/>
        </w:rPr>
        <w:t>رضائی، م.</w:t>
      </w:r>
      <w:r w:rsidRPr="00D47134">
        <w:rPr>
          <w:rFonts w:cs="B Nazanin" w:hint="cs"/>
          <w:sz w:val="20"/>
          <w:rtl/>
          <w:lang w:bidi="fa-IR"/>
        </w:rPr>
        <w:t xml:space="preserve">، </w:t>
      </w:r>
      <w:r w:rsidR="00715703" w:rsidRPr="00D47134">
        <w:rPr>
          <w:rFonts w:cs="B Nazanin" w:hint="cs"/>
          <w:sz w:val="20"/>
          <w:rtl/>
          <w:lang w:bidi="fa-IR"/>
        </w:rPr>
        <w:t xml:space="preserve">ذوالفقاری، م.، </w:t>
      </w:r>
      <w:r w:rsidRPr="00D47134">
        <w:rPr>
          <w:rFonts w:cs="B Nazanin" w:hint="cs"/>
          <w:sz w:val="20"/>
          <w:rtl/>
          <w:lang w:bidi="fa-IR"/>
        </w:rPr>
        <w:t>فروزنده مقدم، م.، محبتی مبارز، ا.، حسینی، ه.</w:t>
      </w:r>
      <w:r w:rsidRPr="00D47134">
        <w:rPr>
          <w:rFonts w:cs="B Nazanin"/>
          <w:sz w:val="20"/>
          <w:lang w:bidi="fa-IR"/>
        </w:rPr>
        <w:t xml:space="preserve"> </w:t>
      </w:r>
      <w:r w:rsidRPr="00D47134">
        <w:rPr>
          <w:rFonts w:cs="B Nazanin" w:hint="cs"/>
          <w:sz w:val="20"/>
          <w:rtl/>
          <w:lang w:bidi="fa-IR"/>
        </w:rPr>
        <w:t>(139</w:t>
      </w:r>
      <w:r w:rsidR="00E52A60" w:rsidRPr="00D47134">
        <w:rPr>
          <w:rFonts w:cs="B Nazanin" w:hint="cs"/>
          <w:sz w:val="20"/>
          <w:rtl/>
          <w:lang w:bidi="fa-IR"/>
        </w:rPr>
        <w:t>7</w:t>
      </w:r>
      <w:r w:rsidRPr="00D47134">
        <w:rPr>
          <w:rFonts w:cs="B Nazanin" w:hint="cs"/>
          <w:sz w:val="20"/>
          <w:rtl/>
          <w:lang w:bidi="fa-IR"/>
        </w:rPr>
        <w:t>).</w:t>
      </w:r>
      <w:r w:rsidRPr="00D47134">
        <w:rPr>
          <w:rtl/>
        </w:rPr>
        <w:t xml:space="preserve"> </w:t>
      </w:r>
      <w:r w:rsidRPr="00D47134">
        <w:rPr>
          <w:rFonts w:cs="B Nazanin"/>
          <w:sz w:val="20"/>
          <w:rtl/>
          <w:lang w:bidi="fa-IR"/>
        </w:rPr>
        <w:t>بررس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امکان ورود پاتوژن </w:t>
      </w:r>
      <w:r w:rsidRPr="00D47134">
        <w:rPr>
          <w:rFonts w:cs="B Nazanin"/>
          <w:sz w:val="20"/>
          <w:lang w:bidi="fa-IR"/>
        </w:rPr>
        <w:t>Listeria monocytogenes</w:t>
      </w:r>
      <w:r w:rsidRPr="00D47134">
        <w:rPr>
          <w:rFonts w:cs="B Nazanin"/>
          <w:sz w:val="20"/>
          <w:rtl/>
          <w:lang w:bidi="fa-IR"/>
        </w:rPr>
        <w:t xml:space="preserve"> به حالت زنده اما غ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ر</w:t>
      </w:r>
      <w:r w:rsidRPr="00D47134">
        <w:rPr>
          <w:rFonts w:cs="B Nazanin"/>
          <w:sz w:val="20"/>
          <w:rtl/>
          <w:lang w:bidi="fa-IR"/>
        </w:rPr>
        <w:t xml:space="preserve"> قابل کشت و ب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ان</w:t>
      </w:r>
      <w:r w:rsidRPr="00D47134">
        <w:rPr>
          <w:rFonts w:cs="B Nazanin"/>
          <w:sz w:val="20"/>
          <w:rtl/>
          <w:lang w:bidi="fa-IR"/>
        </w:rPr>
        <w:t xml:space="preserve"> ژن عامل ب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مار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زا</w:t>
      </w:r>
      <w:r w:rsidRPr="00D47134">
        <w:rPr>
          <w:rFonts w:cs="B Nazanin" w:hint="cs"/>
          <w:sz w:val="20"/>
          <w:rtl/>
          <w:lang w:bidi="fa-IR"/>
        </w:rPr>
        <w:t>یی</w:t>
      </w:r>
      <w:r w:rsidRPr="00D47134">
        <w:rPr>
          <w:rFonts w:cs="B Nazanin"/>
          <w:sz w:val="20"/>
          <w:rtl/>
          <w:lang w:bidi="fa-IR"/>
        </w:rPr>
        <w:t xml:space="preserve"> آن در گوشت ماه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قزل آلا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رنگ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ن</w:t>
      </w:r>
      <w:r w:rsidRPr="00D47134">
        <w:rPr>
          <w:rFonts w:cs="B Nazanin"/>
          <w:sz w:val="20"/>
          <w:rtl/>
          <w:lang w:bidi="fa-IR"/>
        </w:rPr>
        <w:t xml:space="preserve"> کمان</w:t>
      </w:r>
      <w:r w:rsidRPr="00D47134">
        <w:rPr>
          <w:rFonts w:cs="B Nazanin" w:hint="cs"/>
          <w:sz w:val="20"/>
          <w:rtl/>
          <w:lang w:bidi="fa-IR"/>
        </w:rPr>
        <w:t xml:space="preserve">. </w:t>
      </w:r>
      <w:r w:rsidRPr="00D47134">
        <w:rPr>
          <w:rFonts w:cs="B Nazanin"/>
          <w:sz w:val="20"/>
          <w:rtl/>
        </w:rPr>
        <w:t>صندوق حم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از پژوهشگران و فنآوران 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ست</w:t>
      </w:r>
      <w:r w:rsidRPr="00D47134">
        <w:rPr>
          <w:rFonts w:cs="B Nazanin"/>
          <w:sz w:val="20"/>
          <w:rtl/>
        </w:rPr>
        <w:t xml:space="preserve"> جمه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>.</w:t>
      </w:r>
    </w:p>
    <w:p w:rsidR="003B6718" w:rsidRPr="00D47134" w:rsidRDefault="003B6718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ح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ن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،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ف</w:t>
      </w:r>
      <w:r w:rsidRPr="00D47134">
        <w:rPr>
          <w:rFonts w:cs="B Nazanin"/>
          <w:sz w:val="20"/>
          <w:rtl/>
        </w:rPr>
        <w:t>.</w:t>
      </w:r>
      <w:r w:rsidRPr="00D47134">
        <w:rPr>
          <w:rFonts w:cs="B Nazanin" w:hint="cs"/>
          <w:sz w:val="20"/>
          <w:rtl/>
        </w:rPr>
        <w:t>،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/>
          <w:b/>
          <w:bCs/>
          <w:sz w:val="20"/>
          <w:rtl/>
        </w:rPr>
        <w:t>رضائ</w:t>
      </w:r>
      <w:r w:rsidRPr="00D47134">
        <w:rPr>
          <w:rFonts w:cs="B Nazanin" w:hint="cs"/>
          <w:b/>
          <w:bCs/>
          <w:sz w:val="20"/>
          <w:rtl/>
        </w:rPr>
        <w:t>ی</w:t>
      </w:r>
      <w:r w:rsidRPr="00D47134">
        <w:rPr>
          <w:rFonts w:cs="B Nazanin" w:hint="eastAsia"/>
          <w:b/>
          <w:bCs/>
          <w:sz w:val="20"/>
          <w:rtl/>
        </w:rPr>
        <w:t>،</w:t>
      </w:r>
      <w:r w:rsidRPr="00D47134">
        <w:rPr>
          <w:rFonts w:cs="B Nazanin"/>
          <w:b/>
          <w:bCs/>
          <w:sz w:val="20"/>
          <w:rtl/>
        </w:rPr>
        <w:t xml:space="preserve"> م.</w:t>
      </w:r>
      <w:r w:rsidRPr="00D47134">
        <w:rPr>
          <w:rFonts w:cs="B Nazanin" w:hint="cs"/>
          <w:b/>
          <w:bCs/>
          <w:sz w:val="20"/>
          <w:rtl/>
        </w:rPr>
        <w:t xml:space="preserve"> </w:t>
      </w:r>
      <w:r w:rsidRPr="00D47134">
        <w:rPr>
          <w:rFonts w:cs="B Nazanin"/>
          <w:sz w:val="20"/>
          <w:rtl/>
        </w:rPr>
        <w:t>(1393).</w:t>
      </w:r>
      <w:r w:rsidRPr="00D47134">
        <w:rPr>
          <w:rFonts w:cs="B Nazanin" w:hint="cs"/>
          <w:sz w:val="20"/>
          <w:rtl/>
        </w:rPr>
        <w:t xml:space="preserve"> </w:t>
      </w:r>
      <w:r w:rsidRPr="00D47134">
        <w:rPr>
          <w:rFonts w:cs="B Nazanin"/>
          <w:sz w:val="20"/>
          <w:rtl/>
        </w:rPr>
        <w:t>توسعه و ار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ب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لم</w:t>
      </w:r>
      <w:r w:rsidRPr="00D47134">
        <w:rPr>
          <w:rFonts w:cs="B Nazanin"/>
          <w:sz w:val="20"/>
          <w:rtl/>
        </w:rPr>
        <w:t xml:space="preserve"> ه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بسته بند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عال چند ل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ه</w:t>
      </w:r>
      <w:r w:rsidRPr="00D47134">
        <w:rPr>
          <w:rFonts w:cs="B Nazanin"/>
          <w:sz w:val="20"/>
          <w:rtl/>
        </w:rPr>
        <w:t xml:space="preserve"> مواد غذا</w:t>
      </w:r>
      <w:r w:rsidRPr="00D47134">
        <w:rPr>
          <w:rFonts w:cs="B Nazanin" w:hint="cs"/>
          <w:sz w:val="20"/>
          <w:rtl/>
        </w:rPr>
        <w:t>یی</w:t>
      </w:r>
      <w:r w:rsidRPr="00D47134">
        <w:rPr>
          <w:rFonts w:cs="B Nazanin"/>
          <w:sz w:val="20"/>
          <w:rtl/>
        </w:rPr>
        <w:t xml:space="preserve"> بر پ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ه</w:t>
      </w:r>
      <w:r w:rsidRPr="00D47134">
        <w:rPr>
          <w:rFonts w:cs="B Nazanin"/>
          <w:sz w:val="20"/>
          <w:rtl/>
        </w:rPr>
        <w:t xml:space="preserve"> پل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لاک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ک</w:t>
      </w:r>
      <w:r w:rsidRPr="00D47134">
        <w:rPr>
          <w:rFonts w:cs="B Nazanin"/>
          <w:sz w:val="20"/>
          <w:rtl/>
        </w:rPr>
        <w:t xml:space="preserve"> ا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د</w:t>
      </w:r>
      <w:r w:rsidRPr="00D47134">
        <w:rPr>
          <w:rFonts w:cs="B Nazanin"/>
          <w:sz w:val="20"/>
          <w:rtl/>
        </w:rPr>
        <w:t xml:space="preserve"> (</w:t>
      </w:r>
      <w:r w:rsidRPr="00D47134">
        <w:rPr>
          <w:rFonts w:cs="B Nazanin"/>
          <w:sz w:val="20"/>
        </w:rPr>
        <w:t>PLA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 xml:space="preserve">. </w:t>
      </w:r>
      <w:r w:rsidRPr="00D47134">
        <w:rPr>
          <w:rFonts w:cs="B Nazanin"/>
          <w:sz w:val="20"/>
          <w:rtl/>
        </w:rPr>
        <w:t>صندوق حم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از پژوهشگران و فنآوران 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ست</w:t>
      </w:r>
      <w:r w:rsidRPr="00D47134">
        <w:rPr>
          <w:rFonts w:cs="B Nazanin"/>
          <w:sz w:val="20"/>
          <w:rtl/>
        </w:rPr>
        <w:t xml:space="preserve"> جمه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>.</w:t>
      </w:r>
    </w:p>
    <w:p w:rsidR="00E9101B" w:rsidRPr="00D47134" w:rsidRDefault="00E9101B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ابدیان، ع.، </w:t>
      </w:r>
      <w:r w:rsidRPr="00D47134">
        <w:rPr>
          <w:rFonts w:cs="B Nazanin" w:hint="cs"/>
          <w:b/>
          <w:bCs/>
          <w:sz w:val="20"/>
          <w:rtl/>
        </w:rPr>
        <w:t>رضائی، م.،</w:t>
      </w:r>
      <w:r w:rsidRPr="00D47134">
        <w:rPr>
          <w:rFonts w:cs="B Nazanin" w:hint="cs"/>
          <w:sz w:val="20"/>
          <w:rtl/>
        </w:rPr>
        <w:t xml:space="preserve"> عموزاد خلیلی، م. </w:t>
      </w:r>
      <w:r w:rsidRPr="00D47134">
        <w:rPr>
          <w:rFonts w:cs="B Nazanin"/>
          <w:sz w:val="20"/>
          <w:rtl/>
        </w:rPr>
        <w:t>(13</w:t>
      </w:r>
      <w:r w:rsidRPr="00D47134">
        <w:rPr>
          <w:rFonts w:cs="B Nazanin" w:hint="cs"/>
          <w:sz w:val="20"/>
          <w:rtl/>
        </w:rPr>
        <w:t>93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 xml:space="preserve">. </w:t>
      </w:r>
      <w:r w:rsidRPr="00D47134">
        <w:rPr>
          <w:rFonts w:cs="B Nazanin"/>
          <w:sz w:val="20"/>
          <w:rtl/>
        </w:rPr>
        <w:t>برر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تول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د</w:t>
      </w:r>
      <w:r w:rsidRPr="00D47134">
        <w:rPr>
          <w:rFonts w:cs="B Nazanin"/>
          <w:sz w:val="20"/>
          <w:rtl/>
        </w:rPr>
        <w:t xml:space="preserve"> خم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ر</w:t>
      </w:r>
      <w:r w:rsidRPr="00D47134">
        <w:rPr>
          <w:rFonts w:cs="B Nazanin"/>
          <w:sz w:val="20"/>
          <w:rtl/>
        </w:rPr>
        <w:t xml:space="preserve"> جلبک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 (</w:t>
      </w:r>
      <w:r w:rsidRPr="00D47134">
        <w:rPr>
          <w:rFonts w:cs="B Nazanin"/>
          <w:sz w:val="20"/>
        </w:rPr>
        <w:t>Algae paste</w:t>
      </w:r>
      <w:r w:rsidRPr="00D47134">
        <w:rPr>
          <w:rFonts w:cs="B Nazanin"/>
          <w:sz w:val="20"/>
          <w:rtl/>
        </w:rPr>
        <w:t>) از م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کروجلبک</w:t>
      </w:r>
      <w:r w:rsidRPr="00D47134">
        <w:rPr>
          <w:rFonts w:cs="B Nazanin"/>
          <w:sz w:val="20"/>
          <w:rtl/>
        </w:rPr>
        <w:t xml:space="preserve"> ها و روشه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حفظ ک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آن</w:t>
      </w:r>
      <w:r w:rsidRPr="00D47134">
        <w:rPr>
          <w:rFonts w:cs="B Nazanin" w:hint="cs"/>
          <w:sz w:val="20"/>
          <w:rtl/>
        </w:rPr>
        <w:t>.</w:t>
      </w:r>
      <w:r w:rsidRPr="00D47134">
        <w:rPr>
          <w:rtl/>
        </w:rPr>
        <w:t xml:space="preserve"> </w:t>
      </w:r>
      <w:r w:rsidRPr="00D47134">
        <w:rPr>
          <w:rFonts w:cs="B Nazanin"/>
          <w:sz w:val="20"/>
          <w:rtl/>
        </w:rPr>
        <w:t>صندوق حم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از پژوهشگران و فنآوران 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ست</w:t>
      </w:r>
      <w:r w:rsidRPr="00D47134">
        <w:rPr>
          <w:rFonts w:cs="B Nazanin"/>
          <w:sz w:val="20"/>
          <w:rtl/>
        </w:rPr>
        <w:t xml:space="preserve"> جمه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>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رضائي، م.؛</w:t>
      </w:r>
      <w:r w:rsidRPr="00D47134">
        <w:rPr>
          <w:rFonts w:cs="B Nazanin"/>
          <w:sz w:val="20"/>
          <w:rtl/>
        </w:rPr>
        <w:t xml:space="preserve"> اجاق، س. م.؛ رضوي ، س. ه.  حسيني، س. ه. (13</w:t>
      </w:r>
      <w:r w:rsidRPr="00D47134">
        <w:rPr>
          <w:rFonts w:cs="B Nazanin" w:hint="cs"/>
          <w:sz w:val="20"/>
          <w:rtl/>
        </w:rPr>
        <w:t>91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>. فرآیند تولید روکش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کیتوزانی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با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حساسیت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کم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در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برابر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رطوبت جهت افزایش ماندگاری ماهی- دانشگاه تربیت مدرس با حمایت بنیاد ملی نخبگان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</w:rPr>
        <w:t>رضائي، م.</w:t>
      </w:r>
      <w:r w:rsidRPr="00D47134">
        <w:rPr>
          <w:rFonts w:cs="B Nazanin" w:hint="cs"/>
          <w:b/>
          <w:bCs/>
          <w:sz w:val="20"/>
          <w:rtl/>
        </w:rPr>
        <w:t xml:space="preserve">، </w:t>
      </w:r>
      <w:r w:rsidRPr="00D47134">
        <w:rPr>
          <w:rFonts w:cs="B Nazanin" w:hint="cs"/>
          <w:sz w:val="20"/>
          <w:rtl/>
        </w:rPr>
        <w:t>حسینی، س. ف.، زندی، م. فرهمند قوی، ف.</w:t>
      </w:r>
      <w:r w:rsidRPr="00D47134">
        <w:rPr>
          <w:rFonts w:cs="B Nazanin"/>
          <w:b/>
          <w:bCs/>
          <w:sz w:val="20"/>
          <w:rtl/>
        </w:rPr>
        <w:t xml:space="preserve"> (13</w:t>
      </w:r>
      <w:r w:rsidRPr="00D47134">
        <w:rPr>
          <w:rFonts w:cs="B Nazanin" w:hint="cs"/>
          <w:b/>
          <w:bCs/>
          <w:sz w:val="20"/>
          <w:rtl/>
        </w:rPr>
        <w:t>91</w:t>
      </w:r>
      <w:r w:rsidRPr="00D47134">
        <w:rPr>
          <w:rFonts w:cs="B Nazanin"/>
          <w:b/>
          <w:bCs/>
          <w:sz w:val="20"/>
          <w:rtl/>
        </w:rPr>
        <w:t xml:space="preserve">). </w:t>
      </w:r>
      <w:r w:rsidRPr="00D47134">
        <w:rPr>
          <w:rFonts w:cs="B Nazanin"/>
          <w:sz w:val="20"/>
          <w:rtl/>
        </w:rPr>
        <w:t>تهيه، بهينه سازي و كاربرد فيلم زيست نانوكامپوزيت ژلاتين-نانوذرات كيتوسان حاوي اسانس پونه كوهي در نگهداري فيله تازه ماهي قزل آلاي رنگين كمان (</w:t>
      </w:r>
      <w:r w:rsidRPr="00D47134">
        <w:rPr>
          <w:rFonts w:cs="B Nazanin"/>
          <w:i/>
          <w:iCs/>
          <w:sz w:val="20"/>
        </w:rPr>
        <w:t>Oncorhynchus mykiss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>. صندوق حمایت از پژوهشگران و فنآوران ریاست جمهوری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</w:rPr>
        <w:t xml:space="preserve">رضائي، م. (1389). </w:t>
      </w:r>
      <w:r w:rsidRPr="00D47134">
        <w:rPr>
          <w:rFonts w:cs="B Nazanin"/>
          <w:sz w:val="20"/>
          <w:rtl/>
        </w:rPr>
        <w:t>استانداردهاي رشته شيلات و صنايع غذايي. اداره کل فني و حرفه اي استان مازندران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</w:rPr>
        <w:t xml:space="preserve">رضائي، م؛ </w:t>
      </w:r>
      <w:r w:rsidRPr="00D47134">
        <w:rPr>
          <w:rFonts w:cs="B Nazanin"/>
          <w:sz w:val="20"/>
          <w:rtl/>
        </w:rPr>
        <w:t>حسيني، ه.(1388).</w:t>
      </w:r>
      <w:r w:rsidRPr="00D47134">
        <w:rPr>
          <w:rFonts w:cs="B Nazanin"/>
          <w:b/>
          <w:bCs/>
          <w:sz w:val="20"/>
          <w:rtl/>
        </w:rPr>
        <w:t xml:space="preserve"> </w:t>
      </w:r>
      <w:r w:rsidRPr="00D47134">
        <w:rPr>
          <w:rFonts w:cs="B Nazanin"/>
          <w:sz w:val="20"/>
          <w:rtl/>
        </w:rPr>
        <w:t>مقايسه اثر روشهاي مختلف پخت بر ارزش تغذيه اي چهار گونه از آبزيان مصرفي ايران: ماهي سفيد، قزل آلاي رنگين کمان، شوريده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/>
          <w:sz w:val="20"/>
          <w:rtl/>
        </w:rPr>
        <w:t>و ميگوي سفيد هندي. ان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>ستيتو تحقيقات تغذيه اي و صنايع غذايي کشور</w:t>
      </w:r>
      <w:r w:rsidRPr="00D47134">
        <w:rPr>
          <w:rFonts w:cs="B Nazanin"/>
          <w:sz w:val="20"/>
        </w:rPr>
        <w:t>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</w:rPr>
        <w:lastRenderedPageBreak/>
        <w:t xml:space="preserve">رضائي، م؛  </w:t>
      </w:r>
      <w:r w:rsidRPr="00D47134">
        <w:rPr>
          <w:rFonts w:cs="B Nazanin"/>
          <w:sz w:val="20"/>
          <w:rtl/>
        </w:rPr>
        <w:t>نظري، ر.م؛ كلباسي، م.ر.(</w:t>
      </w:r>
      <w:r w:rsidRPr="00D47134">
        <w:rPr>
          <w:rFonts w:cs="B Nazanin"/>
          <w:b/>
          <w:bCs/>
          <w:sz w:val="20"/>
          <w:rtl/>
        </w:rPr>
        <w:t xml:space="preserve">1377). </w:t>
      </w:r>
      <w:r w:rsidRPr="00D47134">
        <w:rPr>
          <w:rFonts w:cs="B Nazanin"/>
          <w:sz w:val="20"/>
          <w:u w:val="single"/>
          <w:rtl/>
          <w:lang w:bidi="fa-IR"/>
        </w:rPr>
        <w:t xml:space="preserve"> </w:t>
      </w:r>
      <w:r w:rsidRPr="00D47134">
        <w:rPr>
          <w:rFonts w:cs="B Nazanin"/>
          <w:sz w:val="20"/>
          <w:u w:val="single"/>
          <w:rtl/>
        </w:rPr>
        <w:t>شناسائي ارزشهاي غذائي و ضريب تبديل آرتميا در پرورش لارو ماهي ازون برون ـ دانشكاه تربيت مدرس</w:t>
      </w:r>
      <w:r w:rsidRPr="00D47134">
        <w:rPr>
          <w:rFonts w:cs="B Nazanin"/>
          <w:sz w:val="20"/>
          <w:u w:val="single"/>
        </w:rPr>
        <w:t>.</w:t>
      </w:r>
    </w:p>
    <w:p w:rsidR="00715703" w:rsidRPr="00D47134" w:rsidRDefault="00715703" w:rsidP="00C2356F">
      <w:pPr>
        <w:pStyle w:val="ListParagraph"/>
        <w:numPr>
          <w:ilvl w:val="0"/>
          <w:numId w:val="23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b/>
          <w:bCs/>
          <w:sz w:val="20"/>
          <w:rtl/>
        </w:rPr>
        <w:t xml:space="preserve">رضائي، م؛ </w:t>
      </w:r>
      <w:r w:rsidRPr="00D47134">
        <w:rPr>
          <w:rFonts w:cs="B Nazanin"/>
          <w:sz w:val="20"/>
          <w:rtl/>
        </w:rPr>
        <w:t>نيك فطرت، ا؛  خالقي، ر.</w:t>
      </w:r>
      <w:r w:rsidRPr="00D47134">
        <w:rPr>
          <w:rFonts w:cs="B Nazanin"/>
          <w:b/>
          <w:bCs/>
          <w:sz w:val="20"/>
          <w:rtl/>
        </w:rPr>
        <w:t xml:space="preserve">( 1372).  </w:t>
      </w:r>
      <w:r w:rsidRPr="00D47134">
        <w:rPr>
          <w:rFonts w:cs="B Nazanin"/>
          <w:sz w:val="20"/>
          <w:rtl/>
        </w:rPr>
        <w:t>نقش هوادهي در پرورش متراكم كپور ماهيان، سازمان شيلات ايران</w:t>
      </w:r>
      <w:r w:rsidRPr="00D47134">
        <w:rPr>
          <w:rFonts w:cs="B Nazanin"/>
          <w:sz w:val="20"/>
        </w:rPr>
        <w:t>.</w:t>
      </w:r>
    </w:p>
    <w:p w:rsidR="00DB5C96" w:rsidRPr="00D47134" w:rsidRDefault="00DB5C96" w:rsidP="00C2356F">
      <w:p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</w:p>
    <w:p w:rsidR="00DB5C96" w:rsidRPr="00D47134" w:rsidRDefault="00DB5C96" w:rsidP="00C2356F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  <w:lang w:bidi="fa-IR"/>
        </w:rPr>
        <w:t>تاليف کتاب</w:t>
      </w:r>
      <w:r w:rsidRPr="00D47134">
        <w:rPr>
          <w:rFonts w:cs="B Nazanin" w:hint="cs"/>
          <w:b/>
          <w:bCs/>
          <w:sz w:val="20"/>
          <w:rtl/>
          <w:lang w:bidi="fa-IR"/>
        </w:rPr>
        <w:t>:</w:t>
      </w:r>
    </w:p>
    <w:p w:rsidR="00DB5C96" w:rsidRPr="00D47134" w:rsidRDefault="00241390" w:rsidP="00C2356F">
      <w:pPr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 w:hint="cs"/>
          <w:b/>
          <w:bCs/>
          <w:sz w:val="20"/>
          <w:rtl/>
          <w:lang w:bidi="fa-IR"/>
        </w:rPr>
        <w:t xml:space="preserve">1. </w:t>
      </w:r>
      <w:r w:rsidR="00DB5C96" w:rsidRPr="00D47134">
        <w:rPr>
          <w:rFonts w:cs="B Nazanin"/>
          <w:b/>
          <w:bCs/>
          <w:sz w:val="20"/>
          <w:rtl/>
        </w:rPr>
        <w:t xml:space="preserve">رضائي، م؛ </w:t>
      </w:r>
      <w:r w:rsidR="00DB5C96" w:rsidRPr="00D47134">
        <w:rPr>
          <w:rFonts w:cs="B Nazanin"/>
          <w:sz w:val="20"/>
          <w:rtl/>
        </w:rPr>
        <w:t>افضلي، ف.،  اميرخانلو، پ.(1377).</w:t>
      </w:r>
      <w:r w:rsidR="00DB5C96" w:rsidRPr="00D47134">
        <w:rPr>
          <w:rFonts w:cs="B Nazanin"/>
          <w:sz w:val="20"/>
          <w:rtl/>
          <w:lang w:bidi="fa-IR"/>
        </w:rPr>
        <w:t xml:space="preserve">  وا</w:t>
      </w:r>
      <w:r w:rsidR="00DB5C96" w:rsidRPr="00D47134">
        <w:rPr>
          <w:rFonts w:cs="B Nazanin" w:hint="cs"/>
          <w:sz w:val="20"/>
          <w:rtl/>
          <w:lang w:bidi="fa-IR"/>
        </w:rPr>
        <w:t>ژ</w:t>
      </w:r>
      <w:r w:rsidR="00DB5C96" w:rsidRPr="00D47134">
        <w:rPr>
          <w:rFonts w:cs="B Nazanin"/>
          <w:sz w:val="20"/>
          <w:rtl/>
          <w:lang w:bidi="fa-IR"/>
        </w:rPr>
        <w:t>نامه تخصصي و تشريحي فرآوري شيلاتي، انتشارات علمي آبزيان، 134 ص.</w:t>
      </w:r>
    </w:p>
    <w:p w:rsidR="00241390" w:rsidRPr="00D47134" w:rsidRDefault="00CE6FB7" w:rsidP="00C2356F">
      <w:pPr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/>
          <w:sz w:val="20"/>
          <w:lang w:bidi="fa-IR"/>
        </w:rPr>
        <w:t>2</w:t>
      </w:r>
      <w:r w:rsidRPr="00D47134">
        <w:t xml:space="preserve">. </w:t>
      </w:r>
      <w:r w:rsidRPr="00D47134">
        <w:rPr>
          <w:rFonts w:cs="B Nazanin"/>
          <w:sz w:val="20"/>
          <w:lang w:bidi="fa-IR"/>
        </w:rPr>
        <w:t xml:space="preserve">Ghanbari, M., </w:t>
      </w:r>
      <w:r w:rsidRPr="00D47134">
        <w:rPr>
          <w:rFonts w:cs="B Nazanin"/>
          <w:b/>
          <w:bCs/>
          <w:sz w:val="20"/>
          <w:lang w:bidi="fa-IR"/>
        </w:rPr>
        <w:t>Rezaei, M.</w:t>
      </w:r>
      <w:proofErr w:type="gramStart"/>
      <w:r w:rsidRPr="00D47134">
        <w:rPr>
          <w:rFonts w:cs="B Nazanin"/>
          <w:b/>
          <w:bCs/>
          <w:sz w:val="20"/>
          <w:lang w:bidi="fa-IR"/>
        </w:rPr>
        <w:t>,</w:t>
      </w:r>
      <w:r w:rsidRPr="00D47134">
        <w:rPr>
          <w:rFonts w:cs="B Nazanin"/>
          <w:sz w:val="20"/>
          <w:lang w:bidi="fa-IR"/>
        </w:rPr>
        <w:t xml:space="preserve">  Jami</w:t>
      </w:r>
      <w:proofErr w:type="gramEnd"/>
      <w:r w:rsidRPr="00D47134">
        <w:rPr>
          <w:rFonts w:cs="B Nazanin"/>
          <w:sz w:val="20"/>
          <w:lang w:bidi="fa-IR"/>
        </w:rPr>
        <w:t xml:space="preserve">. M. (2013).  Lactic Acid Bacteria R &amp; D </w:t>
      </w:r>
      <w:proofErr w:type="gramStart"/>
      <w:r w:rsidRPr="00D47134">
        <w:rPr>
          <w:rFonts w:cs="B Nazanin"/>
          <w:sz w:val="20"/>
          <w:lang w:bidi="fa-IR"/>
        </w:rPr>
        <w:t>For</w:t>
      </w:r>
      <w:proofErr w:type="gramEnd"/>
      <w:r w:rsidRPr="00D47134">
        <w:rPr>
          <w:rFonts w:cs="B Nazanin"/>
          <w:sz w:val="20"/>
          <w:lang w:bidi="fa-IR"/>
        </w:rPr>
        <w:t xml:space="preserve"> Food, Health and Livestock Purposes.Chapter 17: Selection of Lactobacillus Species fromIntestinal Microbiota of Fish for Their</w:t>
      </w:r>
      <w:r w:rsidR="00241390" w:rsidRPr="00D47134">
        <w:rPr>
          <w:rFonts w:cs="B Nazanin"/>
          <w:sz w:val="20"/>
          <w:lang w:bidi="fa-IR"/>
        </w:rPr>
        <w:t xml:space="preserve"> </w:t>
      </w:r>
      <w:r w:rsidRPr="00D47134">
        <w:rPr>
          <w:rFonts w:cs="B Nazanin"/>
          <w:sz w:val="20"/>
          <w:lang w:bidi="fa-IR"/>
        </w:rPr>
        <w:t>Potential Use as Biopreservatives. 405-424</w:t>
      </w:r>
      <w:r w:rsidR="00241390" w:rsidRPr="00D47134">
        <w:rPr>
          <w:rFonts w:cs="B Nazanin"/>
          <w:sz w:val="20"/>
          <w:lang w:bidi="fa-IR"/>
        </w:rPr>
        <w:t>.</w:t>
      </w:r>
    </w:p>
    <w:p w:rsidR="006821E9" w:rsidRPr="00D47134" w:rsidRDefault="006821E9" w:rsidP="006821E9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 w:hint="cs"/>
          <w:b/>
          <w:bCs/>
          <w:sz w:val="20"/>
          <w:rtl/>
        </w:rPr>
        <w:t>اختراعات: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  <w:lang w:bidi="fa-IR"/>
        </w:rPr>
        <w:t xml:space="preserve"> فرآیند</w:t>
      </w:r>
      <w:r w:rsidRPr="00D47134">
        <w:rPr>
          <w:rFonts w:cs="B Nazanin" w:hint="cs"/>
          <w:rtl/>
        </w:rPr>
        <w:t xml:space="preserve"> تولید روکش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یتوزان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ا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حساسیت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م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د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اب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رطوبت به شماره ثبت61885 مورخ 23/8/88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بنیاد ملی نخبگان:</w:t>
      </w: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rtl/>
          <w:lang w:bidi="fa-IR"/>
        </w:rPr>
        <w:t>فرآیند</w:t>
      </w:r>
      <w:r w:rsidRPr="00D47134">
        <w:rPr>
          <w:rFonts w:cs="B Nazanin" w:hint="cs"/>
          <w:rtl/>
        </w:rPr>
        <w:t xml:space="preserve"> تولید روکش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یتوزان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ا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حساسیت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م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د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اب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رطوبت به شماره ثبت 22647/15 مورخ 18/8/90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</w:rPr>
      </w:pPr>
      <w:r w:rsidRPr="00D47134">
        <w:rPr>
          <w:rFonts w:cs="B Nazanin" w:hint="cs"/>
          <w:b/>
          <w:bCs/>
          <w:rtl/>
        </w:rPr>
        <w:t>سازمان پژوهش های علمی صنعتی کشور:</w:t>
      </w:r>
      <w:r w:rsidRPr="00D47134">
        <w:rPr>
          <w:rFonts w:cs="B Nazanin" w:hint="cs"/>
          <w:rtl/>
          <w:lang w:bidi="fa-IR"/>
        </w:rPr>
        <w:t xml:space="preserve"> فرآیند</w:t>
      </w:r>
      <w:r w:rsidRPr="00D47134">
        <w:rPr>
          <w:rFonts w:cs="B Nazanin" w:hint="cs"/>
          <w:rtl/>
        </w:rPr>
        <w:t xml:space="preserve"> تولید روکش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یتوزانی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ا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حساسیت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کم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د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برابر</w:t>
      </w:r>
      <w:r w:rsidRPr="00D47134">
        <w:rPr>
          <w:rFonts w:cs="B Nazanin"/>
          <w:rtl/>
        </w:rPr>
        <w:t xml:space="preserve"> </w:t>
      </w:r>
      <w:r w:rsidRPr="00D47134">
        <w:rPr>
          <w:rFonts w:cs="B Nazanin" w:hint="cs"/>
          <w:rtl/>
        </w:rPr>
        <w:t>رطوبت به شماره ثبت 9200289 مورخ 3/2/92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اداره کل مالکیت صنعتی</w:t>
      </w:r>
      <w:r w:rsidRPr="00D47134">
        <w:rPr>
          <w:rFonts w:cs="B Nazanin" w:hint="cs"/>
          <w:rtl/>
        </w:rPr>
        <w:t>: استفاده از عصاره زردچوبه به عنوان یک عامل آنتی اکسیدان و آنتی باکتریال طبیعی برای افزایش عمر ماندگاری ماهی به شماره ثبت 67412 مورخ 18/8/89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بنیاد ملی نخبگان:</w:t>
      </w:r>
      <w:r w:rsidRPr="00D47134">
        <w:rPr>
          <w:rFonts w:cs="B Nazanin" w:hint="cs"/>
          <w:rtl/>
        </w:rPr>
        <w:t xml:space="preserve"> استفاده از عصاره زردچوبه به عنوان یک عامل آنتی اکسیدان و آنتی باکتریال طبیعی برای افزایش عمر ماندگاری ماهی به شماره ثبت 13264/15 مورخ 4/2/90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</w:rPr>
        <w:t xml:space="preserve"> استفاده از عصاره موسیر به عنوان یک عامل آنتی اکسیدان و آنتی باکتریال طبیعی برای افزایش عمر ماندگاری ماهی به شماره ثبت 67409 مورخ 18/8/89</w:t>
      </w:r>
    </w:p>
    <w:p w:rsidR="006821E9" w:rsidRPr="00D47134" w:rsidRDefault="006821E9" w:rsidP="006821E9">
      <w:pPr>
        <w:pStyle w:val="ListParagraph"/>
        <w:numPr>
          <w:ilvl w:val="0"/>
          <w:numId w:val="26"/>
        </w:numPr>
        <w:tabs>
          <w:tab w:val="num" w:pos="-61"/>
        </w:tabs>
        <w:bidi/>
        <w:spacing w:before="120" w:after="120" w:line="276" w:lineRule="auto"/>
        <w:ind w:left="-162" w:right="81"/>
        <w:jc w:val="both"/>
        <w:rPr>
          <w:rFonts w:cs="B Nazanin"/>
          <w:rtl/>
        </w:rPr>
      </w:pPr>
      <w:r w:rsidRPr="00D47134">
        <w:rPr>
          <w:rFonts w:cs="B Nazanin" w:hint="cs"/>
          <w:b/>
          <w:bCs/>
          <w:rtl/>
        </w:rPr>
        <w:t>بنیاد ملی نخبگان:</w:t>
      </w:r>
      <w:r w:rsidRPr="00D47134">
        <w:rPr>
          <w:rFonts w:cs="B Nazanin" w:hint="cs"/>
          <w:rtl/>
        </w:rPr>
        <w:t xml:space="preserve">  استفاده از عصاره موسیر به عنوان یک عامل آنتی اکسیدان و آنتی باکتریال طبیعی برای افزایش عمر ماندگاری ماهی به شماره ثبت 13261/15 مورخ 4/2/90</w:t>
      </w:r>
    </w:p>
    <w:p w:rsidR="006821E9" w:rsidRPr="00D47134" w:rsidRDefault="006821E9" w:rsidP="006821E9">
      <w:pPr>
        <w:pStyle w:val="ListParagraph"/>
        <w:numPr>
          <w:ilvl w:val="0"/>
          <w:numId w:val="26"/>
        </w:numPr>
        <w:tabs>
          <w:tab w:val="num" w:pos="-61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rtl/>
          <w:lang w:bidi="fa-IR"/>
        </w:rPr>
      </w:pPr>
      <w:r w:rsidRPr="00D47134">
        <w:rPr>
          <w:rFonts w:cs="B Nazanin" w:hint="cs"/>
          <w:rtl/>
        </w:rPr>
        <w:t xml:space="preserve"> </w:t>
      </w: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ascii="Calibri" w:eastAsia="Calibri" w:hAnsi="Calibri" w:cs="B Nazanin" w:hint="cs"/>
          <w:rtl/>
          <w:lang w:bidi="fa-IR"/>
        </w:rPr>
        <w:t xml:space="preserve"> </w:t>
      </w:r>
      <w:r w:rsidRPr="00D47134">
        <w:rPr>
          <w:rFonts w:cs="B Nazanin" w:hint="cs"/>
          <w:rtl/>
        </w:rPr>
        <w:t xml:space="preserve">فیلم نانوکامپوزیت کیتوزان/ رس فعال شده بوسیله اسانس رزماری جهت بسته بندی مواد غذایی به شماره ثبت </w:t>
      </w:r>
      <w:r w:rsidRPr="00D47134">
        <w:rPr>
          <w:rFonts w:cs="B Nazanin"/>
        </w:rPr>
        <w:t xml:space="preserve">  </w:t>
      </w:r>
      <w:r w:rsidRPr="00D47134">
        <w:rPr>
          <w:rFonts w:cs="B Nazanin" w:hint="cs"/>
          <w:rtl/>
          <w:lang w:bidi="fa-IR"/>
        </w:rPr>
        <w:t>69886 مورخ 24/2/90</w:t>
      </w:r>
    </w:p>
    <w:p w:rsidR="006821E9" w:rsidRPr="00D47134" w:rsidRDefault="006821E9" w:rsidP="006821E9">
      <w:pPr>
        <w:pStyle w:val="ListParagraph"/>
        <w:numPr>
          <w:ilvl w:val="0"/>
          <w:numId w:val="26"/>
        </w:numPr>
        <w:tabs>
          <w:tab w:val="num" w:pos="-61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rtl/>
          <w:lang w:bidi="fa-IR"/>
        </w:rPr>
      </w:pPr>
      <w:r w:rsidRPr="00D47134">
        <w:rPr>
          <w:rFonts w:cs="B Nazanin" w:hint="cs"/>
          <w:rtl/>
          <w:lang w:bidi="fa-IR"/>
        </w:rPr>
        <w:t xml:space="preserve"> </w:t>
      </w:r>
      <w:r w:rsidRPr="00D47134">
        <w:rPr>
          <w:rFonts w:cs="B Nazanin" w:hint="cs"/>
          <w:b/>
          <w:bCs/>
          <w:rtl/>
        </w:rPr>
        <w:t>سازمان پژوهش های علمی صنعتی کشور:</w:t>
      </w:r>
      <w:r w:rsidRPr="00D47134">
        <w:rPr>
          <w:rFonts w:ascii="Calibri" w:eastAsia="Calibri" w:hAnsi="Calibri" w:cs="B Nazanin" w:hint="cs"/>
          <w:rtl/>
          <w:lang w:bidi="fa-IR"/>
        </w:rPr>
        <w:t xml:space="preserve"> </w:t>
      </w:r>
      <w:r w:rsidRPr="00D47134">
        <w:rPr>
          <w:rFonts w:cs="B Nazanin" w:hint="cs"/>
          <w:rtl/>
        </w:rPr>
        <w:t xml:space="preserve">فیلم نانوکامپوزیت کیتوزان/ رس فعال شده بوسیله اسانس رزماری جهت بسته بندی مواد غذایی به شماره ثبت 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  <w:lang w:bidi="fa-IR"/>
        </w:rPr>
        <w:t>9201424 مورخ 25/3/92</w:t>
      </w:r>
    </w:p>
    <w:p w:rsidR="006821E9" w:rsidRPr="00D47134" w:rsidRDefault="006821E9" w:rsidP="006821E9">
      <w:pPr>
        <w:pStyle w:val="ListParagraph"/>
        <w:numPr>
          <w:ilvl w:val="0"/>
          <w:numId w:val="26"/>
        </w:numPr>
        <w:tabs>
          <w:tab w:val="num" w:pos="-61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lang w:bidi="fa-IR"/>
        </w:rPr>
      </w:pPr>
      <w:r w:rsidRPr="00D47134">
        <w:rPr>
          <w:rFonts w:cs="B Nazanin" w:hint="cs"/>
          <w:rtl/>
          <w:lang w:bidi="fa-IR"/>
        </w:rPr>
        <w:t xml:space="preserve"> </w:t>
      </w: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</w:rPr>
        <w:t xml:space="preserve"> تولید خمیر نانو کلروپسیس و ارزیابی اثرات ویتامین  </w:t>
      </w:r>
      <w:r w:rsidRPr="00D47134">
        <w:rPr>
          <w:rFonts w:cs="B Nazanin"/>
          <w:sz w:val="22"/>
          <w:szCs w:val="22"/>
        </w:rPr>
        <w:t xml:space="preserve"> C </w:t>
      </w:r>
      <w:r w:rsidRPr="00D47134">
        <w:rPr>
          <w:rFonts w:cs="B Nazanin" w:hint="cs"/>
          <w:sz w:val="22"/>
          <w:szCs w:val="22"/>
          <w:rtl/>
          <w:lang w:bidi="fa-IR"/>
        </w:rPr>
        <w:t xml:space="preserve">و </w:t>
      </w:r>
      <w:r w:rsidRPr="00D47134">
        <w:rPr>
          <w:rFonts w:cs="B Nazanin"/>
          <w:sz w:val="22"/>
          <w:szCs w:val="22"/>
        </w:rPr>
        <w:t xml:space="preserve"> E</w:t>
      </w:r>
      <w:r w:rsidRPr="00D47134">
        <w:rPr>
          <w:rFonts w:cs="B Nazanin" w:hint="cs"/>
          <w:sz w:val="22"/>
          <w:szCs w:val="22"/>
          <w:rtl/>
        </w:rPr>
        <w:t>در افزایش ماندگاری آن در طول دوره نگهداری در شرایط سرد</w:t>
      </w:r>
      <w:r w:rsidRPr="00D47134">
        <w:rPr>
          <w:rFonts w:cs="B Nazanin" w:hint="cs"/>
          <w:rtl/>
        </w:rPr>
        <w:t xml:space="preserve"> به شماره ثبت 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sz w:val="22"/>
          <w:szCs w:val="22"/>
          <w:rtl/>
        </w:rPr>
        <w:t xml:space="preserve"> </w:t>
      </w:r>
      <w:r w:rsidRPr="00D47134">
        <w:rPr>
          <w:rFonts w:cs="B Nazanin" w:hint="cs"/>
          <w:rtl/>
          <w:lang w:bidi="fa-IR"/>
        </w:rPr>
        <w:t>83677 مورخ 5/6/93.</w:t>
      </w:r>
    </w:p>
    <w:p w:rsidR="006821E9" w:rsidRPr="00D47134" w:rsidRDefault="006821E9" w:rsidP="006821E9">
      <w:pPr>
        <w:pStyle w:val="ListParagraph"/>
        <w:numPr>
          <w:ilvl w:val="0"/>
          <w:numId w:val="26"/>
        </w:numPr>
        <w:tabs>
          <w:tab w:val="num" w:pos="-61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rtl/>
          <w:lang w:bidi="fa-IR"/>
        </w:rPr>
      </w:pPr>
      <w:r w:rsidRPr="00D47134">
        <w:rPr>
          <w:rFonts w:cs="B Nazanin" w:hint="cs"/>
          <w:rtl/>
          <w:lang w:bidi="fa-IR"/>
        </w:rPr>
        <w:lastRenderedPageBreak/>
        <w:t xml:space="preserve"> </w:t>
      </w:r>
      <w:r w:rsidRPr="00D47134">
        <w:rPr>
          <w:rFonts w:cs="B Nazanin" w:hint="cs"/>
          <w:b/>
          <w:bCs/>
          <w:rtl/>
        </w:rPr>
        <w:t>سازمان پژوهش های علمی صنعتی کشور:</w:t>
      </w:r>
      <w:r w:rsidRPr="00D47134">
        <w:rPr>
          <w:rFonts w:cs="B Nazanin" w:hint="cs"/>
          <w:rtl/>
        </w:rPr>
        <w:t xml:space="preserve"> تولید خمیر نانو کلروپسیس و ارزیابی اثرات ویتامین  </w:t>
      </w:r>
      <w:r w:rsidRPr="00D47134">
        <w:rPr>
          <w:rFonts w:cs="B Nazanin"/>
          <w:sz w:val="22"/>
          <w:szCs w:val="22"/>
        </w:rPr>
        <w:t xml:space="preserve"> C </w:t>
      </w:r>
      <w:r w:rsidRPr="00D47134">
        <w:rPr>
          <w:rFonts w:cs="B Nazanin" w:hint="cs"/>
          <w:sz w:val="22"/>
          <w:szCs w:val="22"/>
          <w:rtl/>
          <w:lang w:bidi="fa-IR"/>
        </w:rPr>
        <w:t xml:space="preserve">و </w:t>
      </w:r>
      <w:r w:rsidRPr="00D47134">
        <w:rPr>
          <w:rFonts w:cs="B Nazanin"/>
          <w:sz w:val="22"/>
          <w:szCs w:val="22"/>
        </w:rPr>
        <w:t xml:space="preserve"> E</w:t>
      </w:r>
      <w:r w:rsidRPr="00D47134">
        <w:rPr>
          <w:rFonts w:cs="B Nazanin" w:hint="cs"/>
          <w:sz w:val="22"/>
          <w:szCs w:val="22"/>
          <w:rtl/>
        </w:rPr>
        <w:t>در افزایش ماندگاری آن در طول دوره نگهداری در شرایط سرد</w:t>
      </w:r>
      <w:r w:rsidRPr="00D47134">
        <w:rPr>
          <w:rFonts w:cs="B Nazanin" w:hint="cs"/>
          <w:sz w:val="22"/>
          <w:szCs w:val="22"/>
          <w:rtl/>
          <w:lang w:bidi="fa-IR"/>
        </w:rPr>
        <w:t xml:space="preserve"> به شماره 9403498 مورخ 8/9/94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  <w:sz w:val="22"/>
          <w:szCs w:val="22"/>
          <w:lang w:bidi="fa-IR"/>
        </w:rPr>
      </w:pP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</w:rPr>
        <w:t xml:space="preserve"> فیلم نانوکامپوزیت آلژینات/ رس فعال شده بوسیله اسانس </w:t>
      </w:r>
      <w:r w:rsidRPr="00D47134">
        <w:rPr>
          <w:rFonts w:cs="B Nazanin" w:hint="cs"/>
          <w:rtl/>
          <w:lang w:bidi="fa-IR"/>
        </w:rPr>
        <w:t>مرزنجوش</w:t>
      </w:r>
      <w:r w:rsidRPr="00D47134">
        <w:rPr>
          <w:rFonts w:cs="B Nazanin" w:hint="cs"/>
          <w:rtl/>
        </w:rPr>
        <w:t xml:space="preserve"> جهت بسته بندی مواد غذایی. به شماره ثبت 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</w:rPr>
        <w:t>85353 مورخ 26/12/93.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</w:rPr>
      </w:pPr>
      <w:r w:rsidRPr="00D47134">
        <w:rPr>
          <w:rFonts w:cs="B Nazanin"/>
          <w:b/>
          <w:bCs/>
          <w:rtl/>
        </w:rPr>
        <w:t>اداره کل مالک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 w:hint="eastAsia"/>
          <w:b/>
          <w:bCs/>
          <w:rtl/>
        </w:rPr>
        <w:t>ت</w:t>
      </w:r>
      <w:r w:rsidRPr="00D47134">
        <w:rPr>
          <w:rFonts w:cs="B Nazanin"/>
          <w:b/>
          <w:bCs/>
          <w:rtl/>
        </w:rPr>
        <w:t xml:space="preserve"> صنعت</w:t>
      </w:r>
      <w:r w:rsidRPr="00D47134">
        <w:rPr>
          <w:rFonts w:cs="B Nazanin" w:hint="cs"/>
          <w:b/>
          <w:bCs/>
          <w:rtl/>
        </w:rPr>
        <w:t>ی</w:t>
      </w:r>
      <w:r w:rsidRPr="00D47134">
        <w:rPr>
          <w:rFonts w:cs="B Nazanin"/>
          <w:rtl/>
        </w:rPr>
        <w:t xml:space="preserve">: </w:t>
      </w:r>
      <w:r w:rsidRPr="00D47134">
        <w:rPr>
          <w:rFonts w:cs="B Nazanin" w:hint="cs"/>
          <w:rtl/>
        </w:rPr>
        <w:t xml:space="preserve">فرآیند </w:t>
      </w:r>
      <w:r w:rsidRPr="00D47134">
        <w:rPr>
          <w:rFonts w:cs="B Nazanin"/>
          <w:rtl/>
        </w:rPr>
        <w:t>آماده 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نانوکامپو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آگار/ سلولز ح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انس ط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رزه جهت کاربرد در بسته بن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وادغذا</w:t>
      </w:r>
      <w:r w:rsidRPr="00D47134">
        <w:rPr>
          <w:rFonts w:cs="B Nazanin" w:hint="cs"/>
          <w:rtl/>
        </w:rPr>
        <w:t>یی. 85522</w:t>
      </w:r>
      <w:r w:rsidRPr="00D47134">
        <w:rPr>
          <w:rFonts w:cs="B Nazanin"/>
        </w:rPr>
        <w:t xml:space="preserve"> </w:t>
      </w:r>
      <w:r w:rsidRPr="00D47134">
        <w:rPr>
          <w:rFonts w:cs="B Nazanin" w:hint="cs"/>
          <w:rtl/>
          <w:lang w:bidi="fa-IR"/>
        </w:rPr>
        <w:t xml:space="preserve"> مورخ 1/2/1394. </w:t>
      </w:r>
    </w:p>
    <w:p w:rsidR="006821E9" w:rsidRPr="00D47134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</w:rPr>
      </w:pPr>
      <w:r w:rsidRPr="00D47134">
        <w:rPr>
          <w:rFonts w:cs="B Nazanin" w:hint="cs"/>
          <w:b/>
          <w:bCs/>
          <w:rtl/>
        </w:rPr>
        <w:t>پژوهش های علمی صنعتی کشور:</w:t>
      </w:r>
      <w:r w:rsidRPr="00D47134">
        <w:rPr>
          <w:rFonts w:cs="B Nazanin" w:hint="cs"/>
          <w:rtl/>
        </w:rPr>
        <w:t xml:space="preserve"> فرآیند </w:t>
      </w:r>
      <w:r w:rsidRPr="00D47134">
        <w:rPr>
          <w:rFonts w:cs="B Nazanin"/>
          <w:rtl/>
        </w:rPr>
        <w:t>آماده ساز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ف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لم</w:t>
      </w:r>
      <w:r w:rsidRPr="00D47134">
        <w:rPr>
          <w:rFonts w:cs="B Nazanin"/>
          <w:rtl/>
        </w:rPr>
        <w:t xml:space="preserve"> 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ونانوکامپوز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ت</w:t>
      </w:r>
      <w:r w:rsidRPr="00D47134">
        <w:rPr>
          <w:rFonts w:cs="B Nazanin"/>
          <w:rtl/>
        </w:rPr>
        <w:t xml:space="preserve"> آگار/ سلولز حاو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اسانس طب</w:t>
      </w:r>
      <w:r w:rsidRPr="00D47134">
        <w:rPr>
          <w:rFonts w:cs="B Nazanin" w:hint="cs"/>
          <w:rtl/>
        </w:rPr>
        <w:t>ی</w:t>
      </w:r>
      <w:r w:rsidRPr="00D47134">
        <w:rPr>
          <w:rFonts w:cs="B Nazanin" w:hint="eastAsia"/>
          <w:rtl/>
        </w:rPr>
        <w:t>ع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رزه جهت کاربرد در بسته بند</w:t>
      </w:r>
      <w:r w:rsidRPr="00D47134">
        <w:rPr>
          <w:rFonts w:cs="B Nazanin" w:hint="cs"/>
          <w:rtl/>
        </w:rPr>
        <w:t>ی</w:t>
      </w:r>
      <w:r w:rsidRPr="00D47134">
        <w:rPr>
          <w:rFonts w:cs="B Nazanin"/>
          <w:rtl/>
        </w:rPr>
        <w:t xml:space="preserve"> موادغذا</w:t>
      </w:r>
      <w:r w:rsidRPr="00D47134">
        <w:rPr>
          <w:rFonts w:cs="B Nazanin" w:hint="cs"/>
          <w:rtl/>
        </w:rPr>
        <w:t>یی. 9401834 مورخ 27/5/1394.</w:t>
      </w:r>
      <w:r w:rsidRPr="00D47134">
        <w:rPr>
          <w:rFonts w:cs="B Nazanin" w:hint="cs"/>
          <w:b/>
          <w:bCs/>
          <w:rtl/>
        </w:rPr>
        <w:t xml:space="preserve">سازمان </w:t>
      </w:r>
    </w:p>
    <w:p w:rsidR="006821E9" w:rsidRPr="00E96E18" w:rsidRDefault="006821E9" w:rsidP="006821E9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  <w:sz w:val="22"/>
          <w:szCs w:val="22"/>
          <w:lang w:bidi="fa-IR"/>
        </w:rPr>
      </w:pP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</w:rPr>
        <w:t xml:space="preserve"> فیلم </w:t>
      </w:r>
      <w:r w:rsidRPr="00D47134">
        <w:rPr>
          <w:rFonts w:cs="B Nazanin" w:hint="cs"/>
          <w:rtl/>
          <w:lang w:bidi="fa-IR"/>
        </w:rPr>
        <w:t xml:space="preserve">بسته بندی </w:t>
      </w:r>
      <w:r w:rsidRPr="00D47134">
        <w:rPr>
          <w:rFonts w:cs="B Nazanin" w:hint="cs"/>
          <w:rtl/>
        </w:rPr>
        <w:t xml:space="preserve">فعال بر پایه  پلی لاکتیک اسید </w:t>
      </w:r>
      <w:r w:rsidRPr="00D47134">
        <w:rPr>
          <w:rFonts w:cs="B Nazanin"/>
          <w:lang w:bidi="fa-IR"/>
        </w:rPr>
        <w:t>(PLA</w:t>
      </w:r>
      <w:r w:rsidRPr="00D47134">
        <w:rPr>
          <w:rFonts w:cs="B Nazanin"/>
        </w:rPr>
        <w:t>)</w:t>
      </w:r>
      <w:r w:rsidRPr="00D47134">
        <w:rPr>
          <w:rFonts w:cs="B Nazanin" w:hint="cs"/>
          <w:rtl/>
          <w:lang w:bidi="fa-IR"/>
        </w:rPr>
        <w:t xml:space="preserve"> </w:t>
      </w:r>
      <w:r w:rsidRPr="00D47134">
        <w:rPr>
          <w:rFonts w:cs="B Nazanin" w:hint="cs"/>
          <w:rtl/>
        </w:rPr>
        <w:t>قالب گیری شده</w:t>
      </w:r>
      <w:r w:rsidRPr="00D47134">
        <w:rPr>
          <w:rFonts w:cs="B Nazanin" w:hint="cs"/>
          <w:rtl/>
          <w:lang w:bidi="fa-IR"/>
        </w:rPr>
        <w:t xml:space="preserve"> با حلال حاوی روغن اساسی روغن پونه کوهی. اسانس </w:t>
      </w:r>
      <w:r w:rsidRPr="00D47134">
        <w:rPr>
          <w:rFonts w:cs="B Nazanin" w:hint="cs"/>
          <w:rtl/>
        </w:rPr>
        <w:t>جهت بسته بندی مواد غذایی. به شماره ثبت 88236 مورخ 19/12/94.</w:t>
      </w:r>
    </w:p>
    <w:p w:rsidR="00E96E18" w:rsidRDefault="00E96E18" w:rsidP="00E96E18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  <w:sz w:val="22"/>
          <w:szCs w:val="22"/>
          <w:lang w:bidi="fa-IR"/>
        </w:rPr>
      </w:pPr>
      <w:r w:rsidRPr="00D47134">
        <w:rPr>
          <w:rFonts w:cs="B Nazanin" w:hint="cs"/>
          <w:b/>
          <w:bCs/>
          <w:rtl/>
        </w:rPr>
        <w:t>اداره کل مالکیت صنعتی:</w:t>
      </w:r>
      <w:r w:rsidRPr="00D47134">
        <w:rPr>
          <w:rFonts w:cs="B Nazanin" w:hint="cs"/>
          <w:rtl/>
        </w:rPr>
        <w:t xml:space="preserve"> </w:t>
      </w:r>
      <w:r w:rsidRPr="00E96E18">
        <w:rPr>
          <w:rFonts w:cs="B Nazanin"/>
          <w:sz w:val="22"/>
          <w:szCs w:val="22"/>
          <w:rtl/>
        </w:rPr>
        <w:t>فرآيند توليد فيش فينگر (ماهي) فراسودمند با استفاده از جلبک دريايي به عنوان يک ترکيب غذا-دارو</w:t>
      </w:r>
      <w:r>
        <w:rPr>
          <w:rFonts w:cs="B Nazanin" w:hint="cs"/>
          <w:sz w:val="22"/>
          <w:szCs w:val="22"/>
          <w:rtl/>
        </w:rPr>
        <w:t xml:space="preserve">. به شماره ثبت </w:t>
      </w:r>
      <w:r w:rsidRPr="00E96E18">
        <w:rPr>
          <w:rFonts w:cs="B Nazanin"/>
          <w:sz w:val="22"/>
          <w:szCs w:val="22"/>
        </w:rPr>
        <w:t>97211</w:t>
      </w:r>
      <w:r>
        <w:rPr>
          <w:rFonts w:cs="B Nazanin" w:hint="cs"/>
          <w:sz w:val="22"/>
          <w:szCs w:val="22"/>
          <w:rtl/>
        </w:rPr>
        <w:t xml:space="preserve"> به تاریخ </w:t>
      </w:r>
      <w:r w:rsidRPr="00E96E18">
        <w:rPr>
          <w:rFonts w:cs="B Nazanin"/>
          <w:sz w:val="22"/>
          <w:szCs w:val="22"/>
        </w:rPr>
        <w:t>1397/08/27</w:t>
      </w:r>
      <w:r>
        <w:rPr>
          <w:rFonts w:cs="B Nazanin" w:hint="cs"/>
          <w:sz w:val="22"/>
          <w:szCs w:val="22"/>
          <w:rtl/>
        </w:rPr>
        <w:t>.</w:t>
      </w:r>
    </w:p>
    <w:p w:rsidR="00E96E18" w:rsidRPr="00E96E18" w:rsidRDefault="00E96E18" w:rsidP="00E96E18">
      <w:pPr>
        <w:numPr>
          <w:ilvl w:val="0"/>
          <w:numId w:val="26"/>
        </w:numPr>
        <w:bidi/>
        <w:spacing w:before="120" w:after="120" w:line="276" w:lineRule="auto"/>
        <w:ind w:left="-162"/>
        <w:jc w:val="both"/>
        <w:rPr>
          <w:rFonts w:cs="B Nazanin"/>
          <w:sz w:val="22"/>
          <w:szCs w:val="22"/>
          <w:lang w:bidi="fa-IR"/>
        </w:rPr>
      </w:pPr>
      <w:r w:rsidRPr="00D47134">
        <w:rPr>
          <w:rFonts w:cs="B Nazanin" w:hint="cs"/>
          <w:b/>
          <w:bCs/>
          <w:rtl/>
        </w:rPr>
        <w:t>پژوهش های علمی صنعتی کشور:</w:t>
      </w:r>
      <w:r>
        <w:rPr>
          <w:rFonts w:cs="B Nazanin" w:hint="cs"/>
          <w:b/>
          <w:bCs/>
          <w:rtl/>
        </w:rPr>
        <w:t xml:space="preserve"> </w:t>
      </w:r>
      <w:r w:rsidRPr="00E96E18">
        <w:rPr>
          <w:rFonts w:cs="B Nazanin"/>
          <w:sz w:val="22"/>
          <w:szCs w:val="22"/>
          <w:rtl/>
        </w:rPr>
        <w:t>فرآيند توليد فيش فينگر (ماهي) فراسودمند با استفاده از جلبک دريايي به عنوان يک ترکيب غذا-دارو</w:t>
      </w:r>
      <w:r>
        <w:rPr>
          <w:rFonts w:cs="B Nazanin" w:hint="cs"/>
          <w:sz w:val="22"/>
          <w:szCs w:val="22"/>
          <w:rtl/>
        </w:rPr>
        <w:t>.</w:t>
      </w:r>
    </w:p>
    <w:p w:rsidR="00571FB8" w:rsidRPr="00D47134" w:rsidRDefault="00571FB8" w:rsidP="00C2356F">
      <w:pPr>
        <w:tabs>
          <w:tab w:val="num" w:pos="1440"/>
        </w:tabs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  <w:rtl/>
          <w:lang w:bidi="fa-IR"/>
        </w:rPr>
      </w:pPr>
    </w:p>
    <w:p w:rsidR="00DB5C96" w:rsidRPr="00D47134" w:rsidRDefault="00DB5C96" w:rsidP="00C2356F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جوايز و لوح تقدير</w:t>
      </w:r>
      <w:r w:rsidRPr="00D47134">
        <w:rPr>
          <w:rFonts w:cs="B Nazanin"/>
          <w:b/>
          <w:bCs/>
          <w:sz w:val="20"/>
        </w:rPr>
        <w:t>:</w:t>
      </w:r>
    </w:p>
    <w:p w:rsidR="0073562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>یک درصد برتر دانشمندان جهان</w:t>
      </w:r>
      <w:r w:rsidR="005022C2">
        <w:rPr>
          <w:rFonts w:cs="B Nazanin" w:hint="cs"/>
          <w:sz w:val="20"/>
          <w:rtl/>
          <w:lang w:bidi="fa-IR"/>
        </w:rPr>
        <w:t xml:space="preserve"> در سال های</w:t>
      </w:r>
      <w:r w:rsidR="00C1009D" w:rsidRPr="00D47134">
        <w:rPr>
          <w:rFonts w:cs="B Nazanin" w:hint="cs"/>
          <w:sz w:val="20"/>
          <w:rtl/>
          <w:lang w:bidi="fa-IR"/>
        </w:rPr>
        <w:t xml:space="preserve"> </w:t>
      </w:r>
      <w:r w:rsidRPr="00D47134">
        <w:rPr>
          <w:rFonts w:cs="B Nazanin" w:hint="cs"/>
          <w:sz w:val="20"/>
          <w:rtl/>
          <w:lang w:bidi="fa-IR"/>
        </w:rPr>
        <w:t xml:space="preserve"> 2015، 2016 </w:t>
      </w:r>
      <w:r w:rsidR="006E34C0" w:rsidRPr="00D47134">
        <w:rPr>
          <w:rFonts w:cs="B Nazanin" w:hint="cs"/>
          <w:sz w:val="20"/>
          <w:rtl/>
          <w:lang w:bidi="fa-IR"/>
        </w:rPr>
        <w:t>، 2017</w:t>
      </w:r>
      <w:r w:rsidR="006D3B42">
        <w:rPr>
          <w:rFonts w:cs="B Nazanin" w:hint="cs"/>
          <w:sz w:val="20"/>
          <w:rtl/>
          <w:lang w:bidi="fa-IR"/>
        </w:rPr>
        <w:t>، 2018، 2019</w:t>
      </w:r>
      <w:r w:rsidR="00B51695">
        <w:rPr>
          <w:rFonts w:cs="B Nazanin" w:hint="cs"/>
          <w:sz w:val="20"/>
          <w:rtl/>
          <w:lang w:bidi="fa-IR"/>
        </w:rPr>
        <w:t>، 2020</w:t>
      </w:r>
    </w:p>
    <w:p w:rsidR="00241412" w:rsidRPr="00D47134" w:rsidRDefault="00241412" w:rsidP="00241412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>
        <w:rPr>
          <w:rFonts w:cs="B Nazanin" w:hint="cs"/>
          <w:sz w:val="20"/>
          <w:rtl/>
          <w:lang w:bidi="fa-IR"/>
        </w:rPr>
        <w:t>پژوهشگرپر استناد دانشگاه تربیت مدر</w:t>
      </w:r>
      <w:r w:rsidRPr="00241412">
        <w:rPr>
          <w:rFonts w:cs="B Nazanin" w:hint="cs"/>
          <w:sz w:val="20"/>
          <w:highlight w:val="yellow"/>
          <w:rtl/>
          <w:lang w:bidi="fa-IR"/>
        </w:rPr>
        <w:t>س ..95و 96 و 97و 98......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>پژوهشگر برگزیده کشور در حوزه کشاورزی و منابع طبیعی سال 1395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>پژوهشگر برگزیده استان مازندران 1394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 w:hint="cs"/>
          <w:sz w:val="20"/>
          <w:rtl/>
          <w:lang w:bidi="fa-IR"/>
        </w:rPr>
        <w:t xml:space="preserve">پژوهشگر </w:t>
      </w:r>
      <w:r w:rsidRPr="00D47134">
        <w:rPr>
          <w:rFonts w:cs="B Nazanin"/>
          <w:sz w:val="20"/>
          <w:rtl/>
          <w:lang w:bidi="fa-IR"/>
        </w:rPr>
        <w:t>برگزيده</w:t>
      </w:r>
      <w:r w:rsidRPr="00D47134">
        <w:rPr>
          <w:rFonts w:cs="B Nazanin" w:hint="cs"/>
          <w:sz w:val="20"/>
          <w:rtl/>
          <w:lang w:bidi="fa-IR"/>
        </w:rPr>
        <w:t xml:space="preserve"> دانشگاه  ثبت اختراع 94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/>
          <w:sz w:val="20"/>
          <w:rtl/>
          <w:lang w:bidi="fa-IR"/>
        </w:rPr>
        <w:t xml:space="preserve">برگزيده </w:t>
      </w:r>
      <w:r w:rsidRPr="00D47134">
        <w:rPr>
          <w:rFonts w:cs="B Nazanin" w:hint="cs"/>
          <w:sz w:val="20"/>
          <w:rtl/>
          <w:lang w:bidi="fa-IR"/>
        </w:rPr>
        <w:t>طرح تحقیقاتی</w:t>
      </w:r>
      <w:r w:rsidRPr="00D47134">
        <w:rPr>
          <w:rFonts w:cs="B Nazanin"/>
          <w:sz w:val="20"/>
          <w:rtl/>
          <w:lang w:bidi="fa-IR"/>
        </w:rPr>
        <w:t xml:space="preserve"> </w:t>
      </w:r>
      <w:r w:rsidRPr="00D47134">
        <w:rPr>
          <w:rFonts w:cs="B Nazanin" w:hint="cs"/>
          <w:sz w:val="20"/>
          <w:rtl/>
          <w:lang w:bidi="fa-IR"/>
        </w:rPr>
        <w:t xml:space="preserve"> و دریافت جایزه گرنت پژوهشی</w:t>
      </w:r>
      <w:r w:rsidRPr="00D47134">
        <w:rPr>
          <w:rFonts w:cs="B Nazanin"/>
          <w:sz w:val="20"/>
          <w:rtl/>
          <w:lang w:bidi="fa-IR"/>
        </w:rPr>
        <w:t xml:space="preserve"> پانزدهمين کنگره </w:t>
      </w:r>
      <w:r w:rsidRPr="00D47134">
        <w:rPr>
          <w:rFonts w:cs="B Nazanin" w:hint="cs"/>
          <w:sz w:val="20"/>
          <w:rtl/>
          <w:lang w:bidi="fa-IR"/>
        </w:rPr>
        <w:t>بین المل</w:t>
      </w:r>
      <w:r w:rsidRPr="00D47134">
        <w:rPr>
          <w:rFonts w:cs="B Nazanin"/>
          <w:sz w:val="20"/>
          <w:rtl/>
          <w:lang w:bidi="fa-IR"/>
        </w:rPr>
        <w:t xml:space="preserve">لي </w:t>
      </w:r>
      <w:r w:rsidRPr="00D47134">
        <w:rPr>
          <w:rFonts w:cs="B Nazanin" w:hint="cs"/>
          <w:sz w:val="20"/>
          <w:rtl/>
          <w:lang w:bidi="fa-IR"/>
        </w:rPr>
        <w:t xml:space="preserve">میکروب شناسی </w:t>
      </w:r>
      <w:r w:rsidRPr="00D47134">
        <w:rPr>
          <w:rFonts w:cs="B Nazanin"/>
          <w:sz w:val="20"/>
          <w:rtl/>
          <w:lang w:bidi="fa-IR"/>
        </w:rPr>
        <w:t>ايران (13</w:t>
      </w:r>
      <w:r w:rsidRPr="00D47134">
        <w:rPr>
          <w:rFonts w:cs="B Nazanin" w:hint="cs"/>
          <w:sz w:val="20"/>
          <w:rtl/>
          <w:lang w:bidi="fa-IR"/>
        </w:rPr>
        <w:t>93</w:t>
      </w:r>
      <w:r w:rsidRPr="00D47134">
        <w:rPr>
          <w:rFonts w:cs="B Nazanin"/>
          <w:sz w:val="20"/>
          <w:rtl/>
          <w:lang w:bidi="fa-IR"/>
        </w:rPr>
        <w:t>)</w:t>
      </w:r>
      <w:r w:rsidRPr="00D47134">
        <w:rPr>
          <w:rFonts w:cs="B Nazanin" w:hint="cs"/>
          <w:sz w:val="20"/>
          <w:rtl/>
          <w:lang w:bidi="fa-IR"/>
        </w:rPr>
        <w:t>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 w:hint="cs"/>
          <w:sz w:val="20"/>
          <w:rtl/>
          <w:lang w:bidi="fa-IR"/>
        </w:rPr>
        <w:t xml:space="preserve">پژوهشگر برتر دانشگاه تربیت مدرس از محل ارتقاء </w:t>
      </w:r>
      <w:r w:rsidRPr="00D47134">
        <w:rPr>
          <w:rFonts w:cs="B Nazanin"/>
          <w:sz w:val="20"/>
          <w:rtl/>
          <w:lang w:bidi="fa-IR"/>
        </w:rPr>
        <w:t>(13</w:t>
      </w:r>
      <w:r w:rsidRPr="00D47134">
        <w:rPr>
          <w:rFonts w:cs="B Nazanin" w:hint="cs"/>
          <w:sz w:val="20"/>
          <w:rtl/>
          <w:lang w:bidi="fa-IR"/>
        </w:rPr>
        <w:t>92</w:t>
      </w:r>
      <w:r w:rsidRPr="00D47134">
        <w:rPr>
          <w:rFonts w:cs="B Nazanin"/>
          <w:sz w:val="20"/>
          <w:rtl/>
          <w:lang w:bidi="fa-IR"/>
        </w:rPr>
        <w:t>)</w:t>
      </w:r>
      <w:r w:rsidRPr="00D47134">
        <w:rPr>
          <w:rFonts w:cs="B Nazanin" w:hint="cs"/>
          <w:sz w:val="20"/>
          <w:rtl/>
          <w:lang w:bidi="fa-IR"/>
        </w:rPr>
        <w:t xml:space="preserve">. </w:t>
      </w:r>
    </w:p>
    <w:p w:rsidR="00735624" w:rsidRPr="00D47134" w:rsidRDefault="00735624" w:rsidP="00F65CA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 w:hint="cs"/>
          <w:sz w:val="20"/>
          <w:rtl/>
          <w:lang w:bidi="fa-IR"/>
        </w:rPr>
        <w:t xml:space="preserve">پژوهشگر برتر دانشگاه تربیت مدرس از چاپ مقالات کیفی و ضریب تاثیر </w:t>
      </w:r>
      <w:r w:rsidRPr="00D47134">
        <w:rPr>
          <w:rFonts w:cs="B Nazanin"/>
          <w:sz w:val="20"/>
          <w:rtl/>
          <w:lang w:bidi="fa-IR"/>
        </w:rPr>
        <w:t>در 10 درصد اول ل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ست</w:t>
      </w:r>
      <w:r w:rsidRPr="00D47134">
        <w:rPr>
          <w:rFonts w:cs="B Nazanin"/>
          <w:sz w:val="20"/>
          <w:rtl/>
          <w:lang w:bidi="fa-IR"/>
        </w:rPr>
        <w:t xml:space="preserve"> مجلات شاخه</w:t>
      </w:r>
      <w:r w:rsidRPr="00D47134">
        <w:rPr>
          <w:rFonts w:cs="B Nazanin" w:hint="cs"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lang w:bidi="fa-IR"/>
        </w:rPr>
        <w:t>JCR</w:t>
      </w:r>
      <w:r w:rsidRPr="00D47134">
        <w:rPr>
          <w:rFonts w:cs="B Nazanin" w:hint="cs"/>
          <w:sz w:val="20"/>
          <w:rtl/>
          <w:lang w:bidi="fa-IR"/>
        </w:rPr>
        <w:t xml:space="preserve"> (1392</w:t>
      </w:r>
      <w:r w:rsidRPr="00D47134">
        <w:rPr>
          <w:rFonts w:cs="B Nazanin"/>
          <w:sz w:val="20"/>
          <w:lang w:bidi="fa-IR"/>
        </w:rPr>
        <w:t xml:space="preserve"> (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 xml:space="preserve">برنده هشتمین </w:t>
      </w:r>
      <w:r w:rsidRPr="00D47134">
        <w:rPr>
          <w:rFonts w:cs="B Nazanin" w:hint="cs"/>
          <w:sz w:val="20"/>
          <w:rtl/>
        </w:rPr>
        <w:t>جایزه بزرگ زیست فناوری دانشگاه تربیت مدرس(1392)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>پژوهشگر برتر دانشگاه تربیت مدرس از محل ارتقاء</w:t>
      </w:r>
      <w:r w:rsidRPr="00D47134">
        <w:rPr>
          <w:rFonts w:cs="B Nazanin"/>
          <w:sz w:val="20"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(1392</w:t>
      </w:r>
      <w:r w:rsidRPr="00D47134">
        <w:rPr>
          <w:rFonts w:cs="B Nazanin" w:hint="cs"/>
          <w:sz w:val="20"/>
          <w:rtl/>
          <w:lang w:bidi="fa-IR"/>
        </w:rPr>
        <w:t>).</w:t>
      </w:r>
      <w:r w:rsidRPr="00D47134">
        <w:rPr>
          <w:rFonts w:cs="B Nazanin"/>
          <w:sz w:val="20"/>
          <w:rtl/>
        </w:rPr>
        <w:t xml:space="preserve"> 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/>
          <w:sz w:val="20"/>
          <w:rtl/>
          <w:lang w:bidi="fa-IR"/>
        </w:rPr>
        <w:t>اخذ جا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زه</w:t>
      </w:r>
      <w:r w:rsidRPr="00D47134">
        <w:rPr>
          <w:rFonts w:cs="B Nazanin"/>
          <w:sz w:val="20"/>
          <w:rtl/>
          <w:lang w:bidi="fa-IR"/>
        </w:rPr>
        <w:t xml:space="preserve"> پژوهش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طرح"طراح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نانوز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ست</w:t>
      </w:r>
      <w:r w:rsidRPr="00D47134">
        <w:rPr>
          <w:rFonts w:cs="B Nazanin"/>
          <w:sz w:val="20"/>
          <w:rtl/>
          <w:lang w:bidi="fa-IR"/>
        </w:rPr>
        <w:t xml:space="preserve"> حسگر بر مبنا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lang w:bidi="fa-IR"/>
        </w:rPr>
        <w:t>DNA</w:t>
      </w:r>
      <w:r w:rsidRPr="00D47134">
        <w:rPr>
          <w:rFonts w:cs="B Nazanin"/>
          <w:sz w:val="20"/>
          <w:rtl/>
          <w:lang w:bidi="fa-IR"/>
        </w:rPr>
        <w:t xml:space="preserve"> و نانوذرات طلا به منظور تشخ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ص</w:t>
      </w:r>
      <w:r w:rsidRPr="00D47134">
        <w:rPr>
          <w:rFonts w:cs="B Nazanin"/>
          <w:sz w:val="20"/>
          <w:rtl/>
          <w:lang w:bidi="fa-IR"/>
        </w:rPr>
        <w:t xml:space="preserve"> باکتر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lang w:bidi="fa-IR"/>
        </w:rPr>
        <w:t>Listeria monocytogenes</w:t>
      </w:r>
      <w:r w:rsidRPr="00D47134">
        <w:rPr>
          <w:rFonts w:cs="B Nazanin"/>
          <w:sz w:val="20"/>
          <w:rtl/>
          <w:lang w:bidi="fa-IR"/>
        </w:rPr>
        <w:t xml:space="preserve"> فعال و زنده اما غ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ر</w:t>
      </w:r>
      <w:r w:rsidRPr="00D47134">
        <w:rPr>
          <w:rFonts w:cs="B Nazanin"/>
          <w:sz w:val="20"/>
          <w:rtl/>
          <w:lang w:bidi="fa-IR"/>
        </w:rPr>
        <w:t xml:space="preserve"> قابل کشت در ماه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قزل آلا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رنگ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ن</w:t>
      </w:r>
      <w:r w:rsidRPr="00D47134">
        <w:rPr>
          <w:rFonts w:cs="B Nazanin"/>
          <w:sz w:val="20"/>
          <w:rtl/>
          <w:lang w:bidi="fa-IR"/>
        </w:rPr>
        <w:t xml:space="preserve"> کمان</w:t>
      </w:r>
      <w:r w:rsidRPr="00D47134">
        <w:rPr>
          <w:rFonts w:cs="B Nazanin" w:hint="cs"/>
          <w:sz w:val="20"/>
          <w:rtl/>
          <w:lang w:bidi="fa-IR"/>
        </w:rPr>
        <w:t>.</w:t>
      </w:r>
      <w:r w:rsidRPr="00D47134">
        <w:rPr>
          <w:rFonts w:cs="B Nazanin"/>
          <w:sz w:val="20"/>
          <w:rtl/>
          <w:lang w:bidi="fa-IR"/>
        </w:rPr>
        <w:t xml:space="preserve"> ستاد و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ژه</w:t>
      </w:r>
      <w:r w:rsidRPr="00D47134">
        <w:rPr>
          <w:rFonts w:cs="B Nazanin"/>
          <w:sz w:val="20"/>
          <w:rtl/>
          <w:lang w:bidi="fa-IR"/>
        </w:rPr>
        <w:t xml:space="preserve"> توسعه فناور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 نانو (139</w:t>
      </w:r>
      <w:r w:rsidRPr="00D47134">
        <w:rPr>
          <w:rFonts w:cs="B Nazanin" w:hint="cs"/>
          <w:sz w:val="20"/>
          <w:rtl/>
          <w:lang w:bidi="fa-IR"/>
        </w:rPr>
        <w:t>2)</w:t>
      </w:r>
      <w:r w:rsidRPr="00D47134">
        <w:rPr>
          <w:rFonts w:cs="B Nazanin"/>
          <w:sz w:val="20"/>
          <w:lang w:bidi="fa-IR"/>
        </w:rPr>
        <w:t>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/>
          <w:sz w:val="20"/>
          <w:rtl/>
          <w:lang w:bidi="fa-IR"/>
        </w:rPr>
        <w:lastRenderedPageBreak/>
        <w:t>اخذ جا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زه</w:t>
      </w:r>
      <w:r w:rsidRPr="00D47134">
        <w:rPr>
          <w:rFonts w:cs="B Nazanin"/>
          <w:sz w:val="20"/>
          <w:rtl/>
          <w:lang w:bidi="fa-IR"/>
        </w:rPr>
        <w:t xml:space="preserve"> پژوهش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طرح"ته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ه</w:t>
      </w:r>
      <w:r w:rsidRPr="00D47134">
        <w:rPr>
          <w:rFonts w:cs="B Nazanin"/>
          <w:sz w:val="20"/>
          <w:rtl/>
          <w:lang w:bidi="fa-IR"/>
        </w:rPr>
        <w:t xml:space="preserve"> نانوکامپوز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ت</w:t>
      </w:r>
      <w:r w:rsidRPr="00D47134">
        <w:rPr>
          <w:rFonts w:cs="B Nazanin"/>
          <w:sz w:val="20"/>
          <w:rtl/>
          <w:lang w:bidi="fa-IR"/>
        </w:rPr>
        <w:t xml:space="preserve"> آگار- نانوسلولز غن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شده با اسانس علف</w:t>
      </w:r>
      <w:r w:rsidRPr="00D47134">
        <w:rPr>
          <w:rFonts w:cs="B Nazanin" w:hint="cs"/>
          <w:sz w:val="20"/>
          <w:rtl/>
          <w:lang w:bidi="fa-IR"/>
        </w:rPr>
        <w:t>¬لی</w:t>
      </w:r>
      <w:r w:rsidRPr="00D47134">
        <w:rPr>
          <w:rFonts w:cs="B Nazanin" w:hint="eastAsia"/>
          <w:sz w:val="20"/>
          <w:rtl/>
          <w:lang w:bidi="fa-IR"/>
        </w:rPr>
        <w:t>مو</w:t>
      </w:r>
      <w:r w:rsidRPr="00D47134">
        <w:rPr>
          <w:rFonts w:cs="B Nazanin"/>
          <w:sz w:val="20"/>
          <w:rtl/>
          <w:lang w:bidi="fa-IR"/>
        </w:rPr>
        <w:t xml:space="preserve"> جهت کنترل رشد باکتر</w:t>
      </w:r>
      <w:r w:rsidRPr="00D47134">
        <w:rPr>
          <w:rFonts w:cs="B Nazanin" w:hint="cs"/>
          <w:sz w:val="20"/>
          <w:rtl/>
          <w:lang w:bidi="fa-IR"/>
        </w:rPr>
        <w:t>ی های</w:t>
      </w:r>
      <w:r w:rsidRPr="00D47134">
        <w:rPr>
          <w:rFonts w:cs="B Nazanin"/>
          <w:sz w:val="20"/>
          <w:rtl/>
          <w:lang w:bidi="fa-IR"/>
        </w:rPr>
        <w:t xml:space="preserve"> عامل فساد در ف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له</w:t>
      </w:r>
      <w:r w:rsidRPr="00D47134">
        <w:rPr>
          <w:rFonts w:cs="B Nazanin"/>
          <w:sz w:val="20"/>
          <w:rtl/>
          <w:lang w:bidi="fa-IR"/>
        </w:rPr>
        <w:t xml:space="preserve"> ماه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قزل</w:t>
      </w:r>
      <w:r w:rsidRPr="00D47134">
        <w:rPr>
          <w:rFonts w:cs="B Nazanin" w:hint="cs"/>
          <w:sz w:val="20"/>
          <w:rtl/>
          <w:lang w:bidi="fa-IR"/>
        </w:rPr>
        <w:t xml:space="preserve"> آلای</w:t>
      </w:r>
      <w:r w:rsidRPr="00D47134">
        <w:rPr>
          <w:rFonts w:cs="B Nazanin"/>
          <w:sz w:val="20"/>
          <w:rtl/>
          <w:lang w:bidi="fa-IR"/>
        </w:rPr>
        <w:t xml:space="preserve"> رنگ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ن</w:t>
      </w:r>
      <w:r w:rsidRPr="00D47134">
        <w:rPr>
          <w:rFonts w:cs="B Nazanin" w:hint="cs"/>
          <w:sz w:val="20"/>
          <w:rtl/>
          <w:lang w:bidi="fa-IR"/>
        </w:rPr>
        <w:t xml:space="preserve"> کما</w:t>
      </w:r>
      <w:r w:rsidRPr="00D47134">
        <w:rPr>
          <w:rFonts w:cs="B Nazanin" w:hint="eastAsia"/>
          <w:sz w:val="20"/>
          <w:rtl/>
          <w:lang w:bidi="fa-IR"/>
        </w:rPr>
        <w:t>ن</w:t>
      </w:r>
      <w:r w:rsidRPr="00D47134">
        <w:rPr>
          <w:rFonts w:cs="B Nazanin" w:hint="cs"/>
          <w:sz w:val="20"/>
          <w:rtl/>
          <w:lang w:bidi="fa-IR"/>
        </w:rPr>
        <w:t>.</w:t>
      </w:r>
      <w:r w:rsidRPr="00D47134">
        <w:rPr>
          <w:rFonts w:cs="B Nazanin"/>
          <w:sz w:val="20"/>
          <w:rtl/>
          <w:lang w:bidi="fa-IR"/>
        </w:rPr>
        <w:t xml:space="preserve"> ستاد و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 w:hint="eastAsia"/>
          <w:sz w:val="20"/>
          <w:rtl/>
          <w:lang w:bidi="fa-IR"/>
        </w:rPr>
        <w:t>ژه</w:t>
      </w:r>
      <w:r w:rsidRPr="00D47134">
        <w:rPr>
          <w:rFonts w:cs="B Nazanin"/>
          <w:sz w:val="20"/>
          <w:rtl/>
          <w:lang w:bidi="fa-IR"/>
        </w:rPr>
        <w:t xml:space="preserve"> توسعه فناور</w:t>
      </w:r>
      <w:r w:rsidRPr="00D47134">
        <w:rPr>
          <w:rFonts w:cs="B Nazanin" w:hint="cs"/>
          <w:sz w:val="20"/>
          <w:rtl/>
          <w:lang w:bidi="fa-IR"/>
        </w:rPr>
        <w:t>ی</w:t>
      </w:r>
      <w:r w:rsidRPr="00D47134">
        <w:rPr>
          <w:rFonts w:cs="B Nazanin"/>
          <w:sz w:val="20"/>
          <w:rtl/>
          <w:lang w:bidi="fa-IR"/>
        </w:rPr>
        <w:t xml:space="preserve">  نانو (1392)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lang w:bidi="fa-IR"/>
        </w:rPr>
      </w:pPr>
      <w:r w:rsidRPr="00D47134">
        <w:rPr>
          <w:rFonts w:cs="B Nazanin" w:hint="cs"/>
          <w:sz w:val="20"/>
          <w:rtl/>
          <w:lang w:bidi="fa-IR"/>
        </w:rPr>
        <w:t>دریافت جایزه و لوح تقدیر دانشگاه تربیت مدرس در زمینه ثبت اختراع- هفته پژوهش (1392)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مقاله </w:t>
      </w:r>
      <w:r w:rsidRPr="00D47134">
        <w:rPr>
          <w:rFonts w:cs="B Nazanin"/>
          <w:sz w:val="20"/>
          <w:rtl/>
        </w:rPr>
        <w:t>بر</w:t>
      </w:r>
      <w:r w:rsidRPr="00D47134">
        <w:rPr>
          <w:rFonts w:cs="B Nazanin" w:hint="cs"/>
          <w:sz w:val="20"/>
          <w:rtl/>
        </w:rPr>
        <w:t>تر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دومین همایش منابع شیلاتی دریای خزر</w:t>
      </w:r>
      <w:r w:rsidRPr="00D47134">
        <w:rPr>
          <w:rFonts w:cs="B Nazanin"/>
          <w:sz w:val="20"/>
          <w:rtl/>
        </w:rPr>
        <w:t xml:space="preserve"> (13</w:t>
      </w:r>
      <w:r w:rsidRPr="00D47134">
        <w:rPr>
          <w:rFonts w:cs="B Nazanin" w:hint="cs"/>
          <w:sz w:val="20"/>
          <w:rtl/>
        </w:rPr>
        <w:t>91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>. با ارائه مقاله"  ارزیابی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تاثیر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نانوکامپوزیت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کیتوزان</w:t>
      </w:r>
      <w:r w:rsidRPr="00D47134">
        <w:rPr>
          <w:rFonts w:cs="B Nazanin"/>
          <w:sz w:val="20"/>
        </w:rPr>
        <w:t>-</w:t>
      </w:r>
      <w:r w:rsidRPr="00D47134">
        <w:rPr>
          <w:rFonts w:cs="B Nazanin" w:hint="cs"/>
          <w:sz w:val="20"/>
          <w:rtl/>
        </w:rPr>
        <w:t>رس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غنی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شده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با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اسانس رزماري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به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عنوان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پوششی نگهدارنده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بر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کیفیت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ماهی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در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شرایط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آزمایشگاهی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و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نگهداري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در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دماي</w:t>
      </w:r>
      <w:r w:rsidRPr="00D47134">
        <w:rPr>
          <w:rFonts w:cs="B Nazanin"/>
          <w:sz w:val="20"/>
        </w:rPr>
        <w:t xml:space="preserve"> </w:t>
      </w:r>
      <w:r w:rsidRPr="00D47134">
        <w:rPr>
          <w:rFonts w:cs="B Nazanin" w:hint="cs"/>
          <w:sz w:val="20"/>
          <w:rtl/>
        </w:rPr>
        <w:t>یخچال"</w:t>
      </w:r>
    </w:p>
    <w:p w:rsidR="00735624" w:rsidRPr="00D47134" w:rsidRDefault="00735624" w:rsidP="00735624">
      <w:pPr>
        <w:numPr>
          <w:ilvl w:val="0"/>
          <w:numId w:val="36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اخذ ج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زه</w:t>
      </w:r>
      <w:r w:rsidRPr="00D47134">
        <w:rPr>
          <w:rFonts w:cs="B Nazanin"/>
          <w:sz w:val="20"/>
          <w:rtl/>
        </w:rPr>
        <w:t xml:space="preserve"> پژوهش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طرح"ار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ب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لم</w:t>
      </w:r>
      <w:r w:rsidRPr="00D47134">
        <w:rPr>
          <w:rFonts w:cs="B Nazanin"/>
          <w:sz w:val="20"/>
          <w:rtl/>
        </w:rPr>
        <w:t xml:space="preserve"> 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ست</w:t>
      </w:r>
      <w:r w:rsidRPr="00D47134">
        <w:rPr>
          <w:rFonts w:cs="B Nazanin"/>
          <w:sz w:val="20"/>
          <w:rtl/>
        </w:rPr>
        <w:t xml:space="preserve"> نانوکامپو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ژلا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ن</w:t>
      </w:r>
      <w:r w:rsidRPr="00D47134">
        <w:rPr>
          <w:rFonts w:cs="B Nazanin"/>
          <w:sz w:val="20"/>
          <w:rtl/>
        </w:rPr>
        <w:t>-نانوذرات ک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وسان</w:t>
      </w:r>
      <w:r w:rsidRPr="00D47134">
        <w:rPr>
          <w:rFonts w:cs="B Nazanin"/>
          <w:sz w:val="20"/>
          <w:rtl/>
        </w:rPr>
        <w:t xml:space="preserve"> در افز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ش</w:t>
      </w:r>
      <w:r w:rsidRPr="00D47134">
        <w:rPr>
          <w:rFonts w:cs="B Nazanin"/>
          <w:sz w:val="20"/>
          <w:rtl/>
        </w:rPr>
        <w:t xml:space="preserve"> زمان ماندگا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له</w:t>
      </w:r>
      <w:r w:rsidRPr="00D47134">
        <w:rPr>
          <w:rFonts w:cs="B Nazanin"/>
          <w:sz w:val="20"/>
          <w:rtl/>
        </w:rPr>
        <w:t xml:space="preserve"> تازه ماه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قزل آل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رنگ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ن</w:t>
      </w:r>
      <w:r w:rsidRPr="00D47134">
        <w:rPr>
          <w:rFonts w:cs="B Nazanin"/>
          <w:sz w:val="20"/>
          <w:rtl/>
        </w:rPr>
        <w:t xml:space="preserve"> کمان "- ستاد و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ژه</w:t>
      </w:r>
      <w:r w:rsidRPr="00D47134">
        <w:rPr>
          <w:rFonts w:cs="B Nazanin"/>
          <w:sz w:val="20"/>
          <w:rtl/>
        </w:rPr>
        <w:t xml:space="preserve"> توسعه فنا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 نانو (139</w:t>
      </w:r>
      <w:r w:rsidRPr="00D47134">
        <w:rPr>
          <w:rFonts w:cs="B Nazanin" w:hint="cs"/>
          <w:sz w:val="20"/>
          <w:rtl/>
        </w:rPr>
        <w:t>2)</w:t>
      </w:r>
      <w:r w:rsidRPr="00D47134">
        <w:rPr>
          <w:rFonts w:cs="B Nazanin"/>
          <w:sz w:val="20"/>
        </w:rPr>
        <w:t>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استاد نمونه دانشگاه تربیت مدرس</w:t>
      </w:r>
      <w:r w:rsidRPr="00D47134">
        <w:rPr>
          <w:rFonts w:cs="B Nazanin"/>
          <w:sz w:val="20"/>
          <w:rtl/>
        </w:rPr>
        <w:t>(13</w:t>
      </w:r>
      <w:r w:rsidRPr="00D47134">
        <w:rPr>
          <w:rFonts w:cs="B Nazanin" w:hint="cs"/>
          <w:sz w:val="20"/>
          <w:rtl/>
        </w:rPr>
        <w:t>91</w:t>
      </w:r>
      <w:r w:rsidRPr="00D47134">
        <w:rPr>
          <w:rFonts w:cs="B Nazanin"/>
          <w:sz w:val="20"/>
          <w:rtl/>
        </w:rPr>
        <w:t>)</w:t>
      </w:r>
      <w:r w:rsidRPr="00D47134">
        <w:rPr>
          <w:rFonts w:cs="B Nazanin" w:hint="cs"/>
          <w:sz w:val="20"/>
          <w:rtl/>
        </w:rPr>
        <w:t>.</w:t>
      </w:r>
    </w:p>
    <w:p w:rsidR="00735624" w:rsidRPr="00D47134" w:rsidRDefault="00735624" w:rsidP="00735624">
      <w:pPr>
        <w:numPr>
          <w:ilvl w:val="0"/>
          <w:numId w:val="36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اخذ جایزه پژوهشی طرح"</w:t>
      </w:r>
      <w:r w:rsidRPr="00D47134">
        <w:rPr>
          <w:rtl/>
        </w:rPr>
        <w:t xml:space="preserve"> </w:t>
      </w:r>
      <w:r w:rsidRPr="00D47134">
        <w:rPr>
          <w:rFonts w:cs="B Nazanin"/>
          <w:sz w:val="20"/>
          <w:rtl/>
        </w:rPr>
        <w:t>تاثير نانوکامپوزيت کيتوزان-رس غني شده با اسانس رزماري به عنوان پوششي نگهدارنده بر کيفيت ماهي فيتوفاگ در دماي يخچال (</w:t>
      </w:r>
      <w:r w:rsidRPr="00D47134">
        <w:rPr>
          <w:rFonts w:hint="cs"/>
          <w:sz w:val="20"/>
          <w:rtl/>
        </w:rPr>
        <w:t>˚</w:t>
      </w:r>
      <w:r w:rsidRPr="00D47134">
        <w:rPr>
          <w:rFonts w:cs="B Nazanin"/>
          <w:sz w:val="20"/>
          <w:rtl/>
        </w:rPr>
        <w:t>4 سانتيگراد)</w:t>
      </w:r>
      <w:r w:rsidRPr="00D47134">
        <w:rPr>
          <w:rFonts w:cs="B Nazanin" w:hint="cs"/>
          <w:sz w:val="20"/>
          <w:rtl/>
        </w:rPr>
        <w:t>"-</w:t>
      </w:r>
      <w:r w:rsidRPr="00D47134">
        <w:rPr>
          <w:rtl/>
        </w:rPr>
        <w:t xml:space="preserve"> </w:t>
      </w:r>
      <w:r w:rsidRPr="00D47134">
        <w:rPr>
          <w:rFonts w:cs="B Nazanin"/>
          <w:sz w:val="20"/>
          <w:rtl/>
        </w:rPr>
        <w:t xml:space="preserve"> ستاد و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ژه</w:t>
      </w:r>
      <w:r w:rsidRPr="00D47134">
        <w:rPr>
          <w:rFonts w:cs="B Nazanin"/>
          <w:sz w:val="20"/>
          <w:rtl/>
        </w:rPr>
        <w:t xml:space="preserve"> توسعه فنا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 نانو</w:t>
      </w:r>
      <w:r w:rsidRPr="00D47134">
        <w:rPr>
          <w:rFonts w:cs="B Nazanin" w:hint="cs"/>
          <w:sz w:val="20"/>
          <w:rtl/>
        </w:rPr>
        <w:t xml:space="preserve"> (1391).</w:t>
      </w:r>
      <w:r w:rsidRPr="00D47134">
        <w:rPr>
          <w:rFonts w:hint="cs"/>
          <w:sz w:val="20"/>
          <w:rtl/>
        </w:rPr>
        <w:t xml:space="preserve"> </w:t>
      </w:r>
    </w:p>
    <w:p w:rsidR="00735624" w:rsidRPr="00D47134" w:rsidRDefault="00735624" w:rsidP="00735624">
      <w:pPr>
        <w:numPr>
          <w:ilvl w:val="0"/>
          <w:numId w:val="36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اخذ جایزه پژوهشی طرح"</w:t>
      </w:r>
      <w:r w:rsidRPr="00D47134">
        <w:rPr>
          <w:rFonts w:cs="B Nazanin"/>
          <w:sz w:val="20"/>
          <w:rtl/>
        </w:rPr>
        <w:t>ار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ب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لم</w:t>
      </w:r>
      <w:r w:rsidRPr="00D47134">
        <w:rPr>
          <w:rFonts w:cs="B Nazanin"/>
          <w:sz w:val="20"/>
          <w:rtl/>
        </w:rPr>
        <w:t xml:space="preserve"> 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ست</w:t>
      </w:r>
      <w:r w:rsidRPr="00D47134">
        <w:rPr>
          <w:rFonts w:cs="B Nazanin"/>
          <w:sz w:val="20"/>
          <w:rtl/>
        </w:rPr>
        <w:t xml:space="preserve"> نانوکامپوز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</w:t>
      </w:r>
      <w:r w:rsidRPr="00D47134">
        <w:rPr>
          <w:rFonts w:cs="B Nazanin"/>
          <w:sz w:val="20"/>
          <w:rtl/>
        </w:rPr>
        <w:t xml:space="preserve"> ژلا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ن</w:t>
      </w:r>
      <w:r w:rsidRPr="00D47134">
        <w:rPr>
          <w:rFonts w:cs="B Nazanin"/>
          <w:sz w:val="20"/>
          <w:rtl/>
        </w:rPr>
        <w:t>-نانوذرات ک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توسان</w:t>
      </w:r>
      <w:r w:rsidRPr="00D47134">
        <w:rPr>
          <w:rFonts w:cs="B Nazanin"/>
          <w:sz w:val="20"/>
          <w:rtl/>
        </w:rPr>
        <w:t xml:space="preserve"> در افز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ش</w:t>
      </w:r>
      <w:r w:rsidRPr="00D47134">
        <w:rPr>
          <w:rFonts w:cs="B Nazanin"/>
          <w:sz w:val="20"/>
          <w:rtl/>
        </w:rPr>
        <w:t xml:space="preserve"> زمان ماندگا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ف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له</w:t>
      </w:r>
      <w:r w:rsidRPr="00D47134">
        <w:rPr>
          <w:rFonts w:cs="B Nazanin"/>
          <w:sz w:val="20"/>
          <w:rtl/>
        </w:rPr>
        <w:t xml:space="preserve"> تازه ماه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قزل آل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رنگ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ن</w:t>
      </w:r>
      <w:r w:rsidRPr="00D47134">
        <w:rPr>
          <w:rFonts w:cs="B Nazanin"/>
          <w:sz w:val="20"/>
          <w:rtl/>
        </w:rPr>
        <w:t xml:space="preserve"> کمان</w:t>
      </w:r>
      <w:r w:rsidRPr="00D47134">
        <w:rPr>
          <w:rFonts w:cs="B Nazanin" w:hint="cs"/>
          <w:sz w:val="20"/>
          <w:rtl/>
        </w:rPr>
        <w:t xml:space="preserve"> "- </w:t>
      </w:r>
      <w:r w:rsidRPr="00D47134">
        <w:rPr>
          <w:rFonts w:cs="B Nazanin"/>
          <w:sz w:val="20"/>
          <w:rtl/>
        </w:rPr>
        <w:t>ستاد و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ژه</w:t>
      </w:r>
      <w:r w:rsidRPr="00D47134">
        <w:rPr>
          <w:rFonts w:cs="B Nazanin"/>
          <w:sz w:val="20"/>
          <w:rtl/>
        </w:rPr>
        <w:t xml:space="preserve"> توسعه فناو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 نانو (1391)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اخذ جایزه پژوهشی طرح" فرآیندتولید روکش کیتوزانی باحساسیت کم در برابر رطوبت"- بنیاد ملی نخبگان (1390).</w:t>
      </w:r>
      <w:r w:rsidRPr="00D47134">
        <w:rPr>
          <w:rFonts w:hint="cs"/>
          <w:sz w:val="20"/>
          <w:rtl/>
        </w:rPr>
        <w:t xml:space="preserve"> </w:t>
      </w:r>
    </w:p>
    <w:p w:rsidR="00735624" w:rsidRPr="00D47134" w:rsidRDefault="00735624" w:rsidP="00735624">
      <w:pPr>
        <w:numPr>
          <w:ilvl w:val="0"/>
          <w:numId w:val="36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اخذ جایزه پژوهشی طرح"</w:t>
      </w:r>
      <w:r w:rsidRPr="00D47134">
        <w:rPr>
          <w:rFonts w:cs="B Nazanin"/>
          <w:sz w:val="20"/>
          <w:rtl/>
        </w:rPr>
        <w:t>استفاده از عصاره مو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ر</w:t>
      </w:r>
      <w:r w:rsidRPr="00D47134">
        <w:rPr>
          <w:rFonts w:cs="B Nazanin"/>
          <w:sz w:val="20"/>
          <w:rtl/>
        </w:rPr>
        <w:t xml:space="preserve"> به عنوان 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ک</w:t>
      </w:r>
      <w:r w:rsidRPr="00D47134">
        <w:rPr>
          <w:rFonts w:cs="B Nazanin"/>
          <w:sz w:val="20"/>
          <w:rtl/>
        </w:rPr>
        <w:t xml:space="preserve"> عامل آن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اک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دان</w:t>
      </w:r>
      <w:r w:rsidRPr="00D47134">
        <w:rPr>
          <w:rFonts w:cs="B Nazanin"/>
          <w:sz w:val="20"/>
          <w:rtl/>
        </w:rPr>
        <w:t xml:space="preserve"> و آن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باکت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ل</w:t>
      </w:r>
      <w:r w:rsidRPr="00D47134">
        <w:rPr>
          <w:rFonts w:cs="B Nazanin"/>
          <w:sz w:val="20"/>
          <w:rtl/>
        </w:rPr>
        <w:t xml:space="preserve"> طب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ع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بر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افز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ش</w:t>
      </w:r>
      <w:r w:rsidRPr="00D47134">
        <w:rPr>
          <w:rFonts w:cs="B Nazanin"/>
          <w:sz w:val="20"/>
          <w:rtl/>
        </w:rPr>
        <w:t xml:space="preserve"> عمر ماندگا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ماه</w:t>
      </w:r>
      <w:r w:rsidRPr="00D47134">
        <w:rPr>
          <w:rFonts w:cs="B Nazanin" w:hint="cs"/>
          <w:sz w:val="20"/>
          <w:rtl/>
        </w:rPr>
        <w:t>ی "- بنیاد ملی نخبگان (1390).</w:t>
      </w:r>
      <w:r w:rsidRPr="00D47134">
        <w:rPr>
          <w:rFonts w:hint="cs"/>
          <w:sz w:val="20"/>
          <w:rtl/>
        </w:rPr>
        <w:t xml:space="preserve"> </w:t>
      </w:r>
    </w:p>
    <w:p w:rsidR="00735624" w:rsidRPr="00D47134" w:rsidRDefault="00735624" w:rsidP="00735624">
      <w:pPr>
        <w:numPr>
          <w:ilvl w:val="0"/>
          <w:numId w:val="36"/>
        </w:numPr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اخذ جایزه پژوهشی طرح" </w:t>
      </w:r>
      <w:r w:rsidRPr="00D47134">
        <w:rPr>
          <w:rFonts w:cs="B Nazanin"/>
          <w:sz w:val="20"/>
          <w:rtl/>
        </w:rPr>
        <w:t xml:space="preserve">استفاده از عصاره زردچوبه به عنوان 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ک</w:t>
      </w:r>
      <w:r w:rsidRPr="00D47134">
        <w:rPr>
          <w:rFonts w:cs="B Nazanin"/>
          <w:sz w:val="20"/>
          <w:rtl/>
        </w:rPr>
        <w:t xml:space="preserve"> عامل آن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اکس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دان</w:t>
      </w:r>
      <w:r w:rsidRPr="00D47134">
        <w:rPr>
          <w:rFonts w:cs="B Nazanin"/>
          <w:sz w:val="20"/>
          <w:rtl/>
        </w:rPr>
        <w:t xml:space="preserve"> و آنت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باکت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ال</w:t>
      </w:r>
      <w:r w:rsidRPr="00D47134">
        <w:rPr>
          <w:rFonts w:cs="B Nazanin"/>
          <w:sz w:val="20"/>
          <w:rtl/>
        </w:rPr>
        <w:t xml:space="preserve"> طب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ع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بر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افزا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 w:hint="eastAsia"/>
          <w:sz w:val="20"/>
          <w:rtl/>
        </w:rPr>
        <w:t>ش</w:t>
      </w:r>
      <w:r w:rsidRPr="00D47134">
        <w:rPr>
          <w:rFonts w:cs="B Nazanin"/>
          <w:sz w:val="20"/>
          <w:rtl/>
        </w:rPr>
        <w:t xml:space="preserve"> عمر ماندگار</w:t>
      </w:r>
      <w:r w:rsidRPr="00D47134">
        <w:rPr>
          <w:rFonts w:cs="B Nazanin" w:hint="cs"/>
          <w:sz w:val="20"/>
          <w:rtl/>
        </w:rPr>
        <w:t>ی</w:t>
      </w:r>
      <w:r w:rsidRPr="00D47134">
        <w:rPr>
          <w:rFonts w:cs="B Nazanin"/>
          <w:sz w:val="20"/>
          <w:rtl/>
        </w:rPr>
        <w:t xml:space="preserve"> ماه</w:t>
      </w:r>
      <w:r w:rsidRPr="00D47134">
        <w:rPr>
          <w:rFonts w:cs="B Nazanin" w:hint="cs"/>
          <w:sz w:val="20"/>
          <w:rtl/>
        </w:rPr>
        <w:t>ی "- بنیاد ملی نخبگان (1390).</w:t>
      </w:r>
      <w:r w:rsidRPr="00D47134">
        <w:rPr>
          <w:rFonts w:hint="cs"/>
          <w:sz w:val="20"/>
          <w:rtl/>
        </w:rPr>
        <w:t xml:space="preserve"> 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برگزيده اول سخنراني پانزدهمين کنگره ملي صنايع غذايي ايران (1384)</w:t>
      </w:r>
      <w:r w:rsidRPr="00D47134">
        <w:rPr>
          <w:rFonts w:cs="B Nazanin" w:hint="cs"/>
          <w:sz w:val="20"/>
          <w:rtl/>
        </w:rPr>
        <w:t>.</w:t>
      </w:r>
    </w:p>
    <w:p w:rsidR="00735624" w:rsidRPr="00D47134" w:rsidRDefault="00735624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>رتبه اول دوره دکتري شيلات دانشگاه تربيت مدرس(1382).</w:t>
      </w:r>
    </w:p>
    <w:p w:rsidR="00DB5C96" w:rsidRPr="00D47134" w:rsidRDefault="00DB5C96" w:rsidP="00735624">
      <w:pPr>
        <w:numPr>
          <w:ilvl w:val="0"/>
          <w:numId w:val="36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 xml:space="preserve">رتبه اول دوره کارشناسي ارشد شيلات دانشگاه تربيت مدرس(1374). </w:t>
      </w:r>
    </w:p>
    <w:p w:rsidR="00DB5C96" w:rsidRPr="00D47134" w:rsidRDefault="00DB5C96" w:rsidP="00C2356F">
      <w:pPr>
        <w:tabs>
          <w:tab w:val="num" w:pos="36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</w:p>
    <w:p w:rsidR="006821E9" w:rsidRPr="00D47134" w:rsidRDefault="006821E9" w:rsidP="006821E9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  <w:lang w:bidi="fa-IR"/>
        </w:rPr>
        <w:t>عضويت در انجمن هاي علمي</w:t>
      </w:r>
      <w:r w:rsidRPr="00D47134">
        <w:rPr>
          <w:rFonts w:cs="B Nazanin"/>
          <w:b/>
          <w:bCs/>
          <w:sz w:val="20"/>
          <w:lang w:bidi="fa-IR"/>
        </w:rPr>
        <w:t>:</w:t>
      </w:r>
      <w:r w:rsidRPr="00D47134">
        <w:rPr>
          <w:rFonts w:cs="B Nazanin"/>
          <w:b/>
          <w:bCs/>
          <w:sz w:val="20"/>
          <w:rtl/>
        </w:rPr>
        <w:t xml:space="preserve"> 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szCs w:val="20"/>
        </w:rPr>
      </w:pPr>
      <w:r w:rsidRPr="00D47134">
        <w:rPr>
          <w:rFonts w:cs="B Nazanin"/>
          <w:sz w:val="20"/>
          <w:rtl/>
        </w:rPr>
        <w:t>انجمن صنايع غذايي ايران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autoSpaceDE w:val="0"/>
        <w:autoSpaceDN w:val="0"/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szCs w:val="20"/>
        </w:rPr>
        <w:t xml:space="preserve">European Aquaculture Society 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عضو شورای هماهنگی کانون فرآوری آبزیان کشور- معاونت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علمی و فنآوری ریاست جمهوری</w:t>
      </w:r>
      <w:r w:rsidRPr="00D47134">
        <w:rPr>
          <w:rFonts w:cs="B Nazanin"/>
          <w:sz w:val="20"/>
          <w:rtl/>
        </w:rPr>
        <w:t>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عضو تدوین استاندارد گوشت و فرآورده های کشاورزی کشور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عضو کمیته ارزیابی و تدوین راهبردهای بهره وری در سازمان شیلات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>انجمن فارغ التحصيلان دانشگاه تهران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انجمن دانش آموختگان دانشگاه تربيت مدرس.</w:t>
      </w:r>
    </w:p>
    <w:p w:rsidR="006821E9" w:rsidRPr="00D47134" w:rsidRDefault="006821E9" w:rsidP="006821E9">
      <w:pPr>
        <w:numPr>
          <w:ilvl w:val="0"/>
          <w:numId w:val="6"/>
        </w:numPr>
        <w:tabs>
          <w:tab w:val="clear" w:pos="-180"/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lastRenderedPageBreak/>
        <w:t>...</w:t>
      </w:r>
    </w:p>
    <w:p w:rsidR="006821E9" w:rsidRDefault="006821E9" w:rsidP="006821E9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 xml:space="preserve"> </w:t>
      </w:r>
    </w:p>
    <w:p w:rsidR="006821E9" w:rsidRPr="00D47134" w:rsidRDefault="006821E9" w:rsidP="006821E9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داوري</w:t>
      </w:r>
      <w:r w:rsidRPr="00D47134">
        <w:rPr>
          <w:rFonts w:cs="B Nazanin" w:hint="cs"/>
          <w:b/>
          <w:bCs/>
          <w:sz w:val="20"/>
          <w:rtl/>
        </w:rPr>
        <w:t xml:space="preserve"> های</w:t>
      </w:r>
      <w:r w:rsidRPr="00D47134">
        <w:rPr>
          <w:rFonts w:cs="B Nazanin"/>
          <w:b/>
          <w:bCs/>
          <w:sz w:val="20"/>
          <w:rtl/>
        </w:rPr>
        <w:t xml:space="preserve"> علمي</w:t>
      </w:r>
      <w:r w:rsidRPr="00D47134">
        <w:rPr>
          <w:rFonts w:cs="B Nazanin"/>
          <w:b/>
          <w:bCs/>
          <w:sz w:val="20"/>
        </w:rPr>
        <w:t>:</w:t>
      </w:r>
    </w:p>
    <w:p w:rsidR="00241412" w:rsidRPr="00241412" w:rsidRDefault="00241412" w:rsidP="00241412">
      <w:pPr>
        <w:numPr>
          <w:ilvl w:val="0"/>
          <w:numId w:val="10"/>
        </w:numPr>
        <w:tabs>
          <w:tab w:val="clear" w:pos="-180"/>
          <w:tab w:val="num" w:pos="540"/>
        </w:tabs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>مجله علوم دريايي ايران، دانشگاه تربيت مدرس</w:t>
      </w:r>
    </w:p>
    <w:p w:rsidR="00241412" w:rsidRPr="00241412" w:rsidRDefault="00241412" w:rsidP="00241412">
      <w:pPr>
        <w:numPr>
          <w:ilvl w:val="0"/>
          <w:numId w:val="10"/>
        </w:numPr>
        <w:tabs>
          <w:tab w:val="clear" w:pos="-180"/>
          <w:tab w:val="num" w:pos="540"/>
        </w:tabs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>مجله علمي شيلات ايران فارسي و  انگليسي(</w:t>
      </w:r>
      <w:r w:rsidRPr="00241412">
        <w:rPr>
          <w:rFonts w:cs="B Nazanin"/>
          <w:sz w:val="20"/>
          <w:lang w:bidi="fa-IR"/>
        </w:rPr>
        <w:t>IJFS</w:t>
      </w:r>
      <w:r w:rsidRPr="00241412">
        <w:rPr>
          <w:rFonts w:cs="B Nazanin"/>
          <w:sz w:val="20"/>
          <w:rtl/>
          <w:lang w:bidi="fa-IR"/>
        </w:rPr>
        <w:t xml:space="preserve"> )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>مجله منابع طبيعي ايران</w:t>
      </w:r>
      <w:r w:rsidRPr="00241412">
        <w:rPr>
          <w:rFonts w:cs="B Nazanin" w:hint="cs"/>
          <w:sz w:val="20"/>
          <w:rtl/>
          <w:lang w:bidi="fa-IR"/>
        </w:rPr>
        <w:t>،</w:t>
      </w:r>
      <w:r w:rsidRPr="00241412">
        <w:rPr>
          <w:rFonts w:cs="B Nazanin"/>
          <w:sz w:val="20"/>
          <w:rtl/>
          <w:lang w:bidi="fa-IR"/>
        </w:rPr>
        <w:t xml:space="preserve"> دانشگاه تهران</w:t>
      </w:r>
    </w:p>
    <w:p w:rsidR="00241412" w:rsidRPr="00241412" w:rsidRDefault="00241412" w:rsidP="00241412">
      <w:pPr>
        <w:numPr>
          <w:ilvl w:val="0"/>
          <w:numId w:val="10"/>
        </w:numPr>
        <w:tabs>
          <w:tab w:val="clear" w:pos="-180"/>
          <w:tab w:val="num" w:pos="540"/>
        </w:tabs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مجله </w:t>
      </w:r>
      <w:r w:rsidRPr="00241412">
        <w:rPr>
          <w:rFonts w:cs="B Nazanin" w:hint="cs"/>
          <w:sz w:val="20"/>
          <w:rtl/>
          <w:lang w:bidi="fa-IR"/>
        </w:rPr>
        <w:t>شیلات</w:t>
      </w:r>
      <w:r w:rsidRPr="00241412">
        <w:rPr>
          <w:rFonts w:cs="B Nazanin"/>
          <w:sz w:val="20"/>
          <w:rtl/>
          <w:lang w:bidi="fa-IR"/>
        </w:rPr>
        <w:t>. دانشگاه تهران</w:t>
      </w:r>
    </w:p>
    <w:p w:rsidR="00241412" w:rsidRPr="00241412" w:rsidRDefault="00241412" w:rsidP="00241412">
      <w:pPr>
        <w:numPr>
          <w:ilvl w:val="0"/>
          <w:numId w:val="10"/>
        </w:numPr>
        <w:tabs>
          <w:tab w:val="clear" w:pos="-180"/>
          <w:tab w:val="num" w:pos="540"/>
        </w:tabs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مجله علمي </w:t>
      </w:r>
      <w:r w:rsidRPr="00241412">
        <w:rPr>
          <w:rFonts w:cs="B Nazanin"/>
          <w:sz w:val="20"/>
          <w:lang w:bidi="fa-IR"/>
        </w:rPr>
        <w:t>JAST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>مجله علوم كشاورزي و منابع طبيعي گرگان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 w:hint="cs"/>
          <w:sz w:val="20"/>
          <w:rtl/>
          <w:lang w:bidi="fa-IR"/>
        </w:rPr>
        <w:t>نشریه پژوهش های علوم و صنایع غذایی ایران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 w:hint="cs"/>
          <w:sz w:val="20"/>
          <w:rtl/>
          <w:lang w:bidi="fa-IR"/>
        </w:rPr>
        <w:t>مجله علوم تغذیه و صنایع غذایی ایران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 w:hint="cs"/>
          <w:sz w:val="20"/>
          <w:rtl/>
          <w:lang w:bidi="fa-IR"/>
        </w:rPr>
        <w:t>مجله علوم و صنایع غذایی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 w:hint="cs"/>
          <w:sz w:val="20"/>
          <w:rtl/>
          <w:lang w:bidi="fa-IR"/>
        </w:rPr>
        <w:t>نشریه فراوری و تولید مواد غذایی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 w:hint="cs"/>
          <w:sz w:val="20"/>
          <w:rtl/>
          <w:lang w:bidi="fa-IR"/>
        </w:rPr>
        <w:t>مجله علوم وفنون شیلاتی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داوري مجله </w:t>
      </w:r>
      <w:r w:rsidRPr="00241412">
        <w:rPr>
          <w:rFonts w:cs="B Nazanin"/>
          <w:i/>
          <w:iCs/>
          <w:sz w:val="20"/>
          <w:lang w:bidi="fa-IR"/>
        </w:rPr>
        <w:t>International Journal of Natural Resources and Marine Sciences</w:t>
      </w:r>
      <w:r w:rsidRPr="00241412">
        <w:rPr>
          <w:rFonts w:cs="B Nazanin"/>
          <w:i/>
          <w:iCs/>
          <w:sz w:val="20"/>
          <w:rtl/>
          <w:lang w:bidi="fa-IR"/>
        </w:rPr>
        <w:t xml:space="preserve"> 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 داوري مجله </w:t>
      </w:r>
      <w:r w:rsidRPr="00241412">
        <w:rPr>
          <w:rFonts w:cs="B Nazanin"/>
          <w:sz w:val="20"/>
          <w:lang w:bidi="fa-IR"/>
        </w:rPr>
        <w:t xml:space="preserve">ISI </w:t>
      </w:r>
      <w:r w:rsidRPr="00241412">
        <w:rPr>
          <w:rFonts w:cs="B Nazanin"/>
          <w:sz w:val="20"/>
          <w:rtl/>
          <w:lang w:bidi="fa-IR"/>
        </w:rPr>
        <w:t xml:space="preserve"> (</w:t>
      </w:r>
      <w:r w:rsidRPr="00241412">
        <w:rPr>
          <w:rFonts w:cs="B Nazanin"/>
          <w:sz w:val="20"/>
          <w:lang w:bidi="fa-IR"/>
        </w:rPr>
        <w:t xml:space="preserve"> </w:t>
      </w:r>
      <w:r w:rsidRPr="00241412">
        <w:rPr>
          <w:rFonts w:cs="B Nazanin"/>
          <w:i/>
          <w:iCs/>
          <w:sz w:val="20"/>
          <w:lang w:bidi="fa-IR"/>
        </w:rPr>
        <w:t>J. Food Quality</w:t>
      </w:r>
      <w:r w:rsidRPr="00241412">
        <w:rPr>
          <w:rFonts w:cs="B Nazanin"/>
          <w:sz w:val="20"/>
          <w:lang w:bidi="fa-IR"/>
        </w:rPr>
        <w:t xml:space="preserve"> </w:t>
      </w:r>
      <w:r w:rsidRPr="00241412">
        <w:rPr>
          <w:rFonts w:cs="B Nazanin"/>
          <w:sz w:val="20"/>
          <w:rtl/>
          <w:lang w:bidi="fa-IR"/>
        </w:rPr>
        <w:t>)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 داوري مجله </w:t>
      </w:r>
      <w:r w:rsidRPr="00241412">
        <w:rPr>
          <w:rFonts w:cs="B Nazanin"/>
          <w:sz w:val="20"/>
          <w:lang w:bidi="fa-IR"/>
        </w:rPr>
        <w:t>ISI</w:t>
      </w:r>
      <w:r w:rsidRPr="00241412">
        <w:rPr>
          <w:rFonts w:cs="B Nazanin"/>
          <w:sz w:val="20"/>
          <w:rtl/>
          <w:lang w:bidi="fa-IR"/>
        </w:rPr>
        <w:t xml:space="preserve">  (</w:t>
      </w:r>
      <w:r w:rsidRPr="00241412">
        <w:rPr>
          <w:rFonts w:cs="B Nazanin"/>
          <w:i/>
          <w:iCs/>
          <w:sz w:val="20"/>
          <w:lang w:bidi="fa-IR"/>
        </w:rPr>
        <w:t xml:space="preserve"> International journal of Food Science and Technology</w:t>
      </w:r>
      <w:r w:rsidRPr="00241412">
        <w:rPr>
          <w:rFonts w:cs="B Nazanin"/>
          <w:sz w:val="20"/>
          <w:lang w:bidi="fa-IR"/>
        </w:rPr>
        <w:t xml:space="preserve"> </w:t>
      </w:r>
      <w:r w:rsidRPr="00241412">
        <w:rPr>
          <w:rFonts w:cs="B Nazanin"/>
          <w:sz w:val="20"/>
          <w:rtl/>
          <w:lang w:bidi="fa-IR"/>
        </w:rPr>
        <w:t>)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داوري مجله </w:t>
      </w:r>
      <w:r w:rsidRPr="00241412">
        <w:rPr>
          <w:rFonts w:cs="B Nazanin"/>
          <w:sz w:val="20"/>
          <w:lang w:bidi="fa-IR"/>
        </w:rPr>
        <w:t>ISI</w:t>
      </w:r>
      <w:r w:rsidRPr="00241412">
        <w:rPr>
          <w:rFonts w:cs="B Nazanin"/>
          <w:sz w:val="20"/>
          <w:rtl/>
          <w:lang w:bidi="fa-IR"/>
        </w:rPr>
        <w:t xml:space="preserve">  </w:t>
      </w:r>
      <w:r w:rsidRPr="00241412">
        <w:rPr>
          <w:rFonts w:cs="B Nazanin" w:hint="cs"/>
          <w:sz w:val="20"/>
          <w:rtl/>
          <w:lang w:bidi="fa-IR"/>
        </w:rPr>
        <w:t>(</w:t>
      </w:r>
      <w:r w:rsidRPr="00241412">
        <w:rPr>
          <w:rFonts w:cs="B Nazanin"/>
          <w:i/>
          <w:iCs/>
          <w:sz w:val="20"/>
          <w:lang w:bidi="fa-IR"/>
        </w:rPr>
        <w:t>Food Chemistry</w:t>
      </w:r>
      <w:r w:rsidRPr="00241412">
        <w:rPr>
          <w:rFonts w:cs="B Nazanin" w:hint="cs"/>
          <w:sz w:val="20"/>
          <w:rtl/>
          <w:lang w:bidi="fa-IR"/>
        </w:rPr>
        <w:t>)</w:t>
      </w:r>
    </w:p>
    <w:p w:rsidR="00241412" w:rsidRPr="00241412" w:rsidRDefault="00241412" w:rsidP="00241412">
      <w:pPr>
        <w:numPr>
          <w:ilvl w:val="0"/>
          <w:numId w:val="10"/>
        </w:numPr>
        <w:bidi/>
        <w:spacing w:before="120" w:after="120" w:line="276" w:lineRule="auto"/>
        <w:jc w:val="both"/>
        <w:rPr>
          <w:rFonts w:cs="B Nazanin"/>
          <w:sz w:val="20"/>
          <w:lang w:bidi="fa-IR"/>
        </w:rPr>
      </w:pPr>
      <w:r w:rsidRPr="00241412">
        <w:rPr>
          <w:rFonts w:cs="B Nazanin"/>
          <w:sz w:val="20"/>
          <w:rtl/>
          <w:lang w:bidi="fa-IR"/>
        </w:rPr>
        <w:t xml:space="preserve">داوري مجله </w:t>
      </w:r>
      <w:r w:rsidRPr="00241412">
        <w:rPr>
          <w:rFonts w:cs="B Nazanin"/>
          <w:sz w:val="20"/>
          <w:lang w:bidi="fa-IR"/>
        </w:rPr>
        <w:t>ISI</w:t>
      </w:r>
      <w:r w:rsidRPr="00241412">
        <w:rPr>
          <w:rFonts w:cs="B Nazanin"/>
          <w:sz w:val="20"/>
          <w:rtl/>
          <w:lang w:bidi="fa-IR"/>
        </w:rPr>
        <w:t xml:space="preserve">  </w:t>
      </w:r>
      <w:r w:rsidRPr="00241412">
        <w:rPr>
          <w:rFonts w:cs="B Nazanin" w:hint="cs"/>
          <w:sz w:val="20"/>
          <w:rtl/>
          <w:lang w:bidi="fa-IR"/>
        </w:rPr>
        <w:t>(</w:t>
      </w:r>
      <w:r w:rsidRPr="00241412">
        <w:rPr>
          <w:rFonts w:cs="B Nazanin"/>
          <w:sz w:val="20"/>
          <w:lang w:bidi="fa-IR"/>
        </w:rPr>
        <w:t>Journal of Food Engineering</w:t>
      </w:r>
      <w:r w:rsidRPr="00241412">
        <w:rPr>
          <w:rFonts w:cs="B Nazanin" w:hint="cs"/>
          <w:sz w:val="20"/>
          <w:rtl/>
          <w:lang w:bidi="fa-IR"/>
        </w:rPr>
        <w:t>)</w:t>
      </w:r>
    </w:p>
    <w:p w:rsidR="00DE000F" w:rsidRPr="00D47134" w:rsidRDefault="00DE000F" w:rsidP="00C2356F">
      <w:pPr>
        <w:bidi/>
        <w:spacing w:before="120" w:after="120" w:line="276" w:lineRule="auto"/>
        <w:ind w:left="-522"/>
        <w:jc w:val="both"/>
        <w:rPr>
          <w:rFonts w:cs="B Nazanin"/>
        </w:rPr>
      </w:pPr>
    </w:p>
    <w:p w:rsidR="00DB5C96" w:rsidRPr="00D47134" w:rsidRDefault="00DB5C96" w:rsidP="00C2356F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>سخنراني علمي</w:t>
      </w:r>
      <w:r w:rsidRPr="00D47134">
        <w:rPr>
          <w:rFonts w:cs="B Nazanin"/>
          <w:b/>
          <w:bCs/>
          <w:sz w:val="20"/>
        </w:rPr>
        <w:t>:</w:t>
      </w:r>
    </w:p>
    <w:p w:rsidR="00DB5C96" w:rsidRPr="00D47134" w:rsidRDefault="00DB5C96" w:rsidP="00C2356F">
      <w:pPr>
        <w:numPr>
          <w:ilvl w:val="0"/>
          <w:numId w:val="13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>سخنران علمي "بررسي فساد چربي ماهيان". اداره کل آزمايشگاه هاي غذا و دارو</w:t>
      </w:r>
      <w:r w:rsidRPr="00D47134">
        <w:rPr>
          <w:rFonts w:cs="B Nazanin"/>
          <w:sz w:val="20"/>
        </w:rPr>
        <w:t>.</w:t>
      </w:r>
      <w:r w:rsidRPr="00D47134">
        <w:rPr>
          <w:rFonts w:cs="B Nazanin"/>
          <w:sz w:val="20"/>
          <w:rtl/>
        </w:rPr>
        <w:t xml:space="preserve"> وزارت بهداشت درمان و آموزش  پزشکي(1380).</w:t>
      </w:r>
    </w:p>
    <w:p w:rsidR="00DB5C96" w:rsidRPr="00D47134" w:rsidRDefault="00DB5C96" w:rsidP="00C2356F">
      <w:pPr>
        <w:numPr>
          <w:ilvl w:val="0"/>
          <w:numId w:val="13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سخنران علمي سمينار يکروزه "فنآوري نو در زمينه صنايع غذايي ايران". مرکز آموزش و تحقيقات صنعتي ايران. استان بوشهر(1381).</w:t>
      </w:r>
    </w:p>
    <w:p w:rsidR="0059439E" w:rsidRPr="00D47134" w:rsidRDefault="00F07377" w:rsidP="00C2356F">
      <w:pPr>
        <w:numPr>
          <w:ilvl w:val="0"/>
          <w:numId w:val="13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سخنران علمي سمينار يکروزه "</w:t>
      </w:r>
      <w:r w:rsidRPr="00D47134">
        <w:rPr>
          <w:rFonts w:cs="B Nazanin" w:hint="cs"/>
          <w:sz w:val="20"/>
          <w:rtl/>
        </w:rPr>
        <w:t>پنجمین جشنواره طبخ و عرضه آبزیان</w:t>
      </w:r>
      <w:r w:rsidRPr="00D47134">
        <w:rPr>
          <w:rFonts w:cs="B Nazanin"/>
          <w:sz w:val="20"/>
          <w:rtl/>
        </w:rPr>
        <w:t xml:space="preserve">". </w:t>
      </w:r>
      <w:r w:rsidRPr="00D47134">
        <w:rPr>
          <w:rFonts w:cs="B Nazanin" w:hint="cs"/>
          <w:sz w:val="20"/>
          <w:rtl/>
        </w:rPr>
        <w:t>شیلات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 w:hint="cs"/>
          <w:sz w:val="20"/>
          <w:rtl/>
        </w:rPr>
        <w:t>مازندران. (1388)</w:t>
      </w:r>
      <w:r w:rsidR="0048603C" w:rsidRPr="00D47134">
        <w:rPr>
          <w:rFonts w:cs="B Nazanin" w:hint="cs"/>
          <w:sz w:val="20"/>
          <w:rtl/>
        </w:rPr>
        <w:t>.</w:t>
      </w:r>
    </w:p>
    <w:p w:rsidR="00F07377" w:rsidRPr="00D47134" w:rsidRDefault="00F07377" w:rsidP="00C2356F">
      <w:pPr>
        <w:numPr>
          <w:ilvl w:val="0"/>
          <w:numId w:val="13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مدرس کارگاه آموزشی " فرآوری آبزیان" خوشه صنعتی شیلات چابهار.</w:t>
      </w:r>
      <w:r w:rsidRPr="00D47134">
        <w:rPr>
          <w:rFonts w:cs="B Nazanin"/>
          <w:sz w:val="20"/>
          <w:rtl/>
        </w:rPr>
        <w:t xml:space="preserve"> (13</w:t>
      </w:r>
      <w:r w:rsidRPr="00D47134">
        <w:rPr>
          <w:rFonts w:cs="B Nazanin" w:hint="cs"/>
          <w:sz w:val="20"/>
          <w:rtl/>
        </w:rPr>
        <w:t>93</w:t>
      </w:r>
      <w:r w:rsidRPr="00D47134">
        <w:rPr>
          <w:rFonts w:cs="B Nazanin"/>
          <w:sz w:val="20"/>
          <w:rtl/>
        </w:rPr>
        <w:t>).</w:t>
      </w:r>
    </w:p>
    <w:p w:rsidR="00736426" w:rsidRPr="00D47134" w:rsidRDefault="00736426" w:rsidP="00C2356F">
      <w:p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  <w:rtl/>
        </w:rPr>
      </w:pPr>
    </w:p>
    <w:p w:rsidR="00DB5C96" w:rsidRPr="00D47134" w:rsidRDefault="00DB5C96" w:rsidP="00C2356F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b/>
          <w:bCs/>
          <w:sz w:val="20"/>
          <w:rtl/>
        </w:rPr>
        <w:t>فعاليت هاي اجرايي</w:t>
      </w:r>
      <w:r w:rsidR="0048603C" w:rsidRPr="00D47134">
        <w:rPr>
          <w:rFonts w:cs="B Nazanin" w:hint="cs"/>
          <w:b/>
          <w:bCs/>
          <w:sz w:val="20"/>
          <w:rtl/>
        </w:rPr>
        <w:t xml:space="preserve"> و عضویت در مجامع علمی</w:t>
      </w:r>
      <w:r w:rsidRPr="00D47134">
        <w:rPr>
          <w:rFonts w:cs="B Nazanin"/>
          <w:b/>
          <w:bCs/>
          <w:sz w:val="20"/>
          <w:rtl/>
        </w:rPr>
        <w:t>:</w:t>
      </w:r>
    </w:p>
    <w:p w:rsidR="00A7724E" w:rsidRDefault="00A7724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 w:hint="cs"/>
          <w:sz w:val="20"/>
        </w:rPr>
      </w:pPr>
      <w:r>
        <w:rPr>
          <w:rFonts w:cs="B Nazanin" w:hint="cs"/>
          <w:sz w:val="20"/>
          <w:rtl/>
        </w:rPr>
        <w:t xml:space="preserve">معاون دانشجویی </w:t>
      </w:r>
      <w:r w:rsidR="00B51695">
        <w:rPr>
          <w:rFonts w:cs="B Nazanin" w:hint="cs"/>
          <w:sz w:val="20"/>
          <w:rtl/>
          <w:lang w:bidi="fa-IR"/>
        </w:rPr>
        <w:t xml:space="preserve">فرهنگی </w:t>
      </w:r>
      <w:r>
        <w:rPr>
          <w:rFonts w:cs="B Nazanin" w:hint="cs"/>
          <w:sz w:val="20"/>
          <w:rtl/>
        </w:rPr>
        <w:t>دانشگاه تربیت مدرس</w:t>
      </w:r>
    </w:p>
    <w:p w:rsidR="00B51695" w:rsidRDefault="00B51695" w:rsidP="00B51695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>
        <w:rPr>
          <w:rFonts w:cs="B Nazanin" w:hint="cs"/>
          <w:sz w:val="20"/>
          <w:rtl/>
        </w:rPr>
        <w:t>استاد تمام پایه 33 دانشگاه تربیت مدرس</w:t>
      </w:r>
    </w:p>
    <w:p w:rsidR="00CC4E0D" w:rsidRPr="00D47134" w:rsidRDefault="00CC4E0D" w:rsidP="00A7724E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مدیر قطب علمی فناوریهای نوین در فرآوری آبزیان</w:t>
      </w:r>
    </w:p>
    <w:p w:rsidR="0059439E" w:rsidRPr="00D47134" w:rsidRDefault="0059439E" w:rsidP="00CC4E0D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معاون اداري و مالي دانشکده منابع طبيعي و علوم دريايي دانشگاه تربيت مدرس (</w:t>
      </w:r>
      <w:r w:rsidR="00CC4E0D" w:rsidRPr="00D47134">
        <w:rPr>
          <w:rFonts w:cs="B Nazanin" w:hint="cs"/>
          <w:sz w:val="20"/>
          <w:rtl/>
        </w:rPr>
        <w:t>2</w:t>
      </w:r>
      <w:r w:rsidRPr="00D47134">
        <w:rPr>
          <w:rFonts w:cs="B Nazanin"/>
          <w:sz w:val="20"/>
          <w:rtl/>
        </w:rPr>
        <w:t xml:space="preserve"> دوره)</w:t>
      </w:r>
    </w:p>
    <w:p w:rsidR="005022C2" w:rsidRPr="00D47134" w:rsidRDefault="005022C2" w:rsidP="005022C2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نماینده وزیر در هیات امنائ موسسه آموزش عالی هراز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هيأت موسس موسسه آموزش عالي خزر محمود آباد</w:t>
      </w:r>
      <w:r w:rsidRPr="00D47134">
        <w:rPr>
          <w:rFonts w:cs="B Nazanin" w:hint="cs"/>
          <w:sz w:val="20"/>
          <w:rtl/>
        </w:rPr>
        <w:t xml:space="preserve"> 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هيأت امنا موسسه آموزش عالي خزر محمود آباد</w:t>
      </w:r>
      <w:bookmarkStart w:id="6" w:name="_GoBack"/>
      <w:bookmarkEnd w:id="6"/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معاون آموزشي دانشگاه شمال آمل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مدير گروه شيلات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مدیر گروه فرآوری محصولات شیلاتی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معاون آموزشي و قائم مقام موسسه آموزش عالي خزر محمود آباد</w:t>
      </w:r>
    </w:p>
    <w:p w:rsidR="00CC4E0D" w:rsidRPr="00D47134" w:rsidRDefault="00CC4E0D" w:rsidP="00CC4E0D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سردبیر مجله علوم و فنون شیلات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  <w:rtl/>
        </w:rPr>
      </w:pPr>
      <w:r w:rsidRPr="00D47134">
        <w:rPr>
          <w:rFonts w:cs="B Nazanin"/>
          <w:sz w:val="20"/>
          <w:rtl/>
        </w:rPr>
        <w:t>مدير کتابخانه دانشکده منابع طبيعي و علوم دريايي دانشگاه تربيت مدرس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  <w:tab w:val="num" w:pos="72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مجري راه اندازي آزمايشگاه فرآورده هاي شيلاتي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شوراي تخصصي گروه شيلات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شوراي پژوهشي دانشکده منابع طبيعي و علوم دريايي دانشگاه تربيت مدرس.</w:t>
      </w:r>
    </w:p>
    <w:p w:rsidR="00817E2B" w:rsidRPr="00D47134" w:rsidRDefault="00817E2B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 xml:space="preserve">عضو هيات تحريريه </w:t>
      </w:r>
      <w:r w:rsidRPr="00D47134">
        <w:rPr>
          <w:rFonts w:cs="B Nazanin" w:hint="cs"/>
          <w:sz w:val="20"/>
          <w:rtl/>
        </w:rPr>
        <w:t>مجله علوم و فنون شیلات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هيات تحريريه مجله علوم دريايي ايران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هيات تحريريه مجله علوم بين المللي منابع طبيعي و علوم دريايي دانشگاه تربيت مدرس.</w:t>
      </w:r>
    </w:p>
    <w:p w:rsidR="00E2158B" w:rsidRPr="00D47134" w:rsidRDefault="00E2158B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/>
          <w:sz w:val="20"/>
          <w:rtl/>
        </w:rPr>
        <w:t>عضو هيات تحريريه مجله علوم دريايي ايران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هیات تحریریه </w:t>
      </w:r>
      <w:r w:rsidRPr="00D47134">
        <w:rPr>
          <w:rFonts w:cs="B Nazanin"/>
          <w:sz w:val="20"/>
          <w:rtl/>
        </w:rPr>
        <w:t>مجله بهره برداری و پرورش آبزیان</w:t>
      </w:r>
      <w:r w:rsidR="00E2158B" w:rsidRPr="00D47134">
        <w:rPr>
          <w:rFonts w:cs="B Nazanin" w:hint="cs"/>
          <w:sz w:val="20"/>
          <w:rtl/>
        </w:rPr>
        <w:t>.</w:t>
      </w:r>
    </w:p>
    <w:p w:rsidR="0059439E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شورای هماهنگی کانون فرآوری آبزیان کشور- </w:t>
      </w:r>
      <w:r w:rsidR="0059439E" w:rsidRPr="00D47134">
        <w:rPr>
          <w:rFonts w:cs="B Nazanin" w:hint="cs"/>
          <w:sz w:val="20"/>
          <w:rtl/>
        </w:rPr>
        <w:t>معاونت</w:t>
      </w:r>
      <w:r w:rsidR="0059439E" w:rsidRPr="00D47134">
        <w:rPr>
          <w:rFonts w:cs="B Nazanin"/>
          <w:sz w:val="20"/>
          <w:rtl/>
        </w:rPr>
        <w:t xml:space="preserve"> </w:t>
      </w:r>
      <w:r w:rsidR="0059439E" w:rsidRPr="00D47134">
        <w:rPr>
          <w:rFonts w:cs="B Nazanin" w:hint="cs"/>
          <w:sz w:val="20"/>
          <w:rtl/>
        </w:rPr>
        <w:t>علمی و فنآوری ریاست جمهوری</w:t>
      </w:r>
      <w:r w:rsidR="0059439E" w:rsidRPr="00D47134">
        <w:rPr>
          <w:rFonts w:cs="B Nazanin"/>
          <w:sz w:val="20"/>
          <w:rtl/>
        </w:rPr>
        <w:t>.</w:t>
      </w:r>
    </w:p>
    <w:p w:rsidR="0059439E" w:rsidRPr="00D47134" w:rsidRDefault="0059439E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کارگروه </w:t>
      </w:r>
      <w:r w:rsidR="0048603C" w:rsidRPr="00D47134">
        <w:rPr>
          <w:rFonts w:cs="B Nazanin" w:hint="cs"/>
          <w:sz w:val="20"/>
          <w:rtl/>
        </w:rPr>
        <w:t xml:space="preserve">تخصصی </w:t>
      </w:r>
      <w:r w:rsidRPr="00D47134">
        <w:rPr>
          <w:rFonts w:cs="B Nazanin" w:hint="cs"/>
          <w:sz w:val="20"/>
          <w:rtl/>
        </w:rPr>
        <w:t>جذب دانشگاه آزاد استان تهران</w:t>
      </w:r>
      <w:r w:rsidR="00E2158B" w:rsidRPr="00D47134">
        <w:rPr>
          <w:rFonts w:cs="B Nazanin" w:hint="cs"/>
          <w:sz w:val="20"/>
          <w:rtl/>
        </w:rPr>
        <w:t>.</w:t>
      </w:r>
    </w:p>
    <w:p w:rsidR="0048603C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>عضو تدوین استاندارد گوشت و فرآورده های کشاورزی کشور</w:t>
      </w:r>
      <w:r w:rsidR="00E2158B" w:rsidRPr="00D47134">
        <w:rPr>
          <w:rFonts w:cs="B Nazanin" w:hint="cs"/>
          <w:sz w:val="20"/>
          <w:rtl/>
        </w:rPr>
        <w:t>.</w:t>
      </w:r>
    </w:p>
    <w:p w:rsidR="0048603C" w:rsidRPr="00D47134" w:rsidRDefault="00571FB8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  <w:lang w:bidi="fa-IR"/>
        </w:rPr>
        <w:t xml:space="preserve">عضو </w:t>
      </w:r>
      <w:r w:rsidR="0048603C" w:rsidRPr="00D47134">
        <w:rPr>
          <w:rFonts w:cs="B Nazanin" w:hint="cs"/>
          <w:sz w:val="20"/>
          <w:rtl/>
        </w:rPr>
        <w:t>کمیته ارزیابی و تدوین راهبردهای بهره وری در سازمان شیلات</w:t>
      </w:r>
      <w:r w:rsidR="00E2158B" w:rsidRPr="00D47134">
        <w:rPr>
          <w:rFonts w:cs="B Nazanin" w:hint="cs"/>
          <w:sz w:val="20"/>
          <w:rtl/>
        </w:rPr>
        <w:t>.</w:t>
      </w:r>
    </w:p>
    <w:p w:rsidR="0048603C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</w:t>
      </w:r>
      <w:r w:rsidRPr="00D47134">
        <w:rPr>
          <w:rFonts w:cs="B Nazanin"/>
          <w:sz w:val="20"/>
          <w:rtl/>
        </w:rPr>
        <w:t>انجمن صنايع غذايي ايران</w:t>
      </w:r>
    </w:p>
    <w:p w:rsidR="0048603C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   </w:t>
      </w:r>
      <w:r w:rsidRPr="00D47134">
        <w:rPr>
          <w:rFonts w:cs="B Nazanin"/>
          <w:sz w:val="20"/>
        </w:rPr>
        <w:t>European Aquaculture Society</w:t>
      </w:r>
      <w:r w:rsidRPr="00D47134">
        <w:rPr>
          <w:rFonts w:cs="B Nazanin" w:hint="cs"/>
          <w:sz w:val="20"/>
          <w:rtl/>
        </w:rPr>
        <w:t xml:space="preserve">  </w:t>
      </w:r>
    </w:p>
    <w:p w:rsidR="0048603C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lastRenderedPageBreak/>
        <w:t xml:space="preserve">عضو </w:t>
      </w:r>
      <w:r w:rsidRPr="00D47134">
        <w:rPr>
          <w:rFonts w:cs="B Nazanin"/>
          <w:sz w:val="20"/>
          <w:rtl/>
        </w:rPr>
        <w:t>انجمن دانش آموختگان دانشگاه تربيت مدرس</w:t>
      </w:r>
    </w:p>
    <w:p w:rsidR="0048603C" w:rsidRPr="00D47134" w:rsidRDefault="0048603C" w:rsidP="00774DD0">
      <w:pPr>
        <w:numPr>
          <w:ilvl w:val="0"/>
          <w:numId w:val="7"/>
        </w:numPr>
        <w:tabs>
          <w:tab w:val="num" w:pos="540"/>
        </w:tabs>
        <w:bidi/>
        <w:spacing w:before="120" w:after="120"/>
        <w:ind w:left="-162"/>
        <w:jc w:val="both"/>
        <w:rPr>
          <w:rFonts w:cs="B Nazanin"/>
          <w:sz w:val="20"/>
        </w:rPr>
      </w:pPr>
      <w:r w:rsidRPr="00D47134">
        <w:rPr>
          <w:rFonts w:cs="B Nazanin" w:hint="cs"/>
          <w:sz w:val="20"/>
          <w:rtl/>
        </w:rPr>
        <w:t xml:space="preserve">عضو </w:t>
      </w:r>
      <w:r w:rsidRPr="00D47134">
        <w:rPr>
          <w:rFonts w:cs="B Nazanin"/>
          <w:sz w:val="20"/>
          <w:rtl/>
        </w:rPr>
        <w:t>انجمن دانش آموختگان دانشگاه تهران</w:t>
      </w:r>
    </w:p>
    <w:p w:rsidR="00F07377" w:rsidRPr="00D47134" w:rsidRDefault="00F07377" w:rsidP="00C2356F">
      <w:p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sz w:val="20"/>
        </w:rPr>
      </w:pPr>
    </w:p>
    <w:p w:rsidR="00DB5C96" w:rsidRPr="00D47134" w:rsidRDefault="00DB5C96" w:rsidP="00C2356F">
      <w:pPr>
        <w:tabs>
          <w:tab w:val="num" w:pos="540"/>
        </w:tabs>
        <w:bidi/>
        <w:spacing w:before="120" w:after="120" w:line="276" w:lineRule="auto"/>
        <w:ind w:left="-162" w:right="81" w:hanging="360"/>
        <w:jc w:val="both"/>
        <w:rPr>
          <w:rFonts w:cs="B Nazanin"/>
          <w:b/>
          <w:bCs/>
          <w:sz w:val="20"/>
          <w:rtl/>
        </w:rPr>
      </w:pPr>
      <w:r w:rsidRPr="00D47134">
        <w:rPr>
          <w:rFonts w:cs="B Nazanin"/>
          <w:b/>
          <w:bCs/>
          <w:sz w:val="20"/>
          <w:rtl/>
        </w:rPr>
        <w:t xml:space="preserve">ساير فعاليت ها: </w:t>
      </w:r>
    </w:p>
    <w:p w:rsidR="00DB5C96" w:rsidRPr="00D47134" w:rsidRDefault="00DB5C96" w:rsidP="00C2356F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  <w:rtl/>
          <w:lang w:bidi="fa-IR"/>
        </w:rPr>
      </w:pPr>
      <w:r w:rsidRPr="00D47134">
        <w:rPr>
          <w:rFonts w:cs="B Nazanin"/>
          <w:sz w:val="20"/>
          <w:rtl/>
        </w:rPr>
        <w:t xml:space="preserve">شرکت در کارگاه آموزشي مميزي و بازرسي حصپ </w:t>
      </w:r>
      <w:r w:rsidRPr="00D47134">
        <w:rPr>
          <w:rFonts w:cs="B Nazanin"/>
          <w:sz w:val="20"/>
        </w:rPr>
        <w:t>HACCP</w:t>
      </w:r>
      <w:r w:rsidRPr="00D47134">
        <w:rPr>
          <w:rFonts w:cs="B Nazanin"/>
          <w:b/>
          <w:bCs/>
          <w:sz w:val="20"/>
          <w:rtl/>
          <w:lang w:bidi="fa-IR"/>
        </w:rPr>
        <w:t xml:space="preserve">. </w:t>
      </w:r>
      <w:r w:rsidRPr="00D47134">
        <w:rPr>
          <w:rFonts w:cs="B Nazanin"/>
          <w:sz w:val="20"/>
          <w:rtl/>
          <w:lang w:bidi="fa-IR"/>
        </w:rPr>
        <w:t>(1383)</w:t>
      </w:r>
      <w:r w:rsidRPr="00D47134">
        <w:rPr>
          <w:rFonts w:cs="B Nazanin"/>
          <w:b/>
          <w:bCs/>
          <w:sz w:val="20"/>
          <w:rtl/>
          <w:lang w:bidi="fa-IR"/>
        </w:rPr>
        <w:t xml:space="preserve">. </w:t>
      </w:r>
      <w:r w:rsidRPr="00D47134">
        <w:rPr>
          <w:rFonts w:cs="B Nazanin"/>
          <w:sz w:val="20"/>
          <w:lang w:bidi="fa-IR"/>
        </w:rPr>
        <w:t>FAO</w:t>
      </w:r>
      <w:r w:rsidRPr="00D47134">
        <w:rPr>
          <w:rFonts w:cs="B Nazanin"/>
          <w:sz w:val="20"/>
          <w:rtl/>
          <w:lang w:bidi="fa-IR"/>
        </w:rPr>
        <w:t xml:space="preserve"> </w:t>
      </w:r>
      <w:r w:rsidRPr="00D47134">
        <w:rPr>
          <w:rFonts w:cs="B Nazanin" w:hint="cs"/>
          <w:sz w:val="20"/>
          <w:rtl/>
          <w:lang w:bidi="fa-IR"/>
        </w:rPr>
        <w:t xml:space="preserve">- </w:t>
      </w:r>
      <w:r w:rsidRPr="00D47134">
        <w:rPr>
          <w:rFonts w:cs="B Nazanin"/>
          <w:sz w:val="20"/>
          <w:rtl/>
          <w:lang w:bidi="fa-IR"/>
        </w:rPr>
        <w:t>وزارت جهاد کشاورزي. رشت. ايران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</w:p>
    <w:p w:rsidR="00DB5C96" w:rsidRPr="00D47134" w:rsidRDefault="00DB5C96" w:rsidP="00C2356F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</w:rPr>
      </w:pPr>
      <w:r w:rsidRPr="00D47134">
        <w:rPr>
          <w:rFonts w:cs="B Nazanin"/>
          <w:sz w:val="20"/>
          <w:rtl/>
        </w:rPr>
        <w:t>شرکت در کارگاه آموزشي سواد اطلاعاتي</w:t>
      </w:r>
      <w:r w:rsidRPr="00D47134">
        <w:rPr>
          <w:rFonts w:cs="B Nazanin"/>
          <w:b/>
          <w:bCs/>
          <w:sz w:val="20"/>
          <w:rtl/>
          <w:lang w:bidi="fa-IR"/>
        </w:rPr>
        <w:t xml:space="preserve">. </w:t>
      </w:r>
      <w:r w:rsidRPr="00D47134">
        <w:rPr>
          <w:rFonts w:cs="B Nazanin"/>
          <w:sz w:val="20"/>
          <w:rtl/>
          <w:lang w:bidi="fa-IR"/>
        </w:rPr>
        <w:t>(1384)</w:t>
      </w:r>
      <w:r w:rsidRPr="00D47134">
        <w:rPr>
          <w:rFonts w:cs="B Nazanin"/>
          <w:b/>
          <w:bCs/>
          <w:sz w:val="20"/>
          <w:rtl/>
          <w:lang w:bidi="fa-IR"/>
        </w:rPr>
        <w:t xml:space="preserve">. </w:t>
      </w:r>
      <w:r w:rsidRPr="00D47134">
        <w:rPr>
          <w:rFonts w:cs="B Nazanin"/>
          <w:sz w:val="20"/>
          <w:rtl/>
          <w:lang w:bidi="fa-IR"/>
        </w:rPr>
        <w:t>موسسه پژوهش و و برنامه ريزي آموزش عالي- دانشگاه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تربيت مدرس. ايران</w:t>
      </w:r>
    </w:p>
    <w:p w:rsidR="00DB5C96" w:rsidRPr="00D47134" w:rsidRDefault="00DB5C96" w:rsidP="00C2356F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</w:rPr>
      </w:pPr>
      <w:r w:rsidRPr="00D47134">
        <w:rPr>
          <w:rFonts w:cs="B Nazanin"/>
          <w:sz w:val="20"/>
          <w:rtl/>
          <w:lang w:bidi="fa-IR"/>
        </w:rPr>
        <w:t>مجري کارگاه آموزشي</w:t>
      </w:r>
      <w:r w:rsidRPr="00D47134">
        <w:rPr>
          <w:rFonts w:eastAsia="Calibri" w:cs="B Nazanin"/>
          <w:b/>
          <w:bCs/>
          <w:sz w:val="20"/>
          <w:rtl/>
          <w:lang w:val="en-GB"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ارزش افزوده آبزيان و</w:t>
      </w:r>
      <w:r w:rsidRPr="00D47134">
        <w:rPr>
          <w:rFonts w:eastAsia="Calibri" w:cs="B Nazanin"/>
          <w:sz w:val="20"/>
          <w:rtl/>
          <w:lang w:val="en-GB"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 xml:space="preserve">توليد محصولات خميري ماهي، دانشگاه تربيت مدرس(1387).  </w:t>
      </w:r>
      <w:r w:rsidRPr="00D47134">
        <w:rPr>
          <w:rFonts w:cs="B Nazanin"/>
          <w:sz w:val="20"/>
          <w:rtl/>
        </w:rPr>
        <w:t xml:space="preserve"> </w:t>
      </w:r>
    </w:p>
    <w:p w:rsidR="00DB5C96" w:rsidRPr="00D47134" w:rsidRDefault="00DB5C96" w:rsidP="00C2356F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  <w:rPr>
          <w:rFonts w:cs="B Nazanin"/>
          <w:b/>
          <w:bCs/>
          <w:sz w:val="20"/>
        </w:rPr>
      </w:pPr>
      <w:r w:rsidRPr="00D47134">
        <w:rPr>
          <w:rFonts w:cs="B Nazanin"/>
          <w:sz w:val="20"/>
          <w:rtl/>
          <w:lang w:bidi="fa-IR"/>
        </w:rPr>
        <w:t>مجري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کارگاه آموزشي فرآوري آبزيان و</w:t>
      </w:r>
      <w:r w:rsidRPr="00D47134">
        <w:rPr>
          <w:rFonts w:eastAsia="Calibri" w:cs="B Nazanin"/>
          <w:b/>
          <w:bCs/>
          <w:sz w:val="20"/>
          <w:rtl/>
          <w:lang w:val="en-GB"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 xml:space="preserve">طراحي خط توليد، دانشگاه تربيت مدرس(1388).  </w:t>
      </w:r>
    </w:p>
    <w:p w:rsidR="00774DD0" w:rsidRPr="00D47134" w:rsidRDefault="00DB5C96" w:rsidP="00774DD0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</w:pP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مجري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>کارگاه آموزشي ارزش افزوده آبزيان و</w:t>
      </w:r>
      <w:r w:rsidRPr="00D47134">
        <w:rPr>
          <w:rFonts w:eastAsia="Calibri" w:cs="B Nazanin"/>
          <w:sz w:val="20"/>
          <w:rtl/>
          <w:lang w:val="en-GB" w:bidi="fa-IR"/>
        </w:rPr>
        <w:t xml:space="preserve"> فرآورده هاي </w:t>
      </w:r>
      <w:r w:rsidRPr="00D47134">
        <w:rPr>
          <w:rFonts w:cs="B Nazanin"/>
          <w:sz w:val="20"/>
          <w:rtl/>
          <w:lang w:bidi="fa-IR"/>
        </w:rPr>
        <w:t xml:space="preserve">خميري ماهي، دانشگاه تربيت مدرس(1389).  </w:t>
      </w:r>
      <w:r w:rsidRPr="00D47134">
        <w:rPr>
          <w:rFonts w:cs="B Nazanin"/>
          <w:sz w:val="20"/>
          <w:rtl/>
        </w:rPr>
        <w:t xml:space="preserve"> 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b/>
          <w:bCs/>
          <w:sz w:val="20"/>
          <w:rtl/>
        </w:rPr>
        <w:t xml:space="preserve">  </w:t>
      </w:r>
    </w:p>
    <w:p w:rsidR="004B2229" w:rsidRPr="00D47134" w:rsidRDefault="00DB5C96" w:rsidP="00774DD0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</w:pPr>
      <w:r w:rsidRPr="00D47134">
        <w:rPr>
          <w:rFonts w:cs="B Nazanin" w:hint="cs"/>
          <w:sz w:val="20"/>
          <w:rtl/>
          <w:lang w:bidi="fa-IR"/>
        </w:rPr>
        <w:t>دبیر علمی اولین</w:t>
      </w:r>
      <w:r w:rsidRPr="00D47134">
        <w:rPr>
          <w:rFonts w:cs="B Nazanin"/>
          <w:b/>
          <w:bCs/>
          <w:sz w:val="20"/>
          <w:rtl/>
          <w:lang w:bidi="fa-IR"/>
        </w:rPr>
        <w:t xml:space="preserve"> </w:t>
      </w:r>
      <w:r w:rsidRPr="00D47134">
        <w:rPr>
          <w:rFonts w:cs="B Nazanin"/>
          <w:sz w:val="20"/>
          <w:rtl/>
          <w:lang w:bidi="fa-IR"/>
        </w:rPr>
        <w:t xml:space="preserve">کارگاه </w:t>
      </w:r>
      <w:r w:rsidRPr="00D47134">
        <w:rPr>
          <w:rFonts w:cs="B Nazanin" w:hint="cs"/>
          <w:sz w:val="20"/>
          <w:rtl/>
          <w:lang w:bidi="fa-IR"/>
        </w:rPr>
        <w:t>ارزیابی حسی فرآورده های غذایی دریایی</w:t>
      </w:r>
      <w:r w:rsidRPr="00D47134">
        <w:rPr>
          <w:rFonts w:cs="B Nazanin"/>
          <w:sz w:val="20"/>
          <w:rtl/>
          <w:lang w:bidi="fa-IR"/>
        </w:rPr>
        <w:t>، دانشگاه تربيت مدرس(13</w:t>
      </w:r>
      <w:r w:rsidRPr="00D47134">
        <w:rPr>
          <w:rFonts w:cs="B Nazanin" w:hint="cs"/>
          <w:sz w:val="20"/>
          <w:rtl/>
          <w:lang w:bidi="fa-IR"/>
        </w:rPr>
        <w:t>91</w:t>
      </w:r>
      <w:r w:rsidRPr="00D47134">
        <w:rPr>
          <w:rFonts w:cs="B Nazanin"/>
          <w:sz w:val="20"/>
          <w:rtl/>
          <w:lang w:bidi="fa-IR"/>
        </w:rPr>
        <w:t>)</w:t>
      </w:r>
      <w:r w:rsidRPr="00D47134">
        <w:rPr>
          <w:rFonts w:cs="B Nazanin" w:hint="cs"/>
          <w:sz w:val="20"/>
          <w:rtl/>
          <w:lang w:bidi="fa-IR"/>
        </w:rPr>
        <w:t>.</w:t>
      </w:r>
    </w:p>
    <w:p w:rsidR="00A276A4" w:rsidRPr="00D47134" w:rsidRDefault="00A276A4" w:rsidP="00A276A4">
      <w:pPr>
        <w:numPr>
          <w:ilvl w:val="0"/>
          <w:numId w:val="8"/>
        </w:numPr>
        <w:tabs>
          <w:tab w:val="num" w:pos="540"/>
        </w:tabs>
        <w:bidi/>
        <w:spacing w:before="120" w:after="120" w:line="276" w:lineRule="auto"/>
        <w:ind w:left="-162" w:right="81"/>
        <w:jc w:val="both"/>
      </w:pPr>
      <w:r w:rsidRPr="00D47134">
        <w:rPr>
          <w:rFonts w:cs="B Nazanin" w:hint="cs"/>
          <w:sz w:val="20"/>
          <w:rtl/>
          <w:lang w:bidi="fa-IR"/>
        </w:rPr>
        <w:t>مجری کارگاه سوریمی و فرآورده های خمیری ماهی</w:t>
      </w:r>
      <w:r w:rsidR="008731A5">
        <w:rPr>
          <w:rFonts w:cs="B Nazanin"/>
          <w:sz w:val="20"/>
          <w:lang w:bidi="fa-IR"/>
        </w:rPr>
        <w:t xml:space="preserve"> </w:t>
      </w:r>
      <w:r w:rsidR="00A7724E">
        <w:rPr>
          <w:rFonts w:cs="B Nazanin" w:hint="cs"/>
          <w:sz w:val="20"/>
          <w:rtl/>
          <w:lang w:bidi="fa-IR"/>
        </w:rPr>
        <w:t>1396 ، 1397</w:t>
      </w:r>
    </w:p>
    <w:sectPr w:rsidR="00A276A4" w:rsidRPr="00D47134" w:rsidSect="00926D0C">
      <w:footerReference w:type="default" r:id="rId28"/>
      <w:pgSz w:w="11906" w:h="16838"/>
      <w:pgMar w:top="1138" w:right="1296" w:bottom="1440" w:left="1555" w:header="706" w:footer="706" w:gutter="0"/>
      <w:pgBorders w:offsetFrom="page">
        <w:top w:val="thinThickSmallGap" w:sz="24" w:space="24" w:color="auto"/>
        <w:left w:val="thinThickSmallGap" w:sz="24" w:space="24" w:color="auto"/>
        <w:bottom w:val="thickThinSmallGap" w:sz="24" w:space="24" w:color="auto"/>
        <w:right w:val="thickThinSmallGap" w:sz="24" w:space="24" w:color="auto"/>
      </w:pgBorders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A3634" w:rsidRDefault="00EA3634" w:rsidP="00E9101B">
      <w:r>
        <w:separator/>
      </w:r>
    </w:p>
  </w:endnote>
  <w:endnote w:type="continuationSeparator" w:id="0">
    <w:p w:rsidR="00EA3634" w:rsidRDefault="00EA3634" w:rsidP="00E910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otus">
    <w:charset w:val="B2"/>
    <w:family w:val="auto"/>
    <w:pitch w:val="variable"/>
    <w:sig w:usb0="00002001" w:usb1="00000000" w:usb2="00000000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old">
    <w:altName w:val="Times New Roman"/>
    <w:panose1 w:val="00000000000000000000"/>
    <w:charset w:val="00"/>
    <w:family w:val="roman"/>
    <w:notTrueType/>
    <w:pitch w:val="default"/>
  </w:font>
  <w:font w:name="GulliverI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XwlqjmMyriadPro-SemiCn">
    <w:altName w:val="Times New Roman"/>
    <w:panose1 w:val="00000000000000000000"/>
    <w:charset w:val="00"/>
    <w:family w:val="roman"/>
    <w:notTrueType/>
    <w:pitch w:val="default"/>
  </w:font>
  <w:font w:name="HelveticaNeue-Light">
    <w:altName w:val="Times New Roman"/>
    <w:panose1 w:val="00000000000000000000"/>
    <w:charset w:val="00"/>
    <w:family w:val="roman"/>
    <w:notTrueType/>
    <w:pitch w:val="default"/>
  </w:font>
  <w:font w:name="AdvPTimes">
    <w:altName w:val="Times New Roman"/>
    <w:panose1 w:val="00000000000000000000"/>
    <w:charset w:val="00"/>
    <w:family w:val="roman"/>
    <w:notTrueType/>
    <w:pitch w:val="default"/>
  </w:font>
  <w:font w:name="LqkgxpMkhvvpAdvTTb8864ccf.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dvGulliv-R">
    <w:altName w:val="MS Mincho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Titr,Bold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Sakkal Majalla">
    <w:panose1 w:val="02000000000000000000"/>
    <w:charset w:val="00"/>
    <w:family w:val="auto"/>
    <w:pitch w:val="variable"/>
    <w:sig w:usb0="A000207F" w:usb1="C000204B" w:usb2="00000008" w:usb3="00000000" w:csb0="000000D3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tl/>
      </w:rPr>
      <w:id w:val="-12265225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B6BFE" w:rsidRDefault="008B6BFE" w:rsidP="00926D0C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51695">
          <w:rPr>
            <w:noProof/>
            <w:rtl/>
          </w:rPr>
          <w:t>30</w:t>
        </w:r>
        <w:r>
          <w:rPr>
            <w:noProof/>
          </w:rPr>
          <w:fldChar w:fldCharType="end"/>
        </w:r>
      </w:p>
    </w:sdtContent>
  </w:sdt>
  <w:p w:rsidR="008B6BFE" w:rsidRDefault="008B6BF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A3634" w:rsidRDefault="00EA3634" w:rsidP="00E9101B">
      <w:r>
        <w:separator/>
      </w:r>
    </w:p>
  </w:footnote>
  <w:footnote w:type="continuationSeparator" w:id="0">
    <w:p w:rsidR="00EA3634" w:rsidRDefault="00EA3634" w:rsidP="00E9101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A5BBC"/>
    <w:multiLevelType w:val="hybridMultilevel"/>
    <w:tmpl w:val="81BA4890"/>
    <w:lvl w:ilvl="0" w:tplc="0B2AC88E">
      <w:start w:val="1"/>
      <w:numFmt w:val="decimal"/>
      <w:suff w:val="space"/>
      <w:lvlText w:val="%1)"/>
      <w:lvlJc w:val="left"/>
      <w:pPr>
        <w:ind w:left="216" w:hanging="21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1">
    <w:nsid w:val="0DF92B1E"/>
    <w:multiLevelType w:val="hybridMultilevel"/>
    <w:tmpl w:val="8BF0FA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B86D93"/>
    <w:multiLevelType w:val="hybridMultilevel"/>
    <w:tmpl w:val="90582A0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B8C4D9FE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DAF0B37"/>
    <w:multiLevelType w:val="hybridMultilevel"/>
    <w:tmpl w:val="C9C4FF6E"/>
    <w:lvl w:ilvl="0" w:tplc="7744CC66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37D34B1"/>
    <w:multiLevelType w:val="multilevel"/>
    <w:tmpl w:val="62EA34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28045D41"/>
    <w:multiLevelType w:val="hybridMultilevel"/>
    <w:tmpl w:val="6F0ED7CA"/>
    <w:lvl w:ilvl="0" w:tplc="D902B2EC">
      <w:start w:val="1"/>
      <w:numFmt w:val="decimal"/>
      <w:suff w:val="space"/>
      <w:lvlText w:val="%1)"/>
      <w:lvlJc w:val="left"/>
      <w:pPr>
        <w:ind w:left="397" w:hanging="397"/>
      </w:pPr>
      <w:rPr>
        <w:rFonts w:hint="default"/>
        <w:b w:val="0"/>
        <w:bCs w:val="0"/>
        <w:i w:val="0"/>
        <w:iCs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28B6003E"/>
    <w:multiLevelType w:val="hybridMultilevel"/>
    <w:tmpl w:val="6EEA84EE"/>
    <w:lvl w:ilvl="0" w:tplc="7070F132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2E2A2F1E"/>
    <w:multiLevelType w:val="hybridMultilevel"/>
    <w:tmpl w:val="02F83548"/>
    <w:lvl w:ilvl="0" w:tplc="F1BA05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8">
    <w:nsid w:val="2FF3294B"/>
    <w:multiLevelType w:val="hybridMultilevel"/>
    <w:tmpl w:val="9D7C4F24"/>
    <w:lvl w:ilvl="0" w:tplc="5D6205D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31A6637B"/>
    <w:multiLevelType w:val="hybridMultilevel"/>
    <w:tmpl w:val="F80205B4"/>
    <w:lvl w:ilvl="0" w:tplc="04090011">
      <w:start w:val="1"/>
      <w:numFmt w:val="decimal"/>
      <w:lvlText w:val="%1)"/>
      <w:lvlJc w:val="left"/>
      <w:pPr>
        <w:tabs>
          <w:tab w:val="num" w:pos="-180"/>
        </w:tabs>
        <w:ind w:left="-180" w:hanging="360"/>
      </w:pPr>
      <w:rPr>
        <w:rFonts w:hint="default"/>
        <w:b w:val="0"/>
        <w:bCs w:val="0"/>
      </w:rPr>
    </w:lvl>
    <w:lvl w:ilvl="1" w:tplc="0409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b w:val="0"/>
        <w:bCs w:val="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1C640D2"/>
    <w:multiLevelType w:val="hybridMultilevel"/>
    <w:tmpl w:val="00D4FBD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603607F"/>
    <w:multiLevelType w:val="hybridMultilevel"/>
    <w:tmpl w:val="53289FA2"/>
    <w:lvl w:ilvl="0" w:tplc="7744CC66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88B79B7"/>
    <w:multiLevelType w:val="hybridMultilevel"/>
    <w:tmpl w:val="2AA8DAD2"/>
    <w:lvl w:ilvl="0" w:tplc="8086112C">
      <w:start w:val="1"/>
      <w:numFmt w:val="decimal"/>
      <w:suff w:val="space"/>
      <w:lvlText w:val="%1)"/>
      <w:lvlJc w:val="left"/>
      <w:pPr>
        <w:ind w:left="382" w:hanging="292"/>
      </w:pPr>
      <w:rPr>
        <w:rFonts w:hint="default"/>
        <w:b w:val="0"/>
        <w:bCs w:val="0"/>
      </w:rPr>
    </w:lvl>
    <w:lvl w:ilvl="1" w:tplc="C7442648">
      <w:start w:val="1"/>
      <w:numFmt w:val="decimal"/>
      <w:lvlText w:val="%2."/>
      <w:lvlJc w:val="left"/>
      <w:pPr>
        <w:tabs>
          <w:tab w:val="num" w:pos="810"/>
        </w:tabs>
        <w:ind w:left="450" w:firstLine="0"/>
      </w:pPr>
      <w:rPr>
        <w:rFonts w:hint="default"/>
        <w:b w:val="0"/>
        <w:bCs w:val="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38A4187B"/>
    <w:multiLevelType w:val="hybridMultilevel"/>
    <w:tmpl w:val="4F980724"/>
    <w:lvl w:ilvl="0" w:tplc="04090011">
      <w:start w:val="1"/>
      <w:numFmt w:val="decimal"/>
      <w:lvlText w:val="%1)"/>
      <w:lvlJc w:val="left"/>
      <w:pPr>
        <w:tabs>
          <w:tab w:val="num" w:pos="540"/>
        </w:tabs>
        <w:ind w:left="540" w:hanging="360"/>
      </w:pPr>
      <w:rPr>
        <w:b/>
        <w:bCs w:val="0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3BAA307E"/>
    <w:multiLevelType w:val="hybridMultilevel"/>
    <w:tmpl w:val="29C6FC68"/>
    <w:lvl w:ilvl="0" w:tplc="75D88144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F875854"/>
    <w:multiLevelType w:val="hybridMultilevel"/>
    <w:tmpl w:val="A72EFAB8"/>
    <w:lvl w:ilvl="0" w:tplc="0B2AC88E">
      <w:start w:val="1"/>
      <w:numFmt w:val="decimal"/>
      <w:suff w:val="space"/>
      <w:lvlText w:val="%1)"/>
      <w:lvlJc w:val="left"/>
      <w:pPr>
        <w:ind w:left="216" w:hanging="216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16">
    <w:nsid w:val="402D31C1"/>
    <w:multiLevelType w:val="hybridMultilevel"/>
    <w:tmpl w:val="937C9E7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2172BDE"/>
    <w:multiLevelType w:val="hybridMultilevel"/>
    <w:tmpl w:val="B7A4A6C0"/>
    <w:lvl w:ilvl="0" w:tplc="04090011">
      <w:start w:val="1"/>
      <w:numFmt w:val="decimal"/>
      <w:lvlText w:val="%1)"/>
      <w:lvlJc w:val="left"/>
      <w:pPr>
        <w:tabs>
          <w:tab w:val="num" w:pos="-180"/>
        </w:tabs>
        <w:ind w:left="-18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44FD4F67"/>
    <w:multiLevelType w:val="hybridMultilevel"/>
    <w:tmpl w:val="780E535A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493A79D8"/>
    <w:multiLevelType w:val="hybridMultilevel"/>
    <w:tmpl w:val="BAD2A414"/>
    <w:lvl w:ilvl="0" w:tplc="2FC03404">
      <w:start w:val="5"/>
      <w:numFmt w:val="decimal"/>
      <w:lvlText w:val="%1."/>
      <w:lvlJc w:val="left"/>
      <w:pPr>
        <w:tabs>
          <w:tab w:val="num" w:pos="540"/>
        </w:tabs>
        <w:ind w:left="540" w:hanging="360"/>
      </w:pPr>
      <w:rPr>
        <w:rFonts w:hint="default"/>
        <w:b w:val="0"/>
        <w:bCs/>
        <w:sz w:val="20"/>
        <w:szCs w:val="20"/>
      </w:rPr>
    </w:lvl>
    <w:lvl w:ilvl="1" w:tplc="7070F132">
      <w:start w:val="1"/>
      <w:numFmt w:val="decimal"/>
      <w:lvlText w:val="%2."/>
      <w:lvlJc w:val="left"/>
      <w:pPr>
        <w:tabs>
          <w:tab w:val="num" w:pos="1260"/>
        </w:tabs>
        <w:ind w:left="1260" w:hanging="360"/>
      </w:pPr>
      <w:rPr>
        <w:rFonts w:hint="default"/>
        <w:b w:val="0"/>
        <w:bCs w:val="0"/>
        <w:sz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20">
    <w:nsid w:val="4BC61EF0"/>
    <w:multiLevelType w:val="hybridMultilevel"/>
    <w:tmpl w:val="11705808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D1D1419"/>
    <w:multiLevelType w:val="hybridMultilevel"/>
    <w:tmpl w:val="437C635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17A053D"/>
    <w:multiLevelType w:val="hybridMultilevel"/>
    <w:tmpl w:val="70443906"/>
    <w:lvl w:ilvl="0" w:tplc="020038D4">
      <w:start w:val="1"/>
      <w:numFmt w:val="decimal"/>
      <w:suff w:val="space"/>
      <w:lvlText w:val="%1."/>
      <w:lvlJc w:val="left"/>
      <w:pPr>
        <w:ind w:left="397" w:hanging="397"/>
      </w:pPr>
      <w:rPr>
        <w:rFonts w:ascii="Times New Roman" w:hAnsi="Times New Roman" w:cs="Times New Roman" w:hint="default"/>
        <w:b w:val="0"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3BA603D"/>
    <w:multiLevelType w:val="hybridMultilevel"/>
    <w:tmpl w:val="AACAB7DA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4230D38"/>
    <w:multiLevelType w:val="hybridMultilevel"/>
    <w:tmpl w:val="775C719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1">
      <w:start w:val="1"/>
      <w:numFmt w:val="decimal"/>
      <w:lvlText w:val="%9)"/>
      <w:lvlJc w:val="left"/>
      <w:pPr>
        <w:ind w:left="6480" w:hanging="180"/>
      </w:pPr>
      <w:rPr>
        <w:rFonts w:hint="default"/>
        <w:b w:val="0"/>
        <w:bCs w:val="0"/>
        <w:i w:val="0"/>
        <w:iCs w:val="0"/>
        <w:sz w:val="20"/>
        <w:szCs w:val="20"/>
      </w:rPr>
    </w:lvl>
  </w:abstractNum>
  <w:abstractNum w:abstractNumId="25">
    <w:nsid w:val="58A166C1"/>
    <w:multiLevelType w:val="hybridMultilevel"/>
    <w:tmpl w:val="9B5E101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1">
      <w:start w:val="1"/>
      <w:numFmt w:val="decimal"/>
      <w:pStyle w:val="Style1"/>
      <w:lvlText w:val="%9)"/>
      <w:lvlJc w:val="left"/>
      <w:pPr>
        <w:ind w:left="6480" w:hanging="180"/>
      </w:pPr>
    </w:lvl>
  </w:abstractNum>
  <w:abstractNum w:abstractNumId="26">
    <w:nsid w:val="591072A2"/>
    <w:multiLevelType w:val="hybridMultilevel"/>
    <w:tmpl w:val="17C8D8A6"/>
    <w:lvl w:ilvl="0" w:tplc="3B22E2F6">
      <w:start w:val="1"/>
      <w:numFmt w:val="decimal"/>
      <w:lvlText w:val="%1."/>
      <w:lvlJc w:val="left"/>
      <w:pPr>
        <w:ind w:left="89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9781ABE"/>
    <w:multiLevelType w:val="hybridMultilevel"/>
    <w:tmpl w:val="E90CF312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28">
    <w:nsid w:val="5B1E4C33"/>
    <w:multiLevelType w:val="hybridMultilevel"/>
    <w:tmpl w:val="BD84ECE2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29">
    <w:nsid w:val="5BB21027"/>
    <w:multiLevelType w:val="hybridMultilevel"/>
    <w:tmpl w:val="AB7E99E6"/>
    <w:lvl w:ilvl="0" w:tplc="04090011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980"/>
        </w:tabs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700"/>
        </w:tabs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20"/>
        </w:tabs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140"/>
        </w:tabs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860"/>
        </w:tabs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580"/>
        </w:tabs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00"/>
        </w:tabs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20"/>
        </w:tabs>
        <w:ind w:left="7020" w:hanging="180"/>
      </w:pPr>
    </w:lvl>
  </w:abstractNum>
  <w:abstractNum w:abstractNumId="30">
    <w:nsid w:val="60090498"/>
    <w:multiLevelType w:val="hybridMultilevel"/>
    <w:tmpl w:val="B2969D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224F0C"/>
    <w:multiLevelType w:val="hybridMultilevel"/>
    <w:tmpl w:val="8DD6DDA6"/>
    <w:lvl w:ilvl="0" w:tplc="31C840E2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61967160"/>
    <w:multiLevelType w:val="hybridMultilevel"/>
    <w:tmpl w:val="7628672A"/>
    <w:lvl w:ilvl="0" w:tplc="7070F132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rFonts w:hint="default"/>
        <w:b w:val="0"/>
        <w:bCs w:val="0"/>
      </w:rPr>
    </w:lvl>
    <w:lvl w:ilvl="1" w:tplc="0409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b w:val="0"/>
        <w:bCs w:val="0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>
    <w:nsid w:val="69DE263C"/>
    <w:multiLevelType w:val="hybridMultilevel"/>
    <w:tmpl w:val="20E8E9DA"/>
    <w:lvl w:ilvl="0" w:tplc="7070F132">
      <w:start w:val="1"/>
      <w:numFmt w:val="decimal"/>
      <w:lvlText w:val="%1."/>
      <w:lvlJc w:val="left"/>
      <w:pPr>
        <w:tabs>
          <w:tab w:val="num" w:pos="-180"/>
        </w:tabs>
        <w:ind w:left="-18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34">
    <w:nsid w:val="6D3B524F"/>
    <w:multiLevelType w:val="hybridMultilevel"/>
    <w:tmpl w:val="29C6FC68"/>
    <w:lvl w:ilvl="0" w:tplc="75D88144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72D5BA9"/>
    <w:multiLevelType w:val="hybridMultilevel"/>
    <w:tmpl w:val="E89401BC"/>
    <w:lvl w:ilvl="0" w:tplc="0409000F">
      <w:start w:val="1"/>
      <w:numFmt w:val="decimal"/>
      <w:lvlText w:val="%1."/>
      <w:lvlJc w:val="left"/>
      <w:pPr>
        <w:tabs>
          <w:tab w:val="num" w:pos="0"/>
        </w:tabs>
        <w:ind w:left="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36">
    <w:nsid w:val="7AD93223"/>
    <w:multiLevelType w:val="hybridMultilevel"/>
    <w:tmpl w:val="6F0ED7CA"/>
    <w:lvl w:ilvl="0" w:tplc="D902B2EC">
      <w:start w:val="1"/>
      <w:numFmt w:val="decimal"/>
      <w:suff w:val="space"/>
      <w:lvlText w:val="%1)"/>
      <w:lvlJc w:val="left"/>
      <w:pPr>
        <w:ind w:left="397" w:hanging="397"/>
      </w:pPr>
      <w:rPr>
        <w:rFonts w:hint="default"/>
        <w:b w:val="0"/>
        <w:bCs w:val="0"/>
        <w:i w:val="0"/>
        <w:iCs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3"/>
  </w:num>
  <w:num w:numId="2">
    <w:abstractNumId w:val="5"/>
  </w:num>
  <w:num w:numId="3">
    <w:abstractNumId w:val="19"/>
  </w:num>
  <w:num w:numId="4">
    <w:abstractNumId w:val="6"/>
  </w:num>
  <w:num w:numId="5">
    <w:abstractNumId w:val="33"/>
  </w:num>
  <w:num w:numId="6">
    <w:abstractNumId w:val="17"/>
  </w:num>
  <w:num w:numId="7">
    <w:abstractNumId w:val="18"/>
  </w:num>
  <w:num w:numId="8">
    <w:abstractNumId w:val="29"/>
  </w:num>
  <w:num w:numId="9">
    <w:abstractNumId w:val="12"/>
  </w:num>
  <w:num w:numId="10">
    <w:abstractNumId w:val="9"/>
  </w:num>
  <w:num w:numId="11">
    <w:abstractNumId w:val="0"/>
  </w:num>
  <w:num w:numId="12">
    <w:abstractNumId w:val="7"/>
  </w:num>
  <w:num w:numId="13">
    <w:abstractNumId w:val="28"/>
  </w:num>
  <w:num w:numId="14">
    <w:abstractNumId w:val="14"/>
  </w:num>
  <w:num w:numId="15">
    <w:abstractNumId w:val="31"/>
  </w:num>
  <w:num w:numId="16">
    <w:abstractNumId w:val="8"/>
  </w:num>
  <w:num w:numId="17">
    <w:abstractNumId w:val="16"/>
  </w:num>
  <w:num w:numId="18">
    <w:abstractNumId w:val="34"/>
  </w:num>
  <w:num w:numId="19">
    <w:abstractNumId w:val="11"/>
  </w:num>
  <w:num w:numId="20">
    <w:abstractNumId w:val="3"/>
  </w:num>
  <w:num w:numId="21">
    <w:abstractNumId w:val="32"/>
  </w:num>
  <w:num w:numId="22">
    <w:abstractNumId w:val="35"/>
  </w:num>
  <w:num w:numId="23">
    <w:abstractNumId w:val="20"/>
  </w:num>
  <w:num w:numId="24">
    <w:abstractNumId w:val="27"/>
  </w:num>
  <w:num w:numId="25">
    <w:abstractNumId w:val="1"/>
  </w:num>
  <w:num w:numId="26">
    <w:abstractNumId w:val="21"/>
  </w:num>
  <w:num w:numId="27">
    <w:abstractNumId w:val="26"/>
  </w:num>
  <w:num w:numId="28">
    <w:abstractNumId w:val="30"/>
  </w:num>
  <w:num w:numId="29">
    <w:abstractNumId w:val="22"/>
  </w:num>
  <w:num w:numId="30">
    <w:abstractNumId w:val="23"/>
  </w:num>
  <w:num w:numId="31">
    <w:abstractNumId w:val="10"/>
  </w:num>
  <w:num w:numId="32">
    <w:abstractNumId w:val="25"/>
  </w:num>
  <w:num w:numId="33">
    <w:abstractNumId w:val="24"/>
  </w:num>
  <w:num w:numId="34">
    <w:abstractNumId w:val="2"/>
  </w:num>
  <w:num w:numId="35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5"/>
  </w:num>
  <w:num w:numId="37">
    <w:abstractNumId w:val="4"/>
  </w:num>
  <w:num w:numId="38">
    <w:abstractNumId w:val="3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activeWritingStyle w:appName="MSWord" w:lang="fr-FR" w:vendorID="64" w:dllVersion="131078" w:nlCheck="1" w:checkStyle="0"/>
  <w:activeWritingStyle w:appName="MSWord" w:lang="en-US" w:vendorID="64" w:dllVersion="131078" w:nlCheck="1" w:checkStyle="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2679"/>
    <w:rsid w:val="00002E6F"/>
    <w:rsid w:val="00005C85"/>
    <w:rsid w:val="00007FF4"/>
    <w:rsid w:val="00031546"/>
    <w:rsid w:val="00034871"/>
    <w:rsid w:val="00034D53"/>
    <w:rsid w:val="000367C3"/>
    <w:rsid w:val="000426EC"/>
    <w:rsid w:val="0004529E"/>
    <w:rsid w:val="000517FF"/>
    <w:rsid w:val="00051B6E"/>
    <w:rsid w:val="00052031"/>
    <w:rsid w:val="00052511"/>
    <w:rsid w:val="00054B4B"/>
    <w:rsid w:val="00054B89"/>
    <w:rsid w:val="00054D64"/>
    <w:rsid w:val="00055181"/>
    <w:rsid w:val="000631A6"/>
    <w:rsid w:val="00064A09"/>
    <w:rsid w:val="00075196"/>
    <w:rsid w:val="00080697"/>
    <w:rsid w:val="00087307"/>
    <w:rsid w:val="00095C2F"/>
    <w:rsid w:val="00097690"/>
    <w:rsid w:val="000A0430"/>
    <w:rsid w:val="000A2988"/>
    <w:rsid w:val="000A44A0"/>
    <w:rsid w:val="000A4BD6"/>
    <w:rsid w:val="000A520D"/>
    <w:rsid w:val="000B02E4"/>
    <w:rsid w:val="000B0AC9"/>
    <w:rsid w:val="000B0C33"/>
    <w:rsid w:val="000B126A"/>
    <w:rsid w:val="000B2E7C"/>
    <w:rsid w:val="000B6AA8"/>
    <w:rsid w:val="000B7397"/>
    <w:rsid w:val="000C54E3"/>
    <w:rsid w:val="000C6EE1"/>
    <w:rsid w:val="000D5812"/>
    <w:rsid w:val="000D6D51"/>
    <w:rsid w:val="000E2BAE"/>
    <w:rsid w:val="000E5BFF"/>
    <w:rsid w:val="000E67B3"/>
    <w:rsid w:val="000F14FE"/>
    <w:rsid w:val="000F64A2"/>
    <w:rsid w:val="00101001"/>
    <w:rsid w:val="00107D30"/>
    <w:rsid w:val="0011141D"/>
    <w:rsid w:val="00127F98"/>
    <w:rsid w:val="00131FE0"/>
    <w:rsid w:val="00137B19"/>
    <w:rsid w:val="00140BB2"/>
    <w:rsid w:val="001446B5"/>
    <w:rsid w:val="0015132F"/>
    <w:rsid w:val="00151426"/>
    <w:rsid w:val="00155DE6"/>
    <w:rsid w:val="001577E9"/>
    <w:rsid w:val="00161339"/>
    <w:rsid w:val="00162F84"/>
    <w:rsid w:val="00171E60"/>
    <w:rsid w:val="00172CD1"/>
    <w:rsid w:val="00174C85"/>
    <w:rsid w:val="00175FDC"/>
    <w:rsid w:val="0017601D"/>
    <w:rsid w:val="00184277"/>
    <w:rsid w:val="001844D5"/>
    <w:rsid w:val="0018525F"/>
    <w:rsid w:val="001870C9"/>
    <w:rsid w:val="0019198C"/>
    <w:rsid w:val="00192413"/>
    <w:rsid w:val="00193C4A"/>
    <w:rsid w:val="00194D22"/>
    <w:rsid w:val="001A1E1A"/>
    <w:rsid w:val="001A67B3"/>
    <w:rsid w:val="001A6E09"/>
    <w:rsid w:val="001A6F3F"/>
    <w:rsid w:val="001B226C"/>
    <w:rsid w:val="001B35B4"/>
    <w:rsid w:val="001B6F90"/>
    <w:rsid w:val="001C0C14"/>
    <w:rsid w:val="001C1083"/>
    <w:rsid w:val="001D0EF5"/>
    <w:rsid w:val="001D11B7"/>
    <w:rsid w:val="001D238F"/>
    <w:rsid w:val="001D3ADB"/>
    <w:rsid w:val="001E0EAA"/>
    <w:rsid w:val="001E21C9"/>
    <w:rsid w:val="001E326F"/>
    <w:rsid w:val="001E5271"/>
    <w:rsid w:val="001E7E8A"/>
    <w:rsid w:val="001F0EAF"/>
    <w:rsid w:val="001F2679"/>
    <w:rsid w:val="001F5E3D"/>
    <w:rsid w:val="001F6992"/>
    <w:rsid w:val="0021499C"/>
    <w:rsid w:val="0021740E"/>
    <w:rsid w:val="00220008"/>
    <w:rsid w:val="00221667"/>
    <w:rsid w:val="00222675"/>
    <w:rsid w:val="00223D86"/>
    <w:rsid w:val="00225170"/>
    <w:rsid w:val="00227204"/>
    <w:rsid w:val="00231789"/>
    <w:rsid w:val="00234C69"/>
    <w:rsid w:val="002350B0"/>
    <w:rsid w:val="00235E74"/>
    <w:rsid w:val="00241390"/>
    <w:rsid w:val="00241412"/>
    <w:rsid w:val="00254B61"/>
    <w:rsid w:val="00254D11"/>
    <w:rsid w:val="00254EF4"/>
    <w:rsid w:val="00264B76"/>
    <w:rsid w:val="00267818"/>
    <w:rsid w:val="00275743"/>
    <w:rsid w:val="002818A8"/>
    <w:rsid w:val="0028416D"/>
    <w:rsid w:val="0029358D"/>
    <w:rsid w:val="00295965"/>
    <w:rsid w:val="002972AE"/>
    <w:rsid w:val="002972EB"/>
    <w:rsid w:val="002972FF"/>
    <w:rsid w:val="00297451"/>
    <w:rsid w:val="002A433D"/>
    <w:rsid w:val="002A5E97"/>
    <w:rsid w:val="002A7F34"/>
    <w:rsid w:val="002B7D7F"/>
    <w:rsid w:val="002C5276"/>
    <w:rsid w:val="002C7C3F"/>
    <w:rsid w:val="002D01FE"/>
    <w:rsid w:val="002D1D4B"/>
    <w:rsid w:val="002F5D71"/>
    <w:rsid w:val="003012B1"/>
    <w:rsid w:val="00315724"/>
    <w:rsid w:val="003203A0"/>
    <w:rsid w:val="00325957"/>
    <w:rsid w:val="00331F5D"/>
    <w:rsid w:val="00336554"/>
    <w:rsid w:val="00337EB1"/>
    <w:rsid w:val="00342846"/>
    <w:rsid w:val="00350F41"/>
    <w:rsid w:val="00354DB7"/>
    <w:rsid w:val="003559C5"/>
    <w:rsid w:val="00356B54"/>
    <w:rsid w:val="0038291F"/>
    <w:rsid w:val="00385AEB"/>
    <w:rsid w:val="003878C0"/>
    <w:rsid w:val="00397337"/>
    <w:rsid w:val="003A0E74"/>
    <w:rsid w:val="003A4B38"/>
    <w:rsid w:val="003A62E5"/>
    <w:rsid w:val="003B0D27"/>
    <w:rsid w:val="003B5CA6"/>
    <w:rsid w:val="003B6718"/>
    <w:rsid w:val="003B6EDF"/>
    <w:rsid w:val="003B7886"/>
    <w:rsid w:val="003C349B"/>
    <w:rsid w:val="003C65A0"/>
    <w:rsid w:val="003C71F6"/>
    <w:rsid w:val="003D01C1"/>
    <w:rsid w:val="003D36FC"/>
    <w:rsid w:val="003E0094"/>
    <w:rsid w:val="003E074E"/>
    <w:rsid w:val="003F08A9"/>
    <w:rsid w:val="003F0FEB"/>
    <w:rsid w:val="003F25A0"/>
    <w:rsid w:val="003F3275"/>
    <w:rsid w:val="003F5C07"/>
    <w:rsid w:val="003F7C21"/>
    <w:rsid w:val="00403A89"/>
    <w:rsid w:val="00405357"/>
    <w:rsid w:val="00406C79"/>
    <w:rsid w:val="00414724"/>
    <w:rsid w:val="004207AD"/>
    <w:rsid w:val="00424DB7"/>
    <w:rsid w:val="004258F4"/>
    <w:rsid w:val="00430815"/>
    <w:rsid w:val="00442EBE"/>
    <w:rsid w:val="00445160"/>
    <w:rsid w:val="0045386D"/>
    <w:rsid w:val="0047081D"/>
    <w:rsid w:val="00473E31"/>
    <w:rsid w:val="0047778F"/>
    <w:rsid w:val="004808DC"/>
    <w:rsid w:val="0048603C"/>
    <w:rsid w:val="00492C2C"/>
    <w:rsid w:val="00492C66"/>
    <w:rsid w:val="004A6CE6"/>
    <w:rsid w:val="004A7505"/>
    <w:rsid w:val="004B2229"/>
    <w:rsid w:val="004B25DF"/>
    <w:rsid w:val="004B3764"/>
    <w:rsid w:val="004B384B"/>
    <w:rsid w:val="004B65A4"/>
    <w:rsid w:val="004B6A45"/>
    <w:rsid w:val="004C5477"/>
    <w:rsid w:val="004C6DDE"/>
    <w:rsid w:val="004D0BBD"/>
    <w:rsid w:val="004D1A23"/>
    <w:rsid w:val="004D60F1"/>
    <w:rsid w:val="004D6C38"/>
    <w:rsid w:val="004F0357"/>
    <w:rsid w:val="004F3603"/>
    <w:rsid w:val="004F3772"/>
    <w:rsid w:val="00501C23"/>
    <w:rsid w:val="005022C2"/>
    <w:rsid w:val="00502472"/>
    <w:rsid w:val="005048D5"/>
    <w:rsid w:val="00514AD7"/>
    <w:rsid w:val="00520F22"/>
    <w:rsid w:val="00523816"/>
    <w:rsid w:val="00524D41"/>
    <w:rsid w:val="00525843"/>
    <w:rsid w:val="00527E44"/>
    <w:rsid w:val="00531BBD"/>
    <w:rsid w:val="005412A2"/>
    <w:rsid w:val="00541498"/>
    <w:rsid w:val="00542B70"/>
    <w:rsid w:val="00545DA0"/>
    <w:rsid w:val="00554FB7"/>
    <w:rsid w:val="00556AE7"/>
    <w:rsid w:val="00564E21"/>
    <w:rsid w:val="00564F52"/>
    <w:rsid w:val="00571AF0"/>
    <w:rsid w:val="00571FB8"/>
    <w:rsid w:val="00572DF3"/>
    <w:rsid w:val="005745D7"/>
    <w:rsid w:val="005810F1"/>
    <w:rsid w:val="0059439E"/>
    <w:rsid w:val="00594844"/>
    <w:rsid w:val="005A06CE"/>
    <w:rsid w:val="005A1AA9"/>
    <w:rsid w:val="005A2BB0"/>
    <w:rsid w:val="005A3F87"/>
    <w:rsid w:val="005A7C89"/>
    <w:rsid w:val="005B10F1"/>
    <w:rsid w:val="005B356C"/>
    <w:rsid w:val="005B421B"/>
    <w:rsid w:val="005C341A"/>
    <w:rsid w:val="005C7F4C"/>
    <w:rsid w:val="005D0611"/>
    <w:rsid w:val="005D192F"/>
    <w:rsid w:val="005E0108"/>
    <w:rsid w:val="005E2B75"/>
    <w:rsid w:val="005E2DDE"/>
    <w:rsid w:val="005E3397"/>
    <w:rsid w:val="005E6390"/>
    <w:rsid w:val="005E69C9"/>
    <w:rsid w:val="005F1AAF"/>
    <w:rsid w:val="005F32AD"/>
    <w:rsid w:val="005F66CF"/>
    <w:rsid w:val="005F6F8C"/>
    <w:rsid w:val="00610F58"/>
    <w:rsid w:val="00614E1C"/>
    <w:rsid w:val="006157B9"/>
    <w:rsid w:val="00615879"/>
    <w:rsid w:val="0062380D"/>
    <w:rsid w:val="00623AA4"/>
    <w:rsid w:val="00634458"/>
    <w:rsid w:val="00641B3F"/>
    <w:rsid w:val="00656115"/>
    <w:rsid w:val="0066162C"/>
    <w:rsid w:val="0066446E"/>
    <w:rsid w:val="0066599F"/>
    <w:rsid w:val="006672C7"/>
    <w:rsid w:val="00667C3C"/>
    <w:rsid w:val="00675DFA"/>
    <w:rsid w:val="00681FDC"/>
    <w:rsid w:val="006821E9"/>
    <w:rsid w:val="006869E4"/>
    <w:rsid w:val="00691194"/>
    <w:rsid w:val="0069224D"/>
    <w:rsid w:val="00692D5E"/>
    <w:rsid w:val="00695932"/>
    <w:rsid w:val="006A1A0B"/>
    <w:rsid w:val="006A600D"/>
    <w:rsid w:val="006A70E3"/>
    <w:rsid w:val="006B1F88"/>
    <w:rsid w:val="006B2CD5"/>
    <w:rsid w:val="006C02A7"/>
    <w:rsid w:val="006C2F75"/>
    <w:rsid w:val="006C6C58"/>
    <w:rsid w:val="006D3023"/>
    <w:rsid w:val="006D3B42"/>
    <w:rsid w:val="006D54C3"/>
    <w:rsid w:val="006D7BAC"/>
    <w:rsid w:val="006E2547"/>
    <w:rsid w:val="006E34C0"/>
    <w:rsid w:val="006E7CAC"/>
    <w:rsid w:val="006F06E7"/>
    <w:rsid w:val="006F1224"/>
    <w:rsid w:val="00703922"/>
    <w:rsid w:val="00705750"/>
    <w:rsid w:val="00707D11"/>
    <w:rsid w:val="00712D3D"/>
    <w:rsid w:val="00713EA9"/>
    <w:rsid w:val="00715703"/>
    <w:rsid w:val="00720430"/>
    <w:rsid w:val="00722F5A"/>
    <w:rsid w:val="007279F5"/>
    <w:rsid w:val="00734445"/>
    <w:rsid w:val="00735624"/>
    <w:rsid w:val="00736426"/>
    <w:rsid w:val="00750F56"/>
    <w:rsid w:val="00764B41"/>
    <w:rsid w:val="007672B7"/>
    <w:rsid w:val="0076785D"/>
    <w:rsid w:val="00774DD0"/>
    <w:rsid w:val="00775B5D"/>
    <w:rsid w:val="0078039B"/>
    <w:rsid w:val="00781359"/>
    <w:rsid w:val="0078335D"/>
    <w:rsid w:val="00784581"/>
    <w:rsid w:val="00784B98"/>
    <w:rsid w:val="00790682"/>
    <w:rsid w:val="00790922"/>
    <w:rsid w:val="00791DDC"/>
    <w:rsid w:val="00796504"/>
    <w:rsid w:val="00797BF6"/>
    <w:rsid w:val="007A1E45"/>
    <w:rsid w:val="007A3162"/>
    <w:rsid w:val="007A3804"/>
    <w:rsid w:val="007C0B8A"/>
    <w:rsid w:val="007C23BE"/>
    <w:rsid w:val="007C3369"/>
    <w:rsid w:val="007D1568"/>
    <w:rsid w:val="007D36C3"/>
    <w:rsid w:val="007D5436"/>
    <w:rsid w:val="007D6296"/>
    <w:rsid w:val="007F2417"/>
    <w:rsid w:val="007F4DEE"/>
    <w:rsid w:val="007F5B12"/>
    <w:rsid w:val="007F60EC"/>
    <w:rsid w:val="007F64EC"/>
    <w:rsid w:val="007F7682"/>
    <w:rsid w:val="00800561"/>
    <w:rsid w:val="00801FDD"/>
    <w:rsid w:val="00817E2B"/>
    <w:rsid w:val="00824AB9"/>
    <w:rsid w:val="00824EA6"/>
    <w:rsid w:val="0084306A"/>
    <w:rsid w:val="0084627A"/>
    <w:rsid w:val="008479F3"/>
    <w:rsid w:val="00851C86"/>
    <w:rsid w:val="00855CE0"/>
    <w:rsid w:val="00860463"/>
    <w:rsid w:val="008644CD"/>
    <w:rsid w:val="008646C2"/>
    <w:rsid w:val="0086664C"/>
    <w:rsid w:val="00866A33"/>
    <w:rsid w:val="00872503"/>
    <w:rsid w:val="008731A5"/>
    <w:rsid w:val="008735F5"/>
    <w:rsid w:val="008867BB"/>
    <w:rsid w:val="00890E3D"/>
    <w:rsid w:val="0089337B"/>
    <w:rsid w:val="00895980"/>
    <w:rsid w:val="00896DF6"/>
    <w:rsid w:val="008B4C93"/>
    <w:rsid w:val="008B6BFE"/>
    <w:rsid w:val="008C2B00"/>
    <w:rsid w:val="008C69FC"/>
    <w:rsid w:val="008C6F39"/>
    <w:rsid w:val="008D0C63"/>
    <w:rsid w:val="008D3F90"/>
    <w:rsid w:val="008D44FD"/>
    <w:rsid w:val="008E07CC"/>
    <w:rsid w:val="008E1946"/>
    <w:rsid w:val="008E5F80"/>
    <w:rsid w:val="008E6009"/>
    <w:rsid w:val="008F3949"/>
    <w:rsid w:val="008F7119"/>
    <w:rsid w:val="0090082B"/>
    <w:rsid w:val="00900B84"/>
    <w:rsid w:val="00903BDD"/>
    <w:rsid w:val="009113F2"/>
    <w:rsid w:val="009164F9"/>
    <w:rsid w:val="0092199F"/>
    <w:rsid w:val="00926D0C"/>
    <w:rsid w:val="009331FC"/>
    <w:rsid w:val="00934076"/>
    <w:rsid w:val="00934410"/>
    <w:rsid w:val="00934BBD"/>
    <w:rsid w:val="00940639"/>
    <w:rsid w:val="00941FD3"/>
    <w:rsid w:val="00943566"/>
    <w:rsid w:val="0094668E"/>
    <w:rsid w:val="00963909"/>
    <w:rsid w:val="0096484D"/>
    <w:rsid w:val="00967535"/>
    <w:rsid w:val="00970CA4"/>
    <w:rsid w:val="009732F1"/>
    <w:rsid w:val="00973E30"/>
    <w:rsid w:val="00975B76"/>
    <w:rsid w:val="009761A1"/>
    <w:rsid w:val="0098077B"/>
    <w:rsid w:val="0099532E"/>
    <w:rsid w:val="00996209"/>
    <w:rsid w:val="00997C4E"/>
    <w:rsid w:val="009A0233"/>
    <w:rsid w:val="009A1667"/>
    <w:rsid w:val="009A1AB4"/>
    <w:rsid w:val="009A219A"/>
    <w:rsid w:val="009A3304"/>
    <w:rsid w:val="009A783E"/>
    <w:rsid w:val="009B38AA"/>
    <w:rsid w:val="009D12F3"/>
    <w:rsid w:val="009D1843"/>
    <w:rsid w:val="009E0A25"/>
    <w:rsid w:val="009E17C3"/>
    <w:rsid w:val="009E1F92"/>
    <w:rsid w:val="009E3168"/>
    <w:rsid w:val="009F0BD6"/>
    <w:rsid w:val="009F28AD"/>
    <w:rsid w:val="009F433C"/>
    <w:rsid w:val="00A06CEE"/>
    <w:rsid w:val="00A10EDC"/>
    <w:rsid w:val="00A10FF3"/>
    <w:rsid w:val="00A11ABD"/>
    <w:rsid w:val="00A16C76"/>
    <w:rsid w:val="00A2447D"/>
    <w:rsid w:val="00A276A4"/>
    <w:rsid w:val="00A31113"/>
    <w:rsid w:val="00A35E96"/>
    <w:rsid w:val="00A36E37"/>
    <w:rsid w:val="00A466B5"/>
    <w:rsid w:val="00A605BE"/>
    <w:rsid w:val="00A60FB0"/>
    <w:rsid w:val="00A61730"/>
    <w:rsid w:val="00A63B15"/>
    <w:rsid w:val="00A63B25"/>
    <w:rsid w:val="00A64732"/>
    <w:rsid w:val="00A73915"/>
    <w:rsid w:val="00A75B08"/>
    <w:rsid w:val="00A7724E"/>
    <w:rsid w:val="00A80942"/>
    <w:rsid w:val="00A92BFC"/>
    <w:rsid w:val="00AA28CD"/>
    <w:rsid w:val="00AA41A8"/>
    <w:rsid w:val="00AA55B5"/>
    <w:rsid w:val="00AA6CC5"/>
    <w:rsid w:val="00AA7AD8"/>
    <w:rsid w:val="00AB22C2"/>
    <w:rsid w:val="00AB3235"/>
    <w:rsid w:val="00AB5EDA"/>
    <w:rsid w:val="00AB7BC1"/>
    <w:rsid w:val="00AC62C3"/>
    <w:rsid w:val="00AD16C2"/>
    <w:rsid w:val="00AE1573"/>
    <w:rsid w:val="00AE2444"/>
    <w:rsid w:val="00AE3709"/>
    <w:rsid w:val="00AE44E5"/>
    <w:rsid w:val="00AE703A"/>
    <w:rsid w:val="00AE7DE7"/>
    <w:rsid w:val="00AF20CC"/>
    <w:rsid w:val="00AF3369"/>
    <w:rsid w:val="00AF3B92"/>
    <w:rsid w:val="00AF5AEC"/>
    <w:rsid w:val="00AF7056"/>
    <w:rsid w:val="00AF71F2"/>
    <w:rsid w:val="00B02802"/>
    <w:rsid w:val="00B03B6E"/>
    <w:rsid w:val="00B206BC"/>
    <w:rsid w:val="00B20817"/>
    <w:rsid w:val="00B24444"/>
    <w:rsid w:val="00B25F4F"/>
    <w:rsid w:val="00B264EF"/>
    <w:rsid w:val="00B26640"/>
    <w:rsid w:val="00B339CC"/>
    <w:rsid w:val="00B34BB1"/>
    <w:rsid w:val="00B34D8E"/>
    <w:rsid w:val="00B35092"/>
    <w:rsid w:val="00B36216"/>
    <w:rsid w:val="00B40215"/>
    <w:rsid w:val="00B4228E"/>
    <w:rsid w:val="00B432CC"/>
    <w:rsid w:val="00B51695"/>
    <w:rsid w:val="00B532DB"/>
    <w:rsid w:val="00B61149"/>
    <w:rsid w:val="00B6479A"/>
    <w:rsid w:val="00B65786"/>
    <w:rsid w:val="00B663D9"/>
    <w:rsid w:val="00B71188"/>
    <w:rsid w:val="00B956DD"/>
    <w:rsid w:val="00BB318D"/>
    <w:rsid w:val="00BC053E"/>
    <w:rsid w:val="00BC1726"/>
    <w:rsid w:val="00BC1EDA"/>
    <w:rsid w:val="00BC4DAF"/>
    <w:rsid w:val="00BC53EB"/>
    <w:rsid w:val="00BD0878"/>
    <w:rsid w:val="00BD2391"/>
    <w:rsid w:val="00BD2452"/>
    <w:rsid w:val="00BD2C88"/>
    <w:rsid w:val="00BD6F18"/>
    <w:rsid w:val="00BE0AE1"/>
    <w:rsid w:val="00BE33E9"/>
    <w:rsid w:val="00BF18B0"/>
    <w:rsid w:val="00BF426F"/>
    <w:rsid w:val="00C00A53"/>
    <w:rsid w:val="00C02476"/>
    <w:rsid w:val="00C035AE"/>
    <w:rsid w:val="00C1009D"/>
    <w:rsid w:val="00C161C4"/>
    <w:rsid w:val="00C2356F"/>
    <w:rsid w:val="00C24C59"/>
    <w:rsid w:val="00C25303"/>
    <w:rsid w:val="00C26FEE"/>
    <w:rsid w:val="00C307BC"/>
    <w:rsid w:val="00C310FA"/>
    <w:rsid w:val="00C4213F"/>
    <w:rsid w:val="00C42505"/>
    <w:rsid w:val="00C559BC"/>
    <w:rsid w:val="00C62283"/>
    <w:rsid w:val="00C623A6"/>
    <w:rsid w:val="00C63F5F"/>
    <w:rsid w:val="00C66127"/>
    <w:rsid w:val="00C722FC"/>
    <w:rsid w:val="00C73FA5"/>
    <w:rsid w:val="00C745EF"/>
    <w:rsid w:val="00C76FA4"/>
    <w:rsid w:val="00C91286"/>
    <w:rsid w:val="00C96D01"/>
    <w:rsid w:val="00CA2B0C"/>
    <w:rsid w:val="00CA4E11"/>
    <w:rsid w:val="00CA6AB8"/>
    <w:rsid w:val="00CA6F4C"/>
    <w:rsid w:val="00CB3040"/>
    <w:rsid w:val="00CB3F55"/>
    <w:rsid w:val="00CB4228"/>
    <w:rsid w:val="00CB51BC"/>
    <w:rsid w:val="00CB5219"/>
    <w:rsid w:val="00CB7563"/>
    <w:rsid w:val="00CC4E0D"/>
    <w:rsid w:val="00CC76F9"/>
    <w:rsid w:val="00CD1758"/>
    <w:rsid w:val="00CD2277"/>
    <w:rsid w:val="00CD3850"/>
    <w:rsid w:val="00CD52E3"/>
    <w:rsid w:val="00CE0334"/>
    <w:rsid w:val="00CE6FB7"/>
    <w:rsid w:val="00CE7C38"/>
    <w:rsid w:val="00CF30AA"/>
    <w:rsid w:val="00CF4EB2"/>
    <w:rsid w:val="00D03718"/>
    <w:rsid w:val="00D0752A"/>
    <w:rsid w:val="00D07838"/>
    <w:rsid w:val="00D1499F"/>
    <w:rsid w:val="00D15649"/>
    <w:rsid w:val="00D22C00"/>
    <w:rsid w:val="00D33BB4"/>
    <w:rsid w:val="00D40DCE"/>
    <w:rsid w:val="00D41A72"/>
    <w:rsid w:val="00D4230A"/>
    <w:rsid w:val="00D427E6"/>
    <w:rsid w:val="00D47134"/>
    <w:rsid w:val="00D50352"/>
    <w:rsid w:val="00D566F0"/>
    <w:rsid w:val="00D576C6"/>
    <w:rsid w:val="00D57EED"/>
    <w:rsid w:val="00D658A0"/>
    <w:rsid w:val="00D66258"/>
    <w:rsid w:val="00D676F3"/>
    <w:rsid w:val="00D726D7"/>
    <w:rsid w:val="00D80B56"/>
    <w:rsid w:val="00D819BC"/>
    <w:rsid w:val="00D8492C"/>
    <w:rsid w:val="00D8691C"/>
    <w:rsid w:val="00D872E6"/>
    <w:rsid w:val="00D909B8"/>
    <w:rsid w:val="00D90D95"/>
    <w:rsid w:val="00D92396"/>
    <w:rsid w:val="00D95C5E"/>
    <w:rsid w:val="00DA0809"/>
    <w:rsid w:val="00DA38AD"/>
    <w:rsid w:val="00DA51F8"/>
    <w:rsid w:val="00DA6B20"/>
    <w:rsid w:val="00DB5C96"/>
    <w:rsid w:val="00DC1512"/>
    <w:rsid w:val="00DC4854"/>
    <w:rsid w:val="00DC5364"/>
    <w:rsid w:val="00DC560E"/>
    <w:rsid w:val="00DC5B78"/>
    <w:rsid w:val="00DD0387"/>
    <w:rsid w:val="00DE000F"/>
    <w:rsid w:val="00DE176D"/>
    <w:rsid w:val="00DF06C8"/>
    <w:rsid w:val="00DF6722"/>
    <w:rsid w:val="00E0061A"/>
    <w:rsid w:val="00E12730"/>
    <w:rsid w:val="00E13993"/>
    <w:rsid w:val="00E139DF"/>
    <w:rsid w:val="00E16397"/>
    <w:rsid w:val="00E21263"/>
    <w:rsid w:val="00E2158B"/>
    <w:rsid w:val="00E27446"/>
    <w:rsid w:val="00E279E4"/>
    <w:rsid w:val="00E33B1C"/>
    <w:rsid w:val="00E37A43"/>
    <w:rsid w:val="00E42C24"/>
    <w:rsid w:val="00E44F0F"/>
    <w:rsid w:val="00E52A60"/>
    <w:rsid w:val="00E554D1"/>
    <w:rsid w:val="00E6148C"/>
    <w:rsid w:val="00E61C43"/>
    <w:rsid w:val="00E66AE3"/>
    <w:rsid w:val="00E67451"/>
    <w:rsid w:val="00E74052"/>
    <w:rsid w:val="00E7653E"/>
    <w:rsid w:val="00E76EA6"/>
    <w:rsid w:val="00E83859"/>
    <w:rsid w:val="00E87D93"/>
    <w:rsid w:val="00E9101B"/>
    <w:rsid w:val="00E91C2E"/>
    <w:rsid w:val="00E96E18"/>
    <w:rsid w:val="00EA0BAA"/>
    <w:rsid w:val="00EA31C6"/>
    <w:rsid w:val="00EA3634"/>
    <w:rsid w:val="00EA5794"/>
    <w:rsid w:val="00EA70E9"/>
    <w:rsid w:val="00EB1710"/>
    <w:rsid w:val="00EB1F59"/>
    <w:rsid w:val="00EB2C50"/>
    <w:rsid w:val="00EB3D7A"/>
    <w:rsid w:val="00ED2264"/>
    <w:rsid w:val="00ED4A1A"/>
    <w:rsid w:val="00ED710C"/>
    <w:rsid w:val="00EF0468"/>
    <w:rsid w:val="00EF48C8"/>
    <w:rsid w:val="00EF6AE8"/>
    <w:rsid w:val="00EF75BD"/>
    <w:rsid w:val="00EF7ACF"/>
    <w:rsid w:val="00F03B93"/>
    <w:rsid w:val="00F04627"/>
    <w:rsid w:val="00F07377"/>
    <w:rsid w:val="00F073A0"/>
    <w:rsid w:val="00F2115E"/>
    <w:rsid w:val="00F2355B"/>
    <w:rsid w:val="00F27951"/>
    <w:rsid w:val="00F3533A"/>
    <w:rsid w:val="00F3704F"/>
    <w:rsid w:val="00F43C24"/>
    <w:rsid w:val="00F459C9"/>
    <w:rsid w:val="00F553DC"/>
    <w:rsid w:val="00F6222C"/>
    <w:rsid w:val="00F65CA4"/>
    <w:rsid w:val="00F66C5E"/>
    <w:rsid w:val="00F71E66"/>
    <w:rsid w:val="00F74A3B"/>
    <w:rsid w:val="00F755E8"/>
    <w:rsid w:val="00F77105"/>
    <w:rsid w:val="00F80823"/>
    <w:rsid w:val="00F81F9A"/>
    <w:rsid w:val="00F850B5"/>
    <w:rsid w:val="00F90784"/>
    <w:rsid w:val="00F907B1"/>
    <w:rsid w:val="00F933C8"/>
    <w:rsid w:val="00FA0949"/>
    <w:rsid w:val="00FB3D26"/>
    <w:rsid w:val="00FB3F1C"/>
    <w:rsid w:val="00FB7A1F"/>
    <w:rsid w:val="00FC140E"/>
    <w:rsid w:val="00FC4656"/>
    <w:rsid w:val="00FD2F49"/>
    <w:rsid w:val="00FD412E"/>
    <w:rsid w:val="00FD5767"/>
    <w:rsid w:val="00FD7EA1"/>
    <w:rsid w:val="00FE3449"/>
    <w:rsid w:val="00FE6AAF"/>
    <w:rsid w:val="00FF1EB6"/>
    <w:rsid w:val="00FF31CA"/>
    <w:rsid w:val="00FF49BB"/>
    <w:rsid w:val="00FF5274"/>
    <w:rsid w:val="00FF6033"/>
    <w:rsid w:val="00FF69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00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qFormat/>
    <w:rsid w:val="001F2679"/>
    <w:pPr>
      <w:keepNext/>
      <w:bidi/>
      <w:jc w:val="both"/>
      <w:outlineLvl w:val="0"/>
    </w:pPr>
    <w:rPr>
      <w:rFonts w:cs="Lotus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DB5C96"/>
    <w:pPr>
      <w:keepNext/>
      <w:bidi/>
      <w:jc w:val="both"/>
      <w:outlineLvl w:val="1"/>
    </w:pPr>
    <w:rPr>
      <w:rFonts w:cs="Lotus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DB5C96"/>
    <w:pPr>
      <w:keepNext/>
      <w:spacing w:before="240" w:after="60"/>
      <w:outlineLvl w:val="2"/>
    </w:pPr>
    <w:rPr>
      <w:rFonts w:ascii="Cambria" w:hAnsi="Cambria"/>
      <w:b/>
      <w:bCs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D3F9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F2679"/>
    <w:rPr>
      <w:rFonts w:ascii="Times New Roman" w:eastAsia="Times New Roman" w:hAnsi="Times New Roman" w:cs="Lotus"/>
      <w:sz w:val="28"/>
      <w:szCs w:val="28"/>
      <w:lang w:bidi="ar-SA"/>
    </w:rPr>
  </w:style>
  <w:style w:type="character" w:styleId="Hyperlink">
    <w:name w:val="Hyperlink"/>
    <w:rsid w:val="001F2679"/>
    <w:rPr>
      <w:color w:val="0000FF"/>
      <w:u w:val="single"/>
    </w:rPr>
  </w:style>
  <w:style w:type="paragraph" w:styleId="PlainText">
    <w:name w:val="Plain Text"/>
    <w:basedOn w:val="Normal"/>
    <w:link w:val="PlainTextChar"/>
    <w:rsid w:val="001F2679"/>
    <w:rPr>
      <w:rFonts w:ascii="Courier New" w:hAnsi="Courier New" w:cs="Courier New"/>
      <w:sz w:val="20"/>
      <w:szCs w:val="20"/>
      <w:lang w:bidi="fa-IR"/>
    </w:rPr>
  </w:style>
  <w:style w:type="character" w:customStyle="1" w:styleId="PlainTextChar">
    <w:name w:val="Plain Text Char"/>
    <w:basedOn w:val="DefaultParagraphFont"/>
    <w:link w:val="PlainText"/>
    <w:rsid w:val="001F2679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1F2679"/>
    <w:pPr>
      <w:ind w:left="720"/>
    </w:pPr>
  </w:style>
  <w:style w:type="character" w:customStyle="1" w:styleId="Heading2Char">
    <w:name w:val="Heading 2 Char"/>
    <w:basedOn w:val="DefaultParagraphFont"/>
    <w:link w:val="Heading2"/>
    <w:rsid w:val="00DB5C96"/>
    <w:rPr>
      <w:rFonts w:ascii="Times New Roman" w:eastAsia="Times New Roman" w:hAnsi="Times New Roman" w:cs="Lotus"/>
      <w:b/>
      <w:b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semiHidden/>
    <w:rsid w:val="00DB5C96"/>
    <w:rPr>
      <w:rFonts w:ascii="Cambria" w:eastAsia="Times New Roman" w:hAnsi="Cambria" w:cs="Times New Roman"/>
      <w:b/>
      <w:bCs/>
      <w:sz w:val="26"/>
      <w:szCs w:val="26"/>
      <w:lang w:val="x-none" w:eastAsia="x-none" w:bidi="ar-SA"/>
    </w:rPr>
  </w:style>
  <w:style w:type="paragraph" w:styleId="BalloonText">
    <w:name w:val="Balloon Text"/>
    <w:basedOn w:val="Normal"/>
    <w:link w:val="BalloonTextChar"/>
    <w:semiHidden/>
    <w:rsid w:val="00DB5C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DB5C96"/>
    <w:rPr>
      <w:rFonts w:ascii="Tahoma" w:eastAsia="Times New Roman" w:hAnsi="Tahoma" w:cs="Tahoma"/>
      <w:sz w:val="16"/>
      <w:szCs w:val="16"/>
      <w:lang w:bidi="ar-SA"/>
    </w:rPr>
  </w:style>
  <w:style w:type="paragraph" w:styleId="FootnoteText">
    <w:name w:val="footnote text"/>
    <w:basedOn w:val="Normal"/>
    <w:link w:val="FootnoteTextChar"/>
    <w:unhideWhenUsed/>
    <w:rsid w:val="00DB5C96"/>
    <w:rPr>
      <w:rFonts w:ascii="Calibri" w:eastAsia="Calibri" w:hAnsi="Calibri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rsid w:val="00DB5C96"/>
    <w:rPr>
      <w:rFonts w:ascii="Calibri" w:eastAsia="Calibri" w:hAnsi="Calibri" w:cs="Times New Roman"/>
      <w:sz w:val="20"/>
      <w:szCs w:val="20"/>
      <w:lang w:val="x-none" w:eastAsia="x-none" w:bidi="ar-SA"/>
    </w:rPr>
  </w:style>
  <w:style w:type="character" w:styleId="FootnoteReference">
    <w:name w:val="footnote reference"/>
    <w:uiPriority w:val="99"/>
    <w:unhideWhenUsed/>
    <w:rsid w:val="00DB5C96"/>
    <w:rPr>
      <w:vertAlign w:val="superscript"/>
    </w:rPr>
  </w:style>
  <w:style w:type="paragraph" w:styleId="Subtitle">
    <w:name w:val="Subtitle"/>
    <w:basedOn w:val="Normal"/>
    <w:next w:val="Normal"/>
    <w:link w:val="SubtitleChar"/>
    <w:qFormat/>
    <w:rsid w:val="00DB5C96"/>
    <w:pPr>
      <w:spacing w:after="60"/>
      <w:jc w:val="center"/>
      <w:outlineLvl w:val="1"/>
    </w:pPr>
    <w:rPr>
      <w:rFonts w:ascii="Cambria" w:hAnsi="Cambria"/>
      <w:lang w:val="x-none" w:eastAsia="x-none"/>
    </w:rPr>
  </w:style>
  <w:style w:type="character" w:customStyle="1" w:styleId="SubtitleChar">
    <w:name w:val="Subtitle Char"/>
    <w:basedOn w:val="DefaultParagraphFont"/>
    <w:link w:val="Subtitle"/>
    <w:rsid w:val="00DB5C96"/>
    <w:rPr>
      <w:rFonts w:ascii="Cambria" w:eastAsia="Times New Roman" w:hAnsi="Cambria" w:cs="Times New Roman"/>
      <w:sz w:val="24"/>
      <w:szCs w:val="24"/>
      <w:lang w:val="x-none" w:eastAsia="x-none" w:bidi="ar-SA"/>
    </w:rPr>
  </w:style>
  <w:style w:type="paragraph" w:customStyle="1" w:styleId="a">
    <w:name w:val="داخل جدول"/>
    <w:basedOn w:val="ListParagraph"/>
    <w:qFormat/>
    <w:rsid w:val="00DB5C96"/>
    <w:pPr>
      <w:tabs>
        <w:tab w:val="left" w:pos="6320"/>
      </w:tabs>
      <w:bidi/>
      <w:ind w:left="0"/>
      <w:contextualSpacing/>
      <w:jc w:val="both"/>
    </w:pPr>
    <w:rPr>
      <w:rFonts w:eastAsia="Calibri" w:cs="B Nazanin"/>
      <w:sz w:val="18"/>
      <w:szCs w:val="20"/>
      <w:lang w:bidi="fa-IR"/>
    </w:rPr>
  </w:style>
  <w:style w:type="character" w:styleId="Strong">
    <w:name w:val="Strong"/>
    <w:uiPriority w:val="22"/>
    <w:qFormat/>
    <w:rsid w:val="00DB5C96"/>
    <w:rPr>
      <w:b/>
      <w:bCs/>
    </w:rPr>
  </w:style>
  <w:style w:type="character" w:customStyle="1" w:styleId="apple-style-span">
    <w:name w:val="apple-style-span"/>
    <w:rsid w:val="00DB5C96"/>
  </w:style>
  <w:style w:type="paragraph" w:styleId="Header">
    <w:name w:val="header"/>
    <w:basedOn w:val="Normal"/>
    <w:link w:val="HeaderChar"/>
    <w:rsid w:val="00DB5C96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DB5C96"/>
    <w:rPr>
      <w:rFonts w:ascii="Times New Roman" w:eastAsia="Times New Roman" w:hAnsi="Times New Roman" w:cs="Times New Roman"/>
      <w:sz w:val="24"/>
      <w:szCs w:val="24"/>
      <w:lang w:val="x-none" w:eastAsia="x-none" w:bidi="ar-SA"/>
    </w:rPr>
  </w:style>
  <w:style w:type="paragraph" w:styleId="Footer">
    <w:name w:val="footer"/>
    <w:basedOn w:val="Normal"/>
    <w:link w:val="FooterChar"/>
    <w:uiPriority w:val="99"/>
    <w:rsid w:val="00DB5C96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DB5C96"/>
    <w:rPr>
      <w:rFonts w:ascii="Times New Roman" w:eastAsia="Times New Roman" w:hAnsi="Times New Roman" w:cs="Times New Roman"/>
      <w:sz w:val="24"/>
      <w:szCs w:val="24"/>
      <w:lang w:val="x-none" w:eastAsia="x-none" w:bidi="ar-SA"/>
    </w:rPr>
  </w:style>
  <w:style w:type="character" w:customStyle="1" w:styleId="spelle">
    <w:name w:val="spelle"/>
    <w:rsid w:val="00DB5C96"/>
  </w:style>
  <w:style w:type="character" w:customStyle="1" w:styleId="apple-converted-space">
    <w:name w:val="apple-converted-space"/>
    <w:rsid w:val="00DB5C96"/>
  </w:style>
  <w:style w:type="paragraph" w:styleId="NormalWeb">
    <w:name w:val="Normal (Web)"/>
    <w:basedOn w:val="Normal"/>
    <w:uiPriority w:val="99"/>
    <w:unhideWhenUsed/>
    <w:rsid w:val="00DB5C96"/>
    <w:pPr>
      <w:spacing w:before="100" w:beforeAutospacing="1" w:after="100" w:afterAutospacing="1"/>
    </w:pPr>
  </w:style>
  <w:style w:type="character" w:customStyle="1" w:styleId="fontstyle01">
    <w:name w:val="fontstyle01"/>
    <w:basedOn w:val="DefaultParagraphFont"/>
    <w:rsid w:val="00996209"/>
    <w:rPr>
      <w:rFonts w:ascii="Bold" w:hAnsi="Bold" w:hint="default"/>
      <w:b/>
      <w:bCs/>
      <w:i w:val="0"/>
      <w:iCs w:val="0"/>
      <w:color w:val="000000"/>
      <w:sz w:val="22"/>
      <w:szCs w:val="22"/>
    </w:rPr>
  </w:style>
  <w:style w:type="character" w:customStyle="1" w:styleId="document-volume">
    <w:name w:val="document-volume"/>
    <w:basedOn w:val="DefaultParagraphFont"/>
    <w:rsid w:val="00A31113"/>
  </w:style>
  <w:style w:type="character" w:customStyle="1" w:styleId="document-issue">
    <w:name w:val="document-issue"/>
    <w:basedOn w:val="DefaultParagraphFont"/>
    <w:rsid w:val="00A31113"/>
  </w:style>
  <w:style w:type="character" w:customStyle="1" w:styleId="document-pages">
    <w:name w:val="document-pages"/>
    <w:basedOn w:val="DefaultParagraphFont"/>
    <w:rsid w:val="00A31113"/>
  </w:style>
  <w:style w:type="table" w:styleId="TableGrid">
    <w:name w:val="Table Grid"/>
    <w:basedOn w:val="TableNormal"/>
    <w:uiPriority w:val="39"/>
    <w:rsid w:val="00DA51F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yle1">
    <w:name w:val="Style1"/>
    <w:basedOn w:val="ListParagraph"/>
    <w:link w:val="Style1Char"/>
    <w:qFormat/>
    <w:rsid w:val="00406C79"/>
    <w:pPr>
      <w:numPr>
        <w:ilvl w:val="8"/>
        <w:numId w:val="32"/>
      </w:numPr>
      <w:bidi/>
      <w:spacing w:before="120" w:after="120" w:line="276" w:lineRule="auto"/>
      <w:jc w:val="both"/>
    </w:pPr>
    <w:rPr>
      <w:rFonts w:cs="B Nazani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06C79"/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Style1Char">
    <w:name w:val="Style1 Char"/>
    <w:basedOn w:val="ListParagraphChar"/>
    <w:link w:val="Style1"/>
    <w:rsid w:val="00406C79"/>
    <w:rPr>
      <w:rFonts w:ascii="Times New Roman" w:eastAsia="Times New Roman" w:hAnsi="Times New Roman" w:cs="B Nazanin"/>
      <w:sz w:val="24"/>
      <w:szCs w:val="24"/>
      <w:lang w:bidi="ar-SA"/>
    </w:rPr>
  </w:style>
  <w:style w:type="character" w:customStyle="1" w:styleId="fontstyle21">
    <w:name w:val="fontstyle21"/>
    <w:basedOn w:val="DefaultParagraphFont"/>
    <w:rsid w:val="00337EB1"/>
    <w:rPr>
      <w:rFonts w:ascii="GulliverIT" w:hAnsi="GulliverIT" w:hint="default"/>
      <w:b w:val="0"/>
      <w:bCs w:val="0"/>
      <w:i w:val="0"/>
      <w:iCs w:val="0"/>
      <w:color w:val="242021"/>
      <w:sz w:val="28"/>
      <w:szCs w:val="28"/>
    </w:rPr>
  </w:style>
  <w:style w:type="character" w:customStyle="1" w:styleId="metadata--source-title">
    <w:name w:val="metadata--source-title"/>
    <w:basedOn w:val="DefaultParagraphFont"/>
    <w:rsid w:val="0096484D"/>
  </w:style>
  <w:style w:type="character" w:customStyle="1" w:styleId="Heading4Char">
    <w:name w:val="Heading 4 Char"/>
    <w:basedOn w:val="DefaultParagraphFont"/>
    <w:link w:val="Heading4"/>
    <w:uiPriority w:val="9"/>
    <w:semiHidden/>
    <w:rsid w:val="008D3F90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bidi="ar-SA"/>
    </w:rPr>
  </w:style>
  <w:style w:type="character" w:customStyle="1" w:styleId="articlecitationyear">
    <w:name w:val="articlecitation_year"/>
    <w:basedOn w:val="DefaultParagraphFont"/>
    <w:rsid w:val="00713EA9"/>
  </w:style>
  <w:style w:type="character" w:customStyle="1" w:styleId="articlecitationvolume">
    <w:name w:val="articlecitation_volume"/>
    <w:basedOn w:val="DefaultParagraphFont"/>
    <w:rsid w:val="00713EA9"/>
  </w:style>
  <w:style w:type="character" w:customStyle="1" w:styleId="articlecitationpages">
    <w:name w:val="articlecitation_pages"/>
    <w:basedOn w:val="DefaultParagraphFont"/>
    <w:rsid w:val="00713EA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00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qFormat/>
    <w:rsid w:val="001F2679"/>
    <w:pPr>
      <w:keepNext/>
      <w:bidi/>
      <w:jc w:val="both"/>
      <w:outlineLvl w:val="0"/>
    </w:pPr>
    <w:rPr>
      <w:rFonts w:cs="Lotus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DB5C96"/>
    <w:pPr>
      <w:keepNext/>
      <w:bidi/>
      <w:jc w:val="both"/>
      <w:outlineLvl w:val="1"/>
    </w:pPr>
    <w:rPr>
      <w:rFonts w:cs="Lotus"/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DB5C96"/>
    <w:pPr>
      <w:keepNext/>
      <w:spacing w:before="240" w:after="60"/>
      <w:outlineLvl w:val="2"/>
    </w:pPr>
    <w:rPr>
      <w:rFonts w:ascii="Cambria" w:hAnsi="Cambria"/>
      <w:b/>
      <w:bCs/>
      <w:sz w:val="26"/>
      <w:szCs w:val="26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D3F9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F2679"/>
    <w:rPr>
      <w:rFonts w:ascii="Times New Roman" w:eastAsia="Times New Roman" w:hAnsi="Times New Roman" w:cs="Lotus"/>
      <w:sz w:val="28"/>
      <w:szCs w:val="28"/>
      <w:lang w:bidi="ar-SA"/>
    </w:rPr>
  </w:style>
  <w:style w:type="character" w:styleId="Hyperlink">
    <w:name w:val="Hyperlink"/>
    <w:rsid w:val="001F2679"/>
    <w:rPr>
      <w:color w:val="0000FF"/>
      <w:u w:val="single"/>
    </w:rPr>
  </w:style>
  <w:style w:type="paragraph" w:styleId="PlainText">
    <w:name w:val="Plain Text"/>
    <w:basedOn w:val="Normal"/>
    <w:link w:val="PlainTextChar"/>
    <w:rsid w:val="001F2679"/>
    <w:rPr>
      <w:rFonts w:ascii="Courier New" w:hAnsi="Courier New" w:cs="Courier New"/>
      <w:sz w:val="20"/>
      <w:szCs w:val="20"/>
      <w:lang w:bidi="fa-IR"/>
    </w:rPr>
  </w:style>
  <w:style w:type="character" w:customStyle="1" w:styleId="PlainTextChar">
    <w:name w:val="Plain Text Char"/>
    <w:basedOn w:val="DefaultParagraphFont"/>
    <w:link w:val="PlainText"/>
    <w:rsid w:val="001F2679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1F2679"/>
    <w:pPr>
      <w:ind w:left="720"/>
    </w:pPr>
  </w:style>
  <w:style w:type="character" w:customStyle="1" w:styleId="Heading2Char">
    <w:name w:val="Heading 2 Char"/>
    <w:basedOn w:val="DefaultParagraphFont"/>
    <w:link w:val="Heading2"/>
    <w:rsid w:val="00DB5C96"/>
    <w:rPr>
      <w:rFonts w:ascii="Times New Roman" w:eastAsia="Times New Roman" w:hAnsi="Times New Roman" w:cs="Lotus"/>
      <w:b/>
      <w:b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semiHidden/>
    <w:rsid w:val="00DB5C96"/>
    <w:rPr>
      <w:rFonts w:ascii="Cambria" w:eastAsia="Times New Roman" w:hAnsi="Cambria" w:cs="Times New Roman"/>
      <w:b/>
      <w:bCs/>
      <w:sz w:val="26"/>
      <w:szCs w:val="26"/>
      <w:lang w:val="x-none" w:eastAsia="x-none" w:bidi="ar-SA"/>
    </w:rPr>
  </w:style>
  <w:style w:type="paragraph" w:styleId="BalloonText">
    <w:name w:val="Balloon Text"/>
    <w:basedOn w:val="Normal"/>
    <w:link w:val="BalloonTextChar"/>
    <w:semiHidden/>
    <w:rsid w:val="00DB5C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DB5C96"/>
    <w:rPr>
      <w:rFonts w:ascii="Tahoma" w:eastAsia="Times New Roman" w:hAnsi="Tahoma" w:cs="Tahoma"/>
      <w:sz w:val="16"/>
      <w:szCs w:val="16"/>
      <w:lang w:bidi="ar-SA"/>
    </w:rPr>
  </w:style>
  <w:style w:type="paragraph" w:styleId="FootnoteText">
    <w:name w:val="footnote text"/>
    <w:basedOn w:val="Normal"/>
    <w:link w:val="FootnoteTextChar"/>
    <w:unhideWhenUsed/>
    <w:rsid w:val="00DB5C96"/>
    <w:rPr>
      <w:rFonts w:ascii="Calibri" w:eastAsia="Calibri" w:hAnsi="Calibri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rsid w:val="00DB5C96"/>
    <w:rPr>
      <w:rFonts w:ascii="Calibri" w:eastAsia="Calibri" w:hAnsi="Calibri" w:cs="Times New Roman"/>
      <w:sz w:val="20"/>
      <w:szCs w:val="20"/>
      <w:lang w:val="x-none" w:eastAsia="x-none" w:bidi="ar-SA"/>
    </w:rPr>
  </w:style>
  <w:style w:type="character" w:styleId="FootnoteReference">
    <w:name w:val="footnote reference"/>
    <w:uiPriority w:val="99"/>
    <w:unhideWhenUsed/>
    <w:rsid w:val="00DB5C96"/>
    <w:rPr>
      <w:vertAlign w:val="superscript"/>
    </w:rPr>
  </w:style>
  <w:style w:type="paragraph" w:styleId="Subtitle">
    <w:name w:val="Subtitle"/>
    <w:basedOn w:val="Normal"/>
    <w:next w:val="Normal"/>
    <w:link w:val="SubtitleChar"/>
    <w:qFormat/>
    <w:rsid w:val="00DB5C96"/>
    <w:pPr>
      <w:spacing w:after="60"/>
      <w:jc w:val="center"/>
      <w:outlineLvl w:val="1"/>
    </w:pPr>
    <w:rPr>
      <w:rFonts w:ascii="Cambria" w:hAnsi="Cambria"/>
      <w:lang w:val="x-none" w:eastAsia="x-none"/>
    </w:rPr>
  </w:style>
  <w:style w:type="character" w:customStyle="1" w:styleId="SubtitleChar">
    <w:name w:val="Subtitle Char"/>
    <w:basedOn w:val="DefaultParagraphFont"/>
    <w:link w:val="Subtitle"/>
    <w:rsid w:val="00DB5C96"/>
    <w:rPr>
      <w:rFonts w:ascii="Cambria" w:eastAsia="Times New Roman" w:hAnsi="Cambria" w:cs="Times New Roman"/>
      <w:sz w:val="24"/>
      <w:szCs w:val="24"/>
      <w:lang w:val="x-none" w:eastAsia="x-none" w:bidi="ar-SA"/>
    </w:rPr>
  </w:style>
  <w:style w:type="paragraph" w:customStyle="1" w:styleId="a">
    <w:name w:val="داخل جدول"/>
    <w:basedOn w:val="ListParagraph"/>
    <w:qFormat/>
    <w:rsid w:val="00DB5C96"/>
    <w:pPr>
      <w:tabs>
        <w:tab w:val="left" w:pos="6320"/>
      </w:tabs>
      <w:bidi/>
      <w:ind w:left="0"/>
      <w:contextualSpacing/>
      <w:jc w:val="both"/>
    </w:pPr>
    <w:rPr>
      <w:rFonts w:eastAsia="Calibri" w:cs="B Nazanin"/>
      <w:sz w:val="18"/>
      <w:szCs w:val="20"/>
      <w:lang w:bidi="fa-IR"/>
    </w:rPr>
  </w:style>
  <w:style w:type="character" w:styleId="Strong">
    <w:name w:val="Strong"/>
    <w:uiPriority w:val="22"/>
    <w:qFormat/>
    <w:rsid w:val="00DB5C96"/>
    <w:rPr>
      <w:b/>
      <w:bCs/>
    </w:rPr>
  </w:style>
  <w:style w:type="character" w:customStyle="1" w:styleId="apple-style-span">
    <w:name w:val="apple-style-span"/>
    <w:rsid w:val="00DB5C96"/>
  </w:style>
  <w:style w:type="paragraph" w:styleId="Header">
    <w:name w:val="header"/>
    <w:basedOn w:val="Normal"/>
    <w:link w:val="HeaderChar"/>
    <w:rsid w:val="00DB5C96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DB5C96"/>
    <w:rPr>
      <w:rFonts w:ascii="Times New Roman" w:eastAsia="Times New Roman" w:hAnsi="Times New Roman" w:cs="Times New Roman"/>
      <w:sz w:val="24"/>
      <w:szCs w:val="24"/>
      <w:lang w:val="x-none" w:eastAsia="x-none" w:bidi="ar-SA"/>
    </w:rPr>
  </w:style>
  <w:style w:type="paragraph" w:styleId="Footer">
    <w:name w:val="footer"/>
    <w:basedOn w:val="Normal"/>
    <w:link w:val="FooterChar"/>
    <w:uiPriority w:val="99"/>
    <w:rsid w:val="00DB5C96"/>
    <w:pPr>
      <w:tabs>
        <w:tab w:val="center" w:pos="4513"/>
        <w:tab w:val="right" w:pos="9026"/>
      </w:tabs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DB5C96"/>
    <w:rPr>
      <w:rFonts w:ascii="Times New Roman" w:eastAsia="Times New Roman" w:hAnsi="Times New Roman" w:cs="Times New Roman"/>
      <w:sz w:val="24"/>
      <w:szCs w:val="24"/>
      <w:lang w:val="x-none" w:eastAsia="x-none" w:bidi="ar-SA"/>
    </w:rPr>
  </w:style>
  <w:style w:type="character" w:customStyle="1" w:styleId="spelle">
    <w:name w:val="spelle"/>
    <w:rsid w:val="00DB5C96"/>
  </w:style>
  <w:style w:type="character" w:customStyle="1" w:styleId="apple-converted-space">
    <w:name w:val="apple-converted-space"/>
    <w:rsid w:val="00DB5C96"/>
  </w:style>
  <w:style w:type="paragraph" w:styleId="NormalWeb">
    <w:name w:val="Normal (Web)"/>
    <w:basedOn w:val="Normal"/>
    <w:uiPriority w:val="99"/>
    <w:unhideWhenUsed/>
    <w:rsid w:val="00DB5C96"/>
    <w:pPr>
      <w:spacing w:before="100" w:beforeAutospacing="1" w:after="100" w:afterAutospacing="1"/>
    </w:pPr>
  </w:style>
  <w:style w:type="character" w:customStyle="1" w:styleId="fontstyle01">
    <w:name w:val="fontstyle01"/>
    <w:basedOn w:val="DefaultParagraphFont"/>
    <w:rsid w:val="00996209"/>
    <w:rPr>
      <w:rFonts w:ascii="Bold" w:hAnsi="Bold" w:hint="default"/>
      <w:b/>
      <w:bCs/>
      <w:i w:val="0"/>
      <w:iCs w:val="0"/>
      <w:color w:val="000000"/>
      <w:sz w:val="22"/>
      <w:szCs w:val="22"/>
    </w:rPr>
  </w:style>
  <w:style w:type="character" w:customStyle="1" w:styleId="document-volume">
    <w:name w:val="document-volume"/>
    <w:basedOn w:val="DefaultParagraphFont"/>
    <w:rsid w:val="00A31113"/>
  </w:style>
  <w:style w:type="character" w:customStyle="1" w:styleId="document-issue">
    <w:name w:val="document-issue"/>
    <w:basedOn w:val="DefaultParagraphFont"/>
    <w:rsid w:val="00A31113"/>
  </w:style>
  <w:style w:type="character" w:customStyle="1" w:styleId="document-pages">
    <w:name w:val="document-pages"/>
    <w:basedOn w:val="DefaultParagraphFont"/>
    <w:rsid w:val="00A31113"/>
  </w:style>
  <w:style w:type="table" w:styleId="TableGrid">
    <w:name w:val="Table Grid"/>
    <w:basedOn w:val="TableNormal"/>
    <w:uiPriority w:val="39"/>
    <w:rsid w:val="00DA51F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yle1">
    <w:name w:val="Style1"/>
    <w:basedOn w:val="ListParagraph"/>
    <w:link w:val="Style1Char"/>
    <w:qFormat/>
    <w:rsid w:val="00406C79"/>
    <w:pPr>
      <w:numPr>
        <w:ilvl w:val="8"/>
        <w:numId w:val="32"/>
      </w:numPr>
      <w:bidi/>
      <w:spacing w:before="120" w:after="120" w:line="276" w:lineRule="auto"/>
      <w:jc w:val="both"/>
    </w:pPr>
    <w:rPr>
      <w:rFonts w:cs="B Nazani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06C79"/>
    <w:rPr>
      <w:rFonts w:ascii="Times New Roman" w:eastAsia="Times New Roman" w:hAnsi="Times New Roman" w:cs="Times New Roman"/>
      <w:sz w:val="24"/>
      <w:szCs w:val="24"/>
      <w:lang w:bidi="ar-SA"/>
    </w:rPr>
  </w:style>
  <w:style w:type="character" w:customStyle="1" w:styleId="Style1Char">
    <w:name w:val="Style1 Char"/>
    <w:basedOn w:val="ListParagraphChar"/>
    <w:link w:val="Style1"/>
    <w:rsid w:val="00406C79"/>
    <w:rPr>
      <w:rFonts w:ascii="Times New Roman" w:eastAsia="Times New Roman" w:hAnsi="Times New Roman" w:cs="B Nazanin"/>
      <w:sz w:val="24"/>
      <w:szCs w:val="24"/>
      <w:lang w:bidi="ar-SA"/>
    </w:rPr>
  </w:style>
  <w:style w:type="character" w:customStyle="1" w:styleId="fontstyle21">
    <w:name w:val="fontstyle21"/>
    <w:basedOn w:val="DefaultParagraphFont"/>
    <w:rsid w:val="00337EB1"/>
    <w:rPr>
      <w:rFonts w:ascii="GulliverIT" w:hAnsi="GulliverIT" w:hint="default"/>
      <w:b w:val="0"/>
      <w:bCs w:val="0"/>
      <w:i w:val="0"/>
      <w:iCs w:val="0"/>
      <w:color w:val="242021"/>
      <w:sz w:val="28"/>
      <w:szCs w:val="28"/>
    </w:rPr>
  </w:style>
  <w:style w:type="character" w:customStyle="1" w:styleId="metadata--source-title">
    <w:name w:val="metadata--source-title"/>
    <w:basedOn w:val="DefaultParagraphFont"/>
    <w:rsid w:val="0096484D"/>
  </w:style>
  <w:style w:type="character" w:customStyle="1" w:styleId="Heading4Char">
    <w:name w:val="Heading 4 Char"/>
    <w:basedOn w:val="DefaultParagraphFont"/>
    <w:link w:val="Heading4"/>
    <w:uiPriority w:val="9"/>
    <w:semiHidden/>
    <w:rsid w:val="008D3F90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bidi="ar-SA"/>
    </w:rPr>
  </w:style>
  <w:style w:type="character" w:customStyle="1" w:styleId="articlecitationyear">
    <w:name w:val="articlecitation_year"/>
    <w:basedOn w:val="DefaultParagraphFont"/>
    <w:rsid w:val="00713EA9"/>
  </w:style>
  <w:style w:type="character" w:customStyle="1" w:styleId="articlecitationvolume">
    <w:name w:val="articlecitation_volume"/>
    <w:basedOn w:val="DefaultParagraphFont"/>
    <w:rsid w:val="00713EA9"/>
  </w:style>
  <w:style w:type="character" w:customStyle="1" w:styleId="articlecitationpages">
    <w:name w:val="articlecitation_pages"/>
    <w:basedOn w:val="DefaultParagraphFont"/>
    <w:rsid w:val="00713EA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63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73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3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9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10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1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9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9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6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5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54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0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36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8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16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ijbms.mums.ac.ir/?_action=article&amp;au=115680&amp;_au=Maryam++Anjomshoaa" TargetMode="External"/><Relationship Id="rId18" Type="http://schemas.openxmlformats.org/officeDocument/2006/relationships/hyperlink" Target="https://www.sciencedirect.com/science/journal/01418130" TargetMode="External"/><Relationship Id="rId26" Type="http://schemas.openxmlformats.org/officeDocument/2006/relationships/hyperlink" Target="https://vivo.nkn.uidaho.edu/vivo/display/J01418130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ncbi.nlm.nih.gov/pubmed/?term=Tabarsa%20M%5BAuthor%5D&amp;cauthor=true&amp;cauthor_uid=29746968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://ijbms.mums.ac.ir/?_action=article&amp;au=115677&amp;_au=Zahra++Abasian" TargetMode="External"/><Relationship Id="rId17" Type="http://schemas.openxmlformats.org/officeDocument/2006/relationships/hyperlink" Target="https://www.sciencedirect.com/science/article/pii/S0141813018336274?via%3Dihub" TargetMode="External"/><Relationship Id="rId25" Type="http://schemas.openxmlformats.org/officeDocument/2006/relationships/hyperlink" Target="https://www.ncbi.nlm.nih.gov/pubmed/?term=Smith%20BM%5BAuthor%5D&amp;cauthor=true&amp;cauthor_uid=29746968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iencedirect.com/science/article/pii/S0141813018336274?via%3Dihub" TargetMode="External"/><Relationship Id="rId20" Type="http://schemas.openxmlformats.org/officeDocument/2006/relationships/hyperlink" Target="https://www.ncbi.nlm.nih.gov/pubmed/?term=Salehi%20M%5BAuthor%5D&amp;cauthor=true&amp;cauthor_uid=29746968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dx.doi.org/10.1590/s2175-97902019000218304" TargetMode="External"/><Relationship Id="rId24" Type="http://schemas.openxmlformats.org/officeDocument/2006/relationships/hyperlink" Target="https://www.ncbi.nlm.nih.gov/pubmed/?term=Rezaei%20M%5BAuthor%5D&amp;cauthor=true&amp;cauthor_uid=29746968" TargetMode="External"/><Relationship Id="rId5" Type="http://schemas.openxmlformats.org/officeDocument/2006/relationships/settings" Target="settings.xml"/><Relationship Id="rId15" Type="http://schemas.openxmlformats.org/officeDocument/2006/relationships/hyperlink" Target="https://www.sciencedirect.com/science/article/pii/S0141813018336274?via%3Dihub" TargetMode="External"/><Relationship Id="rId23" Type="http://schemas.openxmlformats.org/officeDocument/2006/relationships/hyperlink" Target="https://www.ncbi.nlm.nih.gov/pubmed/?term=Anvari%20M%5BAuthor%5D&amp;cauthor=true&amp;cauthor_uid=29746968" TargetMode="External"/><Relationship Id="rId28" Type="http://schemas.openxmlformats.org/officeDocument/2006/relationships/footer" Target="footer1.xml"/><Relationship Id="rId10" Type="http://schemas.openxmlformats.org/officeDocument/2006/relationships/hyperlink" Target="mailto:rezai_ma@modares.ac.ir" TargetMode="External"/><Relationship Id="rId19" Type="http://schemas.openxmlformats.org/officeDocument/2006/relationships/hyperlink" Target="https://vivo.nkn.uidaho.edu/vivo/display/J01418130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hyperlink" Target="https://www.sciencedirect.com/science/article/pii/S0141813018336274?via%3Dihub" TargetMode="External"/><Relationship Id="rId22" Type="http://schemas.openxmlformats.org/officeDocument/2006/relationships/hyperlink" Target="https://www.ncbi.nlm.nih.gov/pubmed/?term=Amraie%20M%5BAuthor%5D&amp;cauthor=true&amp;cauthor_uid=29746968" TargetMode="External"/><Relationship Id="rId27" Type="http://schemas.openxmlformats.org/officeDocument/2006/relationships/hyperlink" Target="http://dx.doi.org/10.4172/2157-7110.1000190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EB7609-2264-4B33-87CF-BBB537E1CF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31</Pages>
  <Words>12318</Words>
  <Characters>70217</Characters>
  <Application>Microsoft Office Word</Application>
  <DocSecurity>0</DocSecurity>
  <Lines>585</Lines>
  <Paragraphs>1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3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asem</dc:creator>
  <cp:lastModifiedBy>edari</cp:lastModifiedBy>
  <cp:revision>12</cp:revision>
  <dcterms:created xsi:type="dcterms:W3CDTF">2020-02-09T08:11:00Z</dcterms:created>
  <dcterms:modified xsi:type="dcterms:W3CDTF">2021-10-23T07:14:00Z</dcterms:modified>
</cp:coreProperties>
</file>